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8F16C" w14:textId="77777777" w:rsidR="00882D83" w:rsidRPr="00562157" w:rsidRDefault="00882D83" w:rsidP="001923B0">
      <w:pPr>
        <w:pStyle w:val="Schoolandfaculty"/>
        <w:rPr>
          <w:lang w:val="en-US"/>
        </w:rPr>
      </w:pPr>
      <w:bookmarkStart w:id="0" w:name="_Toc201850464"/>
      <w:bookmarkStart w:id="1" w:name="_Toc201850469"/>
    </w:p>
    <w:p w14:paraId="4A82B16C" w14:textId="77777777" w:rsidR="00882D83" w:rsidRPr="00562157" w:rsidRDefault="00882D83" w:rsidP="001923B0">
      <w:pPr>
        <w:pStyle w:val="Schoolandfaculty"/>
        <w:rPr>
          <w:lang w:val="en-US"/>
        </w:rPr>
      </w:pPr>
      <w:r w:rsidRPr="00562157">
        <w:rPr>
          <w:lang w:val="en-US"/>
        </w:rPr>
        <w:t>TRƯỜNG ĐẠI HỌC KHOA HỌC TỰ NHIÊN</w:t>
      </w:r>
      <w:bookmarkEnd w:id="0"/>
    </w:p>
    <w:p w14:paraId="12DD5960" w14:textId="77777777" w:rsidR="00882D83" w:rsidRPr="00562157" w:rsidRDefault="00882D83" w:rsidP="001923B0">
      <w:pPr>
        <w:pStyle w:val="Schoolandfaculty"/>
        <w:rPr>
          <w:lang w:val="en-US"/>
        </w:rPr>
      </w:pPr>
      <w:bookmarkStart w:id="2" w:name="_Toc201850465"/>
      <w:r w:rsidRPr="00562157">
        <w:rPr>
          <w:lang w:val="en-US"/>
        </w:rPr>
        <w:t>KHOA CÔNG NGHỆ THÔNG TIN</w:t>
      </w:r>
      <w:bookmarkEnd w:id="2"/>
    </w:p>
    <w:p w14:paraId="50BA62E2" w14:textId="77777777" w:rsidR="00882D83" w:rsidRPr="00562157" w:rsidRDefault="00503A1B" w:rsidP="001923B0">
      <w:pPr>
        <w:pStyle w:val="Schoolandfaculty"/>
        <w:rPr>
          <w:lang w:val="en-US"/>
        </w:rPr>
      </w:pPr>
      <w:r w:rsidRPr="00562157">
        <w:rPr>
          <w:lang w:val="en-US"/>
        </w:rPr>
        <w:t>BỘ MÔN CÔNG NGHỆ PHẦN MỀM</w:t>
      </w:r>
    </w:p>
    <w:p w14:paraId="19705BFC" w14:textId="77777777" w:rsidR="00882D83" w:rsidRPr="00562157" w:rsidRDefault="00882D83" w:rsidP="00483DDC">
      <w:pPr>
        <w:pStyle w:val="PaddingLine"/>
        <w:ind w:left="0" w:firstLine="0"/>
        <w:rPr>
          <w:rFonts w:ascii="Arial" w:hAnsi="Arial" w:cs="Arial"/>
          <w:lang w:val="en-US"/>
        </w:rPr>
      </w:pPr>
    </w:p>
    <w:p w14:paraId="06858AE6" w14:textId="77777777" w:rsidR="00882D83" w:rsidRPr="00562157" w:rsidRDefault="00882D83" w:rsidP="00483DDC">
      <w:pPr>
        <w:pStyle w:val="PaddingLine"/>
        <w:ind w:left="0" w:firstLine="0"/>
        <w:rPr>
          <w:rFonts w:ascii="Arial" w:hAnsi="Arial" w:cs="Arial"/>
          <w:lang w:val="en-US"/>
        </w:rPr>
      </w:pPr>
    </w:p>
    <w:p w14:paraId="4C2E3D72" w14:textId="77777777" w:rsidR="006C2700" w:rsidRPr="00562157" w:rsidRDefault="00F80AB0" w:rsidP="00483DDC">
      <w:pPr>
        <w:pStyle w:val="Studentname"/>
        <w:ind w:left="0" w:firstLine="0"/>
      </w:pPr>
      <w:r>
        <w:t>LÊ ĐÌNH HÂN</w:t>
      </w:r>
      <w:r w:rsidR="00DB5367" w:rsidRPr="00562157">
        <w:t xml:space="preserve"> – </w:t>
      </w:r>
      <w:r>
        <w:t>TRẦN PHƯỚC HIỀN</w:t>
      </w:r>
    </w:p>
    <w:p w14:paraId="24F8187B" w14:textId="77777777" w:rsidR="00882D83" w:rsidRPr="00562157" w:rsidRDefault="00882D83" w:rsidP="00483DDC">
      <w:pPr>
        <w:pStyle w:val="PaddingLine"/>
        <w:ind w:left="0" w:firstLine="0"/>
        <w:rPr>
          <w:rFonts w:ascii="Arial" w:hAnsi="Arial" w:cs="Arial"/>
          <w:lang w:val="en-US"/>
        </w:rPr>
      </w:pPr>
    </w:p>
    <w:p w14:paraId="5CCFE6E5" w14:textId="77777777" w:rsidR="00882D83" w:rsidRPr="00562157" w:rsidRDefault="00882D83" w:rsidP="00483DDC">
      <w:pPr>
        <w:pStyle w:val="PaddingLine"/>
        <w:ind w:left="0" w:firstLine="0"/>
        <w:rPr>
          <w:rFonts w:ascii="Arial" w:hAnsi="Arial" w:cs="Arial"/>
          <w:lang w:val="en-US"/>
        </w:rPr>
      </w:pPr>
    </w:p>
    <w:p w14:paraId="2ED9D295" w14:textId="77777777"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75706D7A" w14:textId="77777777" w:rsidR="00882D83" w:rsidRPr="00562157" w:rsidRDefault="00882D83" w:rsidP="00483DDC">
      <w:pPr>
        <w:pStyle w:val="PaddingLine"/>
        <w:ind w:left="0" w:firstLine="0"/>
        <w:rPr>
          <w:rFonts w:ascii="Arial" w:hAnsi="Arial" w:cs="Arial"/>
          <w:lang w:val="en-US"/>
        </w:rPr>
      </w:pPr>
    </w:p>
    <w:p w14:paraId="7524C8DE" w14:textId="77777777" w:rsidR="00882D83" w:rsidRPr="00562157" w:rsidRDefault="00882D83" w:rsidP="00483DDC">
      <w:pPr>
        <w:pStyle w:val="PaddingLine"/>
        <w:ind w:left="0" w:firstLine="0"/>
        <w:rPr>
          <w:rFonts w:ascii="Arial" w:hAnsi="Arial" w:cs="Arial"/>
          <w:lang w:val="en-US"/>
        </w:rPr>
      </w:pPr>
    </w:p>
    <w:p w14:paraId="1F3AEE0D" w14:textId="77777777"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14:paraId="32CB36E0" w14:textId="77777777" w:rsidR="00882D83" w:rsidRPr="00562157" w:rsidRDefault="00882D83" w:rsidP="00483DDC">
      <w:pPr>
        <w:pStyle w:val="PaddingLine"/>
        <w:ind w:left="0" w:firstLine="0"/>
        <w:rPr>
          <w:rFonts w:ascii="Arial" w:hAnsi="Arial" w:cs="Arial"/>
          <w:lang w:val="en-US"/>
        </w:rPr>
      </w:pPr>
      <w:bookmarkStart w:id="4" w:name="_Toc201850468"/>
    </w:p>
    <w:p w14:paraId="3904F429" w14:textId="77777777" w:rsidR="00882D83" w:rsidRPr="00562157" w:rsidRDefault="00882D83" w:rsidP="00483DDC">
      <w:pPr>
        <w:pStyle w:val="Time"/>
        <w:ind w:left="0" w:firstLine="0"/>
        <w:rPr>
          <w:rFonts w:ascii="Arial" w:hAnsi="Arial" w:cs="Arial"/>
        </w:rPr>
      </w:pPr>
    </w:p>
    <w:p w14:paraId="0E1798FF" w14:textId="77777777" w:rsidR="00882D83" w:rsidRPr="00562157" w:rsidRDefault="008A3D56" w:rsidP="00483DDC">
      <w:pPr>
        <w:pStyle w:val="Time"/>
        <w:ind w:left="0" w:firstLine="0"/>
        <w:rPr>
          <w:rFonts w:ascii="Arial" w:hAnsi="Arial" w:cs="Arial"/>
        </w:rPr>
      </w:pPr>
      <w:r>
        <w:rPr>
          <w:rFonts w:ascii="Arial" w:hAnsi="Arial" w:cs="Arial"/>
        </w:rPr>
        <w:t>x</w:t>
      </w:r>
    </w:p>
    <w:p w14:paraId="3A5528C8" w14:textId="77777777" w:rsidR="00882D83" w:rsidRPr="00562157" w:rsidRDefault="00882D83" w:rsidP="00483DDC">
      <w:pPr>
        <w:pStyle w:val="Time"/>
        <w:ind w:left="0" w:firstLine="0"/>
        <w:rPr>
          <w:rFonts w:ascii="Arial" w:hAnsi="Arial" w:cs="Arial"/>
        </w:rPr>
      </w:pPr>
    </w:p>
    <w:p w14:paraId="700A58B2" w14:textId="77777777"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14:paraId="57F98EE9" w14:textId="77777777"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14:paraId="1BEC705D" w14:textId="77777777" w:rsidR="007D5C4C" w:rsidRPr="00562157" w:rsidRDefault="007D5C4C" w:rsidP="001923B0">
      <w:pPr>
        <w:pStyle w:val="Schoolandfaculty"/>
        <w:rPr>
          <w:lang w:val="en-US"/>
        </w:rPr>
      </w:pPr>
      <w:r w:rsidRPr="00562157">
        <w:rPr>
          <w:lang w:val="en-US"/>
        </w:rPr>
        <w:t>TRƯỜNG ĐẠI HỌC KHOA HỌC TỰ NHIÊN</w:t>
      </w:r>
      <w:bookmarkEnd w:id="1"/>
    </w:p>
    <w:p w14:paraId="589F72F4" w14:textId="77777777" w:rsidR="007D5C4C" w:rsidRPr="00562157" w:rsidRDefault="007D5C4C" w:rsidP="001923B0">
      <w:pPr>
        <w:pStyle w:val="Schoolandfaculty"/>
        <w:rPr>
          <w:lang w:val="en-US"/>
        </w:rPr>
      </w:pPr>
      <w:r w:rsidRPr="00562157">
        <w:rPr>
          <w:lang w:val="en-US"/>
        </w:rPr>
        <w:t>KHOA CÔNG NGHỆ THÔNG TIN</w:t>
      </w:r>
    </w:p>
    <w:p w14:paraId="7809EC4E" w14:textId="77777777" w:rsidR="00590C45" w:rsidRPr="00562157" w:rsidRDefault="00590C45" w:rsidP="00590C45">
      <w:pPr>
        <w:pStyle w:val="Schoolandfaculty"/>
        <w:rPr>
          <w:lang w:val="en-US"/>
        </w:rPr>
      </w:pPr>
      <w:r w:rsidRPr="00562157">
        <w:rPr>
          <w:lang w:val="en-US"/>
        </w:rPr>
        <w:t>BỘ MÔN CÔNG NGHỆ PHẦN MỀM</w:t>
      </w:r>
    </w:p>
    <w:p w14:paraId="2FBB5B3B" w14:textId="77777777" w:rsidR="000F1770" w:rsidRPr="00562157" w:rsidRDefault="000F1770" w:rsidP="00483DDC">
      <w:pPr>
        <w:pStyle w:val="PaddingLine"/>
        <w:ind w:left="0" w:firstLine="0"/>
        <w:rPr>
          <w:rFonts w:ascii="Arial" w:hAnsi="Arial" w:cs="Arial"/>
          <w:lang w:val="en-US"/>
        </w:rPr>
      </w:pPr>
    </w:p>
    <w:p w14:paraId="41A7B9AE" w14:textId="77777777" w:rsidR="000F1770" w:rsidRPr="00562157" w:rsidRDefault="000F1770" w:rsidP="00483DDC">
      <w:pPr>
        <w:pStyle w:val="PaddingLine"/>
        <w:ind w:left="0" w:firstLine="0"/>
        <w:rPr>
          <w:rFonts w:ascii="Arial" w:hAnsi="Arial" w:cs="Arial"/>
          <w:lang w:val="en-US"/>
        </w:rPr>
      </w:pPr>
    </w:p>
    <w:p w14:paraId="5A8B1A7B" w14:textId="77777777"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14:paraId="2583CB75" w14:textId="77777777"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14:paraId="4C211B20" w14:textId="77777777" w:rsidR="000F1770" w:rsidRPr="00562157" w:rsidRDefault="000F1770" w:rsidP="00483DDC">
      <w:pPr>
        <w:pStyle w:val="PaddingLine"/>
        <w:ind w:left="0" w:firstLine="0"/>
        <w:rPr>
          <w:rFonts w:ascii="Arial" w:hAnsi="Arial" w:cs="Arial"/>
          <w:lang w:val="en-US"/>
        </w:rPr>
      </w:pPr>
    </w:p>
    <w:p w14:paraId="2D1A6960" w14:textId="77777777"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69495E0A" w14:textId="77777777" w:rsidR="000F1770" w:rsidRPr="00562157" w:rsidRDefault="000F1770" w:rsidP="00483DDC">
      <w:pPr>
        <w:pStyle w:val="PaddingLine"/>
        <w:ind w:left="0" w:firstLine="0"/>
        <w:rPr>
          <w:rFonts w:ascii="Arial" w:hAnsi="Arial" w:cs="Arial"/>
          <w:lang w:val="en-US"/>
        </w:rPr>
      </w:pPr>
    </w:p>
    <w:p w14:paraId="3EA9A17D" w14:textId="77777777"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14:paraId="0CA51BEB" w14:textId="77777777" w:rsidR="000F1770" w:rsidRPr="00562157" w:rsidRDefault="000F1770" w:rsidP="00483DDC">
      <w:pPr>
        <w:pStyle w:val="PaddingLine"/>
        <w:ind w:left="0" w:firstLine="0"/>
        <w:rPr>
          <w:rFonts w:ascii="Arial" w:hAnsi="Arial" w:cs="Arial"/>
          <w:lang w:val="en-US"/>
        </w:rPr>
      </w:pPr>
    </w:p>
    <w:p w14:paraId="352CC23D" w14:textId="77777777" w:rsidR="002C30C2" w:rsidRPr="00562157" w:rsidRDefault="002C30C2" w:rsidP="00483DDC">
      <w:pPr>
        <w:pStyle w:val="Thesistype"/>
        <w:ind w:left="0" w:firstLine="0"/>
        <w:rPr>
          <w:rFonts w:ascii="Arial" w:hAnsi="Arial" w:cs="Arial"/>
        </w:rPr>
      </w:pPr>
      <w:bookmarkStart w:id="6" w:name="_Toc201850471"/>
    </w:p>
    <w:p w14:paraId="11247D06" w14:textId="77777777"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14:paraId="3FDD0102" w14:textId="77777777" w:rsidR="00663E0E" w:rsidRPr="00562157" w:rsidRDefault="00CE0A25" w:rsidP="00483DDC">
      <w:pPr>
        <w:pStyle w:val="Instructor"/>
        <w:spacing w:before="120"/>
        <w:ind w:left="0" w:firstLine="0"/>
        <w:rPr>
          <w:caps/>
          <w:sz w:val="28"/>
          <w:szCs w:val="28"/>
        </w:rPr>
      </w:pPr>
      <w:r w:rsidRPr="00562157">
        <w:rPr>
          <w:sz w:val="28"/>
          <w:szCs w:val="28"/>
        </w:rPr>
        <w:t>T</w:t>
      </w:r>
      <w:r w:rsidR="00F80AB0">
        <w:rPr>
          <w:sz w:val="28"/>
          <w:szCs w:val="28"/>
        </w:rPr>
        <w:t>h</w:t>
      </w:r>
      <w:r w:rsidRPr="00562157">
        <w:rPr>
          <w:sz w:val="28"/>
          <w:szCs w:val="28"/>
        </w:rPr>
        <w:t xml:space="preserve">S. TRẦN </w:t>
      </w:r>
      <w:r w:rsidR="00F80AB0">
        <w:rPr>
          <w:sz w:val="28"/>
          <w:szCs w:val="28"/>
        </w:rPr>
        <w:t>QUANG TÁNH</w:t>
      </w:r>
      <w:r w:rsidR="00C60CBB" w:rsidRPr="00562157">
        <w:rPr>
          <w:sz w:val="28"/>
          <w:szCs w:val="28"/>
        </w:rPr>
        <w:t xml:space="preserve"> – </w:t>
      </w:r>
      <w:r w:rsidR="0000226F" w:rsidRPr="00562157">
        <w:rPr>
          <w:sz w:val="28"/>
          <w:szCs w:val="28"/>
        </w:rPr>
        <w:t xml:space="preserve">ThS. </w:t>
      </w:r>
      <w:r w:rsidR="00F80AB0">
        <w:rPr>
          <w:sz w:val="28"/>
          <w:szCs w:val="28"/>
        </w:rPr>
        <w:t>ĐẶNG BÌNH PHƯƠNG</w:t>
      </w:r>
    </w:p>
    <w:p w14:paraId="1C7C7B8D" w14:textId="77777777" w:rsidR="00C60CBB" w:rsidRPr="00562157" w:rsidRDefault="00C60CBB" w:rsidP="00483DDC">
      <w:pPr>
        <w:pStyle w:val="Time"/>
        <w:ind w:left="0" w:firstLine="0"/>
        <w:jc w:val="both"/>
        <w:rPr>
          <w:rFonts w:ascii="Arial" w:hAnsi="Arial" w:cs="Arial"/>
        </w:rPr>
      </w:pPr>
      <w:bookmarkStart w:id="7" w:name="_Toc201850472"/>
    </w:p>
    <w:p w14:paraId="6E9C912F" w14:textId="77777777" w:rsidR="00C60CBB" w:rsidRPr="00562157" w:rsidRDefault="00C60CBB" w:rsidP="00483DDC">
      <w:pPr>
        <w:pStyle w:val="Time"/>
        <w:ind w:left="0" w:firstLine="0"/>
        <w:rPr>
          <w:rFonts w:ascii="Arial" w:hAnsi="Arial" w:cs="Arial"/>
        </w:rPr>
      </w:pPr>
    </w:p>
    <w:p w14:paraId="077AA46D" w14:textId="77777777"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14:paraId="298D6227" w14:textId="77777777">
        <w:trPr>
          <w:trHeight w:val="15133"/>
        </w:trPr>
        <w:tc>
          <w:tcPr>
            <w:tcW w:w="9004" w:type="dxa"/>
          </w:tcPr>
          <w:p w14:paraId="07028FE4" w14:textId="77777777" w:rsidR="001F283A" w:rsidRPr="00562157" w:rsidRDefault="001F283A" w:rsidP="00CD778B">
            <w:pPr>
              <w:pStyle w:val="Pagetitle"/>
              <w:rPr>
                <w:lang w:val="en-US"/>
              </w:rPr>
            </w:pPr>
            <w:bookmarkStart w:id="8" w:name="_Toc201850473"/>
            <w:bookmarkStart w:id="9" w:name="_Toc201850474"/>
          </w:p>
          <w:p w14:paraId="0856CA57" w14:textId="77777777"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14:paraId="049D1B0A" w14:textId="77777777" w:rsidR="001F283A" w:rsidRPr="00562157" w:rsidRDefault="001F283A" w:rsidP="00CD778B">
            <w:pPr>
              <w:rPr>
                <w:lang w:val="en-US"/>
              </w:rPr>
            </w:pPr>
            <w:r w:rsidRPr="00562157">
              <w:rPr>
                <w:lang w:val="en-US"/>
              </w:rPr>
              <w:t>………………………………………………………………………………</w:t>
            </w:r>
          </w:p>
          <w:p w14:paraId="1A230149" w14:textId="77777777" w:rsidR="001F283A" w:rsidRPr="00562157" w:rsidRDefault="001F283A" w:rsidP="00CD778B">
            <w:pPr>
              <w:rPr>
                <w:lang w:val="en-US"/>
              </w:rPr>
            </w:pPr>
            <w:r w:rsidRPr="00562157">
              <w:rPr>
                <w:lang w:val="en-US"/>
              </w:rPr>
              <w:t>………………………………………………………………………………</w:t>
            </w:r>
          </w:p>
          <w:p w14:paraId="4BF51F44" w14:textId="77777777" w:rsidR="001F283A" w:rsidRPr="00562157" w:rsidRDefault="001F283A" w:rsidP="00CD778B">
            <w:pPr>
              <w:rPr>
                <w:lang w:val="en-US"/>
              </w:rPr>
            </w:pPr>
            <w:r w:rsidRPr="00562157">
              <w:rPr>
                <w:lang w:val="en-US"/>
              </w:rPr>
              <w:t>………………………………………………………………………………</w:t>
            </w:r>
          </w:p>
          <w:p w14:paraId="15BD5410" w14:textId="77777777" w:rsidR="001F283A" w:rsidRPr="00562157" w:rsidRDefault="001F283A" w:rsidP="00CD778B">
            <w:pPr>
              <w:rPr>
                <w:lang w:val="en-US"/>
              </w:rPr>
            </w:pPr>
            <w:r w:rsidRPr="00562157">
              <w:rPr>
                <w:lang w:val="en-US"/>
              </w:rPr>
              <w:t>………………………………………………………………………………</w:t>
            </w:r>
          </w:p>
          <w:p w14:paraId="1B4EB3EB" w14:textId="77777777" w:rsidR="001F283A" w:rsidRPr="00562157" w:rsidRDefault="001F283A" w:rsidP="00CD778B">
            <w:pPr>
              <w:rPr>
                <w:lang w:val="en-US"/>
              </w:rPr>
            </w:pPr>
            <w:r w:rsidRPr="00562157">
              <w:rPr>
                <w:lang w:val="en-US"/>
              </w:rPr>
              <w:t>………………………………………………………………………………</w:t>
            </w:r>
          </w:p>
          <w:p w14:paraId="35590A80" w14:textId="77777777" w:rsidR="001F283A" w:rsidRPr="00562157" w:rsidRDefault="001F283A" w:rsidP="00CD778B">
            <w:pPr>
              <w:rPr>
                <w:lang w:val="en-US"/>
              </w:rPr>
            </w:pPr>
            <w:r w:rsidRPr="00562157">
              <w:rPr>
                <w:lang w:val="en-US"/>
              </w:rPr>
              <w:t>………………………………………………………………………………</w:t>
            </w:r>
          </w:p>
          <w:p w14:paraId="33F498F5" w14:textId="77777777" w:rsidR="001F283A" w:rsidRPr="00562157" w:rsidRDefault="001F283A" w:rsidP="00CD778B">
            <w:pPr>
              <w:rPr>
                <w:lang w:val="en-US"/>
              </w:rPr>
            </w:pPr>
            <w:r w:rsidRPr="00562157">
              <w:rPr>
                <w:lang w:val="en-US"/>
              </w:rPr>
              <w:t>………………………………………………………………………………</w:t>
            </w:r>
          </w:p>
          <w:p w14:paraId="499CBB48" w14:textId="77777777" w:rsidR="001F283A" w:rsidRPr="00562157" w:rsidRDefault="001F283A" w:rsidP="00CD778B">
            <w:pPr>
              <w:rPr>
                <w:lang w:val="en-US"/>
              </w:rPr>
            </w:pPr>
            <w:r w:rsidRPr="00562157">
              <w:rPr>
                <w:lang w:val="en-US"/>
              </w:rPr>
              <w:t>………………………………………………………………………………</w:t>
            </w:r>
          </w:p>
          <w:p w14:paraId="1CC98F8D" w14:textId="77777777" w:rsidR="001F283A" w:rsidRPr="00562157" w:rsidRDefault="001F283A" w:rsidP="00CD778B">
            <w:pPr>
              <w:rPr>
                <w:lang w:val="en-US"/>
              </w:rPr>
            </w:pPr>
            <w:r w:rsidRPr="00562157">
              <w:rPr>
                <w:lang w:val="en-US"/>
              </w:rPr>
              <w:t>………………………………………………………………………………</w:t>
            </w:r>
          </w:p>
          <w:p w14:paraId="7B94D841" w14:textId="77777777" w:rsidR="001F283A" w:rsidRPr="00562157" w:rsidRDefault="001F283A" w:rsidP="00CD778B">
            <w:pPr>
              <w:rPr>
                <w:lang w:val="en-US"/>
              </w:rPr>
            </w:pPr>
            <w:r w:rsidRPr="00562157">
              <w:rPr>
                <w:lang w:val="en-US"/>
              </w:rPr>
              <w:t>………………………………………………………………………………</w:t>
            </w:r>
          </w:p>
          <w:p w14:paraId="1839331F" w14:textId="77777777" w:rsidR="001F283A" w:rsidRPr="00562157" w:rsidRDefault="001F283A" w:rsidP="00CD778B">
            <w:pPr>
              <w:rPr>
                <w:lang w:val="en-US"/>
              </w:rPr>
            </w:pPr>
            <w:r w:rsidRPr="00562157">
              <w:rPr>
                <w:lang w:val="en-US"/>
              </w:rPr>
              <w:t>………………………………………………………………………………</w:t>
            </w:r>
          </w:p>
          <w:p w14:paraId="656AE954" w14:textId="77777777" w:rsidR="001F283A" w:rsidRPr="00562157" w:rsidRDefault="001F283A" w:rsidP="00CD778B">
            <w:pPr>
              <w:rPr>
                <w:lang w:val="en-US"/>
              </w:rPr>
            </w:pPr>
            <w:r w:rsidRPr="00562157">
              <w:rPr>
                <w:lang w:val="en-US"/>
              </w:rPr>
              <w:t>………………………………………………………………………………</w:t>
            </w:r>
          </w:p>
          <w:p w14:paraId="518616C7" w14:textId="77777777" w:rsidR="001F283A" w:rsidRPr="00562157" w:rsidRDefault="001F283A" w:rsidP="00CD778B">
            <w:pPr>
              <w:rPr>
                <w:lang w:val="en-US"/>
              </w:rPr>
            </w:pPr>
            <w:r w:rsidRPr="00562157">
              <w:rPr>
                <w:lang w:val="en-US"/>
              </w:rPr>
              <w:t>………………………………………………………………………………</w:t>
            </w:r>
          </w:p>
          <w:p w14:paraId="2024B347" w14:textId="77777777" w:rsidR="001F283A" w:rsidRPr="00562157" w:rsidRDefault="001F283A" w:rsidP="00CD778B">
            <w:pPr>
              <w:rPr>
                <w:lang w:val="en-US"/>
              </w:rPr>
            </w:pPr>
            <w:r w:rsidRPr="00562157">
              <w:rPr>
                <w:lang w:val="en-US"/>
              </w:rPr>
              <w:t>………………………………………………………………………………</w:t>
            </w:r>
          </w:p>
          <w:p w14:paraId="3AFE5C3F" w14:textId="77777777" w:rsidR="001F283A" w:rsidRPr="00562157" w:rsidRDefault="001F283A" w:rsidP="00CD778B">
            <w:pPr>
              <w:rPr>
                <w:lang w:val="en-US"/>
              </w:rPr>
            </w:pPr>
            <w:r w:rsidRPr="00562157">
              <w:rPr>
                <w:lang w:val="en-US"/>
              </w:rPr>
              <w:t>………………………………………………………………………………</w:t>
            </w:r>
          </w:p>
          <w:p w14:paraId="4B25B23B" w14:textId="77777777" w:rsidR="001F283A" w:rsidRPr="00562157" w:rsidRDefault="001F283A" w:rsidP="00CD778B">
            <w:pPr>
              <w:rPr>
                <w:lang w:val="en-US"/>
              </w:rPr>
            </w:pPr>
            <w:r w:rsidRPr="00562157">
              <w:rPr>
                <w:lang w:val="en-US"/>
              </w:rPr>
              <w:t>Khóa luận đáp ứng yêu cầu của LV cử nhân tin học.</w:t>
            </w:r>
          </w:p>
          <w:p w14:paraId="00335702" w14:textId="77777777"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4C9D8579" w14:textId="77777777" w:rsidR="001F283A" w:rsidRPr="00562157" w:rsidRDefault="001F283A" w:rsidP="00CD778B">
            <w:pPr>
              <w:rPr>
                <w:lang w:val="en-US"/>
              </w:rPr>
            </w:pPr>
            <w:r w:rsidRPr="00562157">
              <w:rPr>
                <w:lang w:val="en-US"/>
              </w:rPr>
              <w:t>Giáo viên hướng dẫn</w:t>
            </w:r>
          </w:p>
          <w:p w14:paraId="52165111" w14:textId="77777777" w:rsidR="001F283A" w:rsidRPr="00562157" w:rsidRDefault="001F283A" w:rsidP="00CD778B">
            <w:pPr>
              <w:pStyle w:val="Pagetitle"/>
              <w:rPr>
                <w:lang w:val="en-US"/>
              </w:rPr>
            </w:pPr>
          </w:p>
          <w:p w14:paraId="3D30E6CC" w14:textId="77777777" w:rsidR="00517229" w:rsidRPr="00562157" w:rsidRDefault="00517229" w:rsidP="00CD778B">
            <w:pPr>
              <w:rPr>
                <w:lang w:val="en-US"/>
              </w:rPr>
            </w:pPr>
          </w:p>
          <w:p w14:paraId="1812EFFC" w14:textId="77777777" w:rsidR="00517229" w:rsidRPr="00562157" w:rsidRDefault="00517229" w:rsidP="00CD778B">
            <w:pPr>
              <w:rPr>
                <w:lang w:val="en-US"/>
              </w:rPr>
            </w:pPr>
          </w:p>
        </w:tc>
      </w:tr>
      <w:bookmarkEnd w:id="8"/>
      <w:tr w:rsidR="001F283A" w:rsidRPr="00562157" w14:paraId="6459A83E" w14:textId="77777777">
        <w:trPr>
          <w:trHeight w:val="15133"/>
        </w:trPr>
        <w:tc>
          <w:tcPr>
            <w:tcW w:w="9004" w:type="dxa"/>
          </w:tcPr>
          <w:p w14:paraId="2FFB3036" w14:textId="77777777" w:rsidR="001F283A" w:rsidRPr="00562157" w:rsidRDefault="001F283A" w:rsidP="00CD778B">
            <w:pPr>
              <w:pStyle w:val="Pagetitle"/>
              <w:rPr>
                <w:lang w:val="en-US"/>
              </w:rPr>
            </w:pPr>
          </w:p>
          <w:p w14:paraId="52754A61" w14:textId="77777777"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14:paraId="78B33F01" w14:textId="77777777" w:rsidR="001F283A" w:rsidRPr="00562157" w:rsidRDefault="001F283A" w:rsidP="00CD778B">
            <w:pPr>
              <w:rPr>
                <w:lang w:val="en-US"/>
              </w:rPr>
            </w:pPr>
            <w:r w:rsidRPr="00562157">
              <w:rPr>
                <w:lang w:val="en-US"/>
              </w:rPr>
              <w:t>………………………………………………………………………………</w:t>
            </w:r>
          </w:p>
          <w:p w14:paraId="0F850C6B" w14:textId="77777777" w:rsidR="001F283A" w:rsidRPr="00562157" w:rsidRDefault="001F283A" w:rsidP="00CD778B">
            <w:pPr>
              <w:rPr>
                <w:lang w:val="en-US"/>
              </w:rPr>
            </w:pPr>
            <w:r w:rsidRPr="00562157">
              <w:rPr>
                <w:lang w:val="en-US"/>
              </w:rPr>
              <w:t>………………………………………………………………………………</w:t>
            </w:r>
          </w:p>
          <w:p w14:paraId="7E3A0C81" w14:textId="77777777" w:rsidR="001F283A" w:rsidRPr="00562157" w:rsidRDefault="001F283A" w:rsidP="00CD778B">
            <w:pPr>
              <w:rPr>
                <w:lang w:val="en-US"/>
              </w:rPr>
            </w:pPr>
            <w:r w:rsidRPr="00562157">
              <w:rPr>
                <w:lang w:val="en-US"/>
              </w:rPr>
              <w:t>………………………………………………………………………………</w:t>
            </w:r>
          </w:p>
          <w:p w14:paraId="13FEB471" w14:textId="77777777" w:rsidR="001F283A" w:rsidRPr="00562157" w:rsidRDefault="001F283A" w:rsidP="00CD778B">
            <w:pPr>
              <w:rPr>
                <w:lang w:val="en-US"/>
              </w:rPr>
            </w:pPr>
            <w:r w:rsidRPr="00562157">
              <w:rPr>
                <w:lang w:val="en-US"/>
              </w:rPr>
              <w:t>………………………………………………………………………………</w:t>
            </w:r>
          </w:p>
          <w:p w14:paraId="2D5D0508" w14:textId="77777777" w:rsidR="001F283A" w:rsidRPr="00562157" w:rsidRDefault="001F283A" w:rsidP="00CD778B">
            <w:pPr>
              <w:rPr>
                <w:lang w:val="en-US"/>
              </w:rPr>
            </w:pPr>
            <w:r w:rsidRPr="00562157">
              <w:rPr>
                <w:lang w:val="en-US"/>
              </w:rPr>
              <w:t>………………………………………………………………………………</w:t>
            </w:r>
          </w:p>
          <w:p w14:paraId="6496BD4D" w14:textId="77777777" w:rsidR="001F283A" w:rsidRPr="00562157" w:rsidRDefault="001F283A" w:rsidP="00CD778B">
            <w:pPr>
              <w:rPr>
                <w:lang w:val="en-US"/>
              </w:rPr>
            </w:pPr>
            <w:r w:rsidRPr="00562157">
              <w:rPr>
                <w:lang w:val="en-US"/>
              </w:rPr>
              <w:t>………………………………………………………………………………</w:t>
            </w:r>
          </w:p>
          <w:p w14:paraId="05E9120F" w14:textId="77777777" w:rsidR="001F283A" w:rsidRPr="00562157" w:rsidRDefault="001F283A" w:rsidP="00CD778B">
            <w:pPr>
              <w:rPr>
                <w:lang w:val="en-US"/>
              </w:rPr>
            </w:pPr>
            <w:r w:rsidRPr="00562157">
              <w:rPr>
                <w:lang w:val="en-US"/>
              </w:rPr>
              <w:t>………………………………………………………………………………</w:t>
            </w:r>
          </w:p>
          <w:p w14:paraId="5966902E" w14:textId="77777777" w:rsidR="001F283A" w:rsidRPr="00562157" w:rsidRDefault="001F283A" w:rsidP="00CD778B">
            <w:pPr>
              <w:rPr>
                <w:lang w:val="en-US"/>
              </w:rPr>
            </w:pPr>
            <w:r w:rsidRPr="00562157">
              <w:rPr>
                <w:lang w:val="en-US"/>
              </w:rPr>
              <w:t>………………………………………………………………………………</w:t>
            </w:r>
          </w:p>
          <w:p w14:paraId="4EB62088" w14:textId="77777777" w:rsidR="001F283A" w:rsidRPr="00562157" w:rsidRDefault="001F283A" w:rsidP="00CD778B">
            <w:pPr>
              <w:rPr>
                <w:lang w:val="en-US"/>
              </w:rPr>
            </w:pPr>
            <w:r w:rsidRPr="00562157">
              <w:rPr>
                <w:lang w:val="en-US"/>
              </w:rPr>
              <w:t>………………………………………………………………………………</w:t>
            </w:r>
          </w:p>
          <w:p w14:paraId="3C0AE9DB" w14:textId="77777777" w:rsidR="001F283A" w:rsidRPr="00562157" w:rsidRDefault="001F283A" w:rsidP="00CD778B">
            <w:pPr>
              <w:rPr>
                <w:lang w:val="en-US"/>
              </w:rPr>
            </w:pPr>
            <w:r w:rsidRPr="00562157">
              <w:rPr>
                <w:lang w:val="en-US"/>
              </w:rPr>
              <w:t>………………………………………………………………………………</w:t>
            </w:r>
          </w:p>
          <w:p w14:paraId="09BA5858" w14:textId="77777777" w:rsidR="001F283A" w:rsidRPr="00562157" w:rsidRDefault="001F283A" w:rsidP="00CD778B">
            <w:pPr>
              <w:rPr>
                <w:lang w:val="en-US"/>
              </w:rPr>
            </w:pPr>
            <w:r w:rsidRPr="00562157">
              <w:rPr>
                <w:lang w:val="en-US"/>
              </w:rPr>
              <w:t>………………………………………………………………………………</w:t>
            </w:r>
          </w:p>
          <w:p w14:paraId="4CDBDD04" w14:textId="77777777" w:rsidR="001F283A" w:rsidRPr="00562157" w:rsidRDefault="001F283A" w:rsidP="00CD778B">
            <w:pPr>
              <w:rPr>
                <w:lang w:val="en-US"/>
              </w:rPr>
            </w:pPr>
            <w:r w:rsidRPr="00562157">
              <w:rPr>
                <w:lang w:val="en-US"/>
              </w:rPr>
              <w:t>………………………………………………………………………………</w:t>
            </w:r>
          </w:p>
          <w:p w14:paraId="29BAD35F" w14:textId="77777777" w:rsidR="001F283A" w:rsidRPr="00562157" w:rsidRDefault="001F283A" w:rsidP="00CD778B">
            <w:pPr>
              <w:rPr>
                <w:lang w:val="en-US"/>
              </w:rPr>
            </w:pPr>
            <w:r w:rsidRPr="00562157">
              <w:rPr>
                <w:lang w:val="en-US"/>
              </w:rPr>
              <w:t>………………………………………………………………………………</w:t>
            </w:r>
          </w:p>
          <w:p w14:paraId="7F4BB315" w14:textId="77777777" w:rsidR="001F283A" w:rsidRPr="00562157" w:rsidRDefault="001F283A" w:rsidP="00CD778B">
            <w:pPr>
              <w:rPr>
                <w:lang w:val="en-US"/>
              </w:rPr>
            </w:pPr>
            <w:r w:rsidRPr="00562157">
              <w:rPr>
                <w:lang w:val="en-US"/>
              </w:rPr>
              <w:t>………………………………………………………………………………</w:t>
            </w:r>
          </w:p>
          <w:p w14:paraId="16222916" w14:textId="77777777" w:rsidR="001F283A" w:rsidRPr="00562157" w:rsidRDefault="001F283A" w:rsidP="00CD778B">
            <w:pPr>
              <w:rPr>
                <w:lang w:val="en-US"/>
              </w:rPr>
            </w:pPr>
            <w:r w:rsidRPr="00562157">
              <w:rPr>
                <w:lang w:val="en-US"/>
              </w:rPr>
              <w:t>………………………………………………………………………………</w:t>
            </w:r>
          </w:p>
          <w:p w14:paraId="378EFF98" w14:textId="77777777" w:rsidR="001F283A" w:rsidRPr="00562157" w:rsidRDefault="001F283A" w:rsidP="00CD778B">
            <w:pPr>
              <w:rPr>
                <w:lang w:val="en-US"/>
              </w:rPr>
            </w:pPr>
            <w:r w:rsidRPr="00562157">
              <w:rPr>
                <w:lang w:val="en-US"/>
              </w:rPr>
              <w:t>Khóa luận đáp ứng yêu cầu của LV cử nhân tin học.</w:t>
            </w:r>
          </w:p>
          <w:p w14:paraId="03F03274" w14:textId="77777777"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30CC4384" w14:textId="77777777" w:rsidR="001F283A" w:rsidRPr="00562157" w:rsidRDefault="001F283A" w:rsidP="00CD778B">
            <w:pPr>
              <w:rPr>
                <w:lang w:val="en-US"/>
              </w:rPr>
            </w:pPr>
            <w:r w:rsidRPr="00562157">
              <w:rPr>
                <w:lang w:val="en-US"/>
              </w:rPr>
              <w:t>Giáo viên</w:t>
            </w:r>
            <w:r w:rsidR="00BA03F3">
              <w:rPr>
                <w:lang w:val="en-US"/>
              </w:rPr>
              <w:t xml:space="preserve"> phản biện</w:t>
            </w:r>
          </w:p>
          <w:p w14:paraId="2746DB59" w14:textId="77777777" w:rsidR="001F283A" w:rsidRPr="00562157" w:rsidRDefault="001F283A" w:rsidP="00CD778B">
            <w:pPr>
              <w:pStyle w:val="Pagetitle"/>
              <w:rPr>
                <w:lang w:val="en-US"/>
              </w:rPr>
            </w:pPr>
          </w:p>
        </w:tc>
      </w:tr>
    </w:tbl>
    <w:p w14:paraId="5E98343A" w14:textId="77777777"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7792098"/>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0188FE2" w14:textId="77777777" w:rsidR="00BA721A" w:rsidRPr="00562157" w:rsidRDefault="00BA721A" w:rsidP="00CD778B">
      <w:pPr>
        <w:rPr>
          <w:lang w:val="en-US"/>
        </w:rPr>
      </w:pPr>
    </w:p>
    <w:p w14:paraId="1954796A" w14:textId="77777777"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14:paraId="58C2A6B5" w14:textId="77777777"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14:paraId="3E82475E" w14:textId="77777777"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14:paraId="26F8C448" w14:textId="77777777"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14:paraId="308EBD8C" w14:textId="77777777"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14:paraId="6F0A70F5" w14:textId="77777777"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14:paraId="7E9C63AE" w14:textId="77777777"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7792099"/>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14:paraId="017145B4" w14:textId="77777777" w:rsidTr="00691A08">
        <w:tc>
          <w:tcPr>
            <w:tcW w:w="8820" w:type="dxa"/>
          </w:tcPr>
          <w:p w14:paraId="50A91401" w14:textId="77777777"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14:paraId="1B69C385" w14:textId="77777777" w:rsidTr="00691A08">
        <w:tc>
          <w:tcPr>
            <w:tcW w:w="8820" w:type="dxa"/>
          </w:tcPr>
          <w:p w14:paraId="718BCDF9" w14:textId="77777777"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14:paraId="670C487C" w14:textId="77777777" w:rsidTr="00691A08">
        <w:tc>
          <w:tcPr>
            <w:tcW w:w="8820" w:type="dxa"/>
          </w:tcPr>
          <w:p w14:paraId="437E8049" w14:textId="77777777"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F80AB0">
              <w:rPr>
                <w:lang w:val="en-US"/>
              </w:rPr>
              <w:t>aa</w:t>
            </w:r>
            <w:r w:rsidR="00B56E84" w:rsidRPr="00562157">
              <w:rPr>
                <w:lang w:val="en-US"/>
              </w:rPr>
              <w:t>/</w:t>
            </w:r>
            <w:r w:rsidR="00F80AB0">
              <w:rPr>
                <w:lang w:val="en-US"/>
              </w:rPr>
              <w:t>bb</w:t>
            </w:r>
            <w:r w:rsidR="00B56E84" w:rsidRPr="00562157">
              <w:rPr>
                <w:lang w:val="en-US"/>
              </w:rPr>
              <w:t>/201</w:t>
            </w:r>
            <w:r w:rsidR="00F80AB0">
              <w:rPr>
                <w:lang w:val="en-US"/>
              </w:rPr>
              <w:t>8</w:t>
            </w:r>
            <w:r w:rsidR="006F7409" w:rsidRPr="00562157">
              <w:rPr>
                <w:lang w:val="en-US"/>
              </w:rPr>
              <w:t xml:space="preserve"> đến ngày </w:t>
            </w:r>
            <w:r w:rsidR="00F80AB0">
              <w:rPr>
                <w:lang w:val="en-US"/>
              </w:rPr>
              <w:t>aa</w:t>
            </w:r>
            <w:r w:rsidR="006F7409" w:rsidRPr="00562157">
              <w:rPr>
                <w:lang w:val="en-US"/>
              </w:rPr>
              <w:t>/</w:t>
            </w:r>
            <w:r w:rsidR="00F80AB0">
              <w:rPr>
                <w:lang w:val="en-US"/>
              </w:rPr>
              <w:t>bb</w:t>
            </w:r>
            <w:r w:rsidR="006F7409" w:rsidRPr="00562157">
              <w:rPr>
                <w:lang w:val="en-US"/>
              </w:rPr>
              <w:t>/201</w:t>
            </w:r>
            <w:r w:rsidR="00F80AB0">
              <w:rPr>
                <w:lang w:val="en-US"/>
              </w:rPr>
              <w:t>8</w:t>
            </w:r>
          </w:p>
        </w:tc>
      </w:tr>
      <w:tr w:rsidR="00D52D9D" w:rsidRPr="00562157" w14:paraId="3AE2BA54" w14:textId="77777777" w:rsidTr="00691A08">
        <w:tc>
          <w:tcPr>
            <w:tcW w:w="8820" w:type="dxa"/>
          </w:tcPr>
          <w:p w14:paraId="5D45A053" w14:textId="77777777"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14:paraId="532483D7" w14:textId="77777777"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14:paraId="1EE3D385" w14:textId="77777777" w:rsidTr="00691A08">
        <w:tc>
          <w:tcPr>
            <w:tcW w:w="8820" w:type="dxa"/>
          </w:tcPr>
          <w:p w14:paraId="2712FF96" w14:textId="77777777"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14:paraId="3DC24BB6" w14:textId="77777777" w:rsidTr="00691A08">
        <w:tc>
          <w:tcPr>
            <w:tcW w:w="8820" w:type="dxa"/>
          </w:tcPr>
          <w:p w14:paraId="2536475F" w14:textId="77777777"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F80AB0">
              <w:rPr>
                <w:i/>
                <w:lang w:val="en-US"/>
              </w:rPr>
              <w:t>???</w:t>
            </w:r>
          </w:p>
          <w:p w14:paraId="2E5CC7E0" w14:textId="77777777" w:rsidR="00F80AB0" w:rsidRPr="00562157"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w:t>
            </w:r>
            <w:proofErr w:type="gramStart"/>
            <w:r w:rsidRPr="00562157">
              <w:rPr>
                <w:lang w:val="en-US"/>
              </w:rPr>
              <w:t>gồ</w:t>
            </w:r>
            <w:r w:rsidR="00AF6AE6" w:rsidRPr="00562157">
              <w:rPr>
                <w:lang w:val="en-US"/>
              </w:rPr>
              <w:t>m</w:t>
            </w:r>
            <w:r w:rsidR="00550D75" w:rsidRPr="00562157">
              <w:rPr>
                <w:lang w:val="en-US"/>
              </w:rPr>
              <w:t xml:space="preserve"> </w:t>
            </w:r>
            <w:r w:rsidRPr="00562157">
              <w:rPr>
                <w:lang w:val="en-US"/>
              </w:rPr>
              <w:t>:</w:t>
            </w:r>
            <w:proofErr w:type="gramEnd"/>
          </w:p>
          <w:p w14:paraId="386CB757" w14:textId="77777777" w:rsidR="00D808C3" w:rsidRPr="00562157" w:rsidRDefault="00D808C3" w:rsidP="00F80AB0">
            <w:pPr>
              <w:pStyle w:val="K-Bullet-"/>
              <w:numPr>
                <w:ilvl w:val="0"/>
                <w:numId w:val="0"/>
              </w:numPr>
              <w:ind w:left="360"/>
              <w:rPr>
                <w:lang w:val="en-US"/>
              </w:rPr>
            </w:pPr>
          </w:p>
        </w:tc>
      </w:tr>
    </w:tbl>
    <w:p w14:paraId="61DF6D6A" w14:textId="77777777" w:rsidR="00F10496" w:rsidRPr="00562157" w:rsidRDefault="00F10496" w:rsidP="00CD778B">
      <w:pPr>
        <w:rPr>
          <w:lang w:val="en-US"/>
        </w:rPr>
      </w:pPr>
    </w:p>
    <w:p w14:paraId="537575B7" w14:textId="77777777" w:rsidR="00F10496" w:rsidRPr="00562157" w:rsidRDefault="00F10496" w:rsidP="00CD778B">
      <w:pPr>
        <w:rPr>
          <w:lang w:val="en-US"/>
        </w:rPr>
      </w:pPr>
      <w:r w:rsidRPr="00562157">
        <w:rPr>
          <w:lang w:val="en-US"/>
        </w:rPr>
        <w:br w:type="page"/>
      </w:r>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D52D9D" w:rsidRPr="00562157" w14:paraId="57813AC3" w14:textId="77777777" w:rsidTr="00691A08">
        <w:tc>
          <w:tcPr>
            <w:tcW w:w="8820" w:type="dxa"/>
            <w:gridSpan w:val="2"/>
          </w:tcPr>
          <w:p w14:paraId="5C31D122" w14:textId="77777777" w:rsidR="00D52D9D" w:rsidRPr="00562157" w:rsidRDefault="00D52D9D" w:rsidP="00CD778B">
            <w:pPr>
              <w:rPr>
                <w:b/>
                <w:lang w:val="en-US"/>
              </w:rPr>
            </w:pPr>
            <w:r w:rsidRPr="00562157">
              <w:rPr>
                <w:b/>
                <w:lang w:val="en-US"/>
              </w:rPr>
              <w:lastRenderedPageBreak/>
              <w:t>Kế Hoạch Thực Hiện:</w:t>
            </w:r>
          </w:p>
          <w:p w14:paraId="7E30F584" w14:textId="77777777" w:rsidR="00F80AB0" w:rsidRPr="00562157" w:rsidRDefault="00F80AB0" w:rsidP="00F80AB0">
            <w:pPr>
              <w:pStyle w:val="K-Bullet-"/>
              <w:rPr>
                <w:lang w:val="en-US"/>
              </w:rPr>
            </w:pP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163172" w:rsidRPr="00562157">
              <w:rPr>
                <w:lang w:val="en-US"/>
              </w:rPr>
              <w:t>-</w:t>
            </w: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A76BA9" w:rsidRPr="00562157">
              <w:rPr>
                <w:lang w:val="en-US"/>
              </w:rPr>
              <w:t xml:space="preserve"> </w:t>
            </w:r>
          </w:p>
          <w:p w14:paraId="3747C5EF" w14:textId="77777777" w:rsidR="00F94058" w:rsidRPr="00562157" w:rsidRDefault="00F94058" w:rsidP="00CD778B">
            <w:pPr>
              <w:pStyle w:val="K-Bullet-"/>
              <w:rPr>
                <w:lang w:val="en-US"/>
              </w:rPr>
            </w:pPr>
          </w:p>
        </w:tc>
      </w:tr>
      <w:tr w:rsidR="00D52D9D" w:rsidRPr="00562157" w14:paraId="4A27A42D" w14:textId="77777777" w:rsidTr="00691A08">
        <w:trPr>
          <w:trHeight w:val="2326"/>
        </w:trPr>
        <w:tc>
          <w:tcPr>
            <w:tcW w:w="3150" w:type="dxa"/>
          </w:tcPr>
          <w:p w14:paraId="13B83BFC" w14:textId="77777777" w:rsidR="00D52D9D" w:rsidRPr="00562157" w:rsidRDefault="00D52D9D" w:rsidP="00F55026">
            <w:pPr>
              <w:pStyle w:val="K-Normal-NoSpecial-Center"/>
              <w:rPr>
                <w:b/>
                <w:lang w:val="en-US"/>
              </w:rPr>
            </w:pPr>
            <w:r w:rsidRPr="00562157">
              <w:rPr>
                <w:b/>
                <w:lang w:val="en-US"/>
              </w:rPr>
              <w:t>Xác nhận của GVHD</w:t>
            </w:r>
          </w:p>
          <w:p w14:paraId="1DE1F0AA" w14:textId="77777777" w:rsidR="00D52D9D" w:rsidRPr="00562157" w:rsidRDefault="00D52D9D" w:rsidP="00CD778B">
            <w:pPr>
              <w:rPr>
                <w:lang w:val="en-US"/>
              </w:rPr>
            </w:pPr>
          </w:p>
          <w:p w14:paraId="7FDA737C" w14:textId="77777777" w:rsidR="00D52D9D" w:rsidRPr="00562157" w:rsidRDefault="00D52D9D" w:rsidP="00CD778B">
            <w:pPr>
              <w:rPr>
                <w:lang w:val="en-US"/>
              </w:rPr>
            </w:pPr>
          </w:p>
          <w:p w14:paraId="7A8D520E" w14:textId="77777777" w:rsidR="00D52D9D" w:rsidRPr="00562157" w:rsidRDefault="00D52D9D" w:rsidP="00CD778B">
            <w:pPr>
              <w:rPr>
                <w:lang w:val="en-US"/>
              </w:rPr>
            </w:pPr>
          </w:p>
          <w:p w14:paraId="1A91E696" w14:textId="77777777" w:rsidR="00D52D9D" w:rsidRPr="00562157" w:rsidRDefault="00D52D9D" w:rsidP="00CD778B">
            <w:pPr>
              <w:rPr>
                <w:lang w:val="en-US"/>
              </w:rPr>
            </w:pPr>
          </w:p>
        </w:tc>
        <w:tc>
          <w:tcPr>
            <w:tcW w:w="5670" w:type="dxa"/>
          </w:tcPr>
          <w:p w14:paraId="6A47D9F0" w14:textId="77777777" w:rsidR="00D52D9D" w:rsidRPr="00562157" w:rsidRDefault="00D52D9D" w:rsidP="00F55026">
            <w:pPr>
              <w:pStyle w:val="K-Normal-NoSpecial-Center"/>
              <w:rPr>
                <w:b/>
                <w:lang w:val="en-US"/>
              </w:rPr>
            </w:pPr>
            <w:r w:rsidRPr="00562157">
              <w:rPr>
                <w:b/>
                <w:lang w:val="en-US"/>
              </w:rPr>
              <w:t xml:space="preserve">Ngày    </w:t>
            </w:r>
            <w:r w:rsidR="00E32BE1" w:rsidRPr="00562157">
              <w:rPr>
                <w:b/>
                <w:lang w:val="en-US"/>
              </w:rPr>
              <w:t xml:space="preserve"> </w:t>
            </w:r>
            <w:r w:rsidRPr="00562157">
              <w:rPr>
                <w:b/>
                <w:lang w:val="en-US"/>
              </w:rPr>
              <w:t xml:space="preserve"> tháng </w:t>
            </w:r>
            <w:r w:rsidR="00E32BE1" w:rsidRPr="00562157">
              <w:rPr>
                <w:b/>
                <w:lang w:val="en-US"/>
              </w:rPr>
              <w:t xml:space="preserve"> </w:t>
            </w:r>
            <w:r w:rsidRPr="00562157">
              <w:rPr>
                <w:b/>
                <w:lang w:val="en-US"/>
              </w:rPr>
              <w:t xml:space="preserve"> </w:t>
            </w:r>
            <w:r w:rsidR="00014E6E" w:rsidRPr="00562157">
              <w:rPr>
                <w:b/>
                <w:lang w:val="en-US"/>
              </w:rPr>
              <w:t>7</w:t>
            </w:r>
            <w:r w:rsidRPr="00562157">
              <w:rPr>
                <w:b/>
                <w:lang w:val="en-US"/>
              </w:rPr>
              <w:t xml:space="preserve"> </w:t>
            </w:r>
            <w:r w:rsidR="00E32BE1" w:rsidRPr="00562157">
              <w:rPr>
                <w:b/>
                <w:lang w:val="en-US"/>
              </w:rPr>
              <w:t xml:space="preserve"> </w:t>
            </w:r>
            <w:r w:rsidRPr="00562157">
              <w:rPr>
                <w:b/>
                <w:lang w:val="en-US"/>
              </w:rPr>
              <w:t xml:space="preserve"> </w:t>
            </w:r>
            <w:r w:rsidR="00E32BE1" w:rsidRPr="00562157">
              <w:rPr>
                <w:b/>
                <w:lang w:val="en-US"/>
              </w:rPr>
              <w:t xml:space="preserve"> năm </w:t>
            </w:r>
            <w:r w:rsidR="00330804" w:rsidRPr="00562157">
              <w:rPr>
                <w:b/>
                <w:lang w:val="en-US"/>
              </w:rPr>
              <w:t>201</w:t>
            </w:r>
            <w:r w:rsidR="00F80AB0">
              <w:rPr>
                <w:b/>
                <w:lang w:val="en-US"/>
              </w:rPr>
              <w:t>8</w:t>
            </w:r>
          </w:p>
          <w:p w14:paraId="6180B709" w14:textId="77777777" w:rsidR="00D52D9D" w:rsidRPr="00562157" w:rsidRDefault="00D52D9D" w:rsidP="00F55026">
            <w:pPr>
              <w:pStyle w:val="K-Normal-NoSpecial-Center"/>
              <w:rPr>
                <w:b/>
                <w:lang w:val="en-US"/>
              </w:rPr>
            </w:pPr>
            <w:r w:rsidRPr="00562157">
              <w:rPr>
                <w:b/>
                <w:lang w:val="en-US"/>
              </w:rPr>
              <w:t>Nhóm SV Thực hiện</w:t>
            </w:r>
          </w:p>
          <w:p w14:paraId="21FAAEDC" w14:textId="77777777" w:rsidR="00D52D9D" w:rsidRPr="00562157" w:rsidRDefault="00D52D9D" w:rsidP="00F55026">
            <w:pPr>
              <w:pStyle w:val="K-Normal-NoSpecial-Center"/>
              <w:rPr>
                <w:lang w:val="en-US"/>
              </w:rPr>
            </w:pPr>
          </w:p>
          <w:p w14:paraId="2912F88D" w14:textId="77777777" w:rsidR="00D52D9D" w:rsidRPr="00562157" w:rsidRDefault="00D52D9D" w:rsidP="00F55026">
            <w:pPr>
              <w:pStyle w:val="K-Normal-NoSpecial-Center"/>
              <w:rPr>
                <w:lang w:val="en-US"/>
              </w:rPr>
            </w:pPr>
          </w:p>
          <w:p w14:paraId="57D60FC4" w14:textId="77777777" w:rsidR="00D52D9D" w:rsidRPr="00562157" w:rsidRDefault="00F80AB0" w:rsidP="00F55026">
            <w:pPr>
              <w:pStyle w:val="K-Normal-NoSpecial-Center"/>
              <w:rPr>
                <w:lang w:val="en-US"/>
              </w:rPr>
            </w:pPr>
            <w:r>
              <w:rPr>
                <w:lang w:val="en-US"/>
              </w:rPr>
              <w:t>Lê Đình Hân – Trần Phước Hiền</w:t>
            </w:r>
          </w:p>
        </w:tc>
      </w:tr>
    </w:tbl>
    <w:p w14:paraId="6DD2213F" w14:textId="77777777" w:rsidR="008B69B7" w:rsidRPr="00562157" w:rsidRDefault="008B69B7" w:rsidP="008B69B7">
      <w:pPr>
        <w:pStyle w:val="Pagetitle"/>
        <w:rPr>
          <w:lang w:val="en-US"/>
        </w:rPr>
      </w:pPr>
      <w:bookmarkStart w:id="82" w:name="_Toc517792100"/>
      <w:bookmarkStart w:id="83" w:name="_Toc201850477"/>
      <w:bookmarkStart w:id="84" w:name="_Toc233883155"/>
      <w:bookmarkStart w:id="85" w:name="_Toc234179413"/>
      <w:r w:rsidRPr="00562157">
        <w:rPr>
          <w:lang w:val="en-US"/>
        </w:rPr>
        <w:lastRenderedPageBreak/>
        <w:t>MỤC LỤC</w:t>
      </w:r>
      <w:bookmarkEnd w:id="82"/>
    </w:p>
    <w:p w14:paraId="315251FE" w14:textId="0BB850F7" w:rsidR="00D57F75"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7792098" w:history="1">
        <w:r w:rsidR="00D57F75" w:rsidRPr="003D0A67">
          <w:rPr>
            <w:rStyle w:val="Hyperlink"/>
          </w:rPr>
          <w:t>LỜI CÁM ƠN</w:t>
        </w:r>
        <w:r w:rsidR="00D57F75">
          <w:rPr>
            <w:webHidden/>
          </w:rPr>
          <w:tab/>
        </w:r>
        <w:r w:rsidR="00D57F75">
          <w:rPr>
            <w:webHidden/>
          </w:rPr>
          <w:fldChar w:fldCharType="begin"/>
        </w:r>
        <w:r w:rsidR="00D57F75">
          <w:rPr>
            <w:webHidden/>
          </w:rPr>
          <w:instrText xml:space="preserve"> PAGEREF _Toc517792098 \h </w:instrText>
        </w:r>
        <w:r w:rsidR="00D57F75">
          <w:rPr>
            <w:webHidden/>
          </w:rPr>
        </w:r>
        <w:r w:rsidR="00D57F75">
          <w:rPr>
            <w:webHidden/>
          </w:rPr>
          <w:fldChar w:fldCharType="separate"/>
        </w:r>
        <w:r w:rsidR="00C32F9A">
          <w:rPr>
            <w:webHidden/>
          </w:rPr>
          <w:t>iii</w:t>
        </w:r>
        <w:r w:rsidR="00D57F75">
          <w:rPr>
            <w:webHidden/>
          </w:rPr>
          <w:fldChar w:fldCharType="end"/>
        </w:r>
      </w:hyperlink>
    </w:p>
    <w:p w14:paraId="3E204A86" w14:textId="6462930F" w:rsidR="00D57F75" w:rsidRDefault="004D5133">
      <w:pPr>
        <w:pStyle w:val="TOC1"/>
        <w:rPr>
          <w:rFonts w:asciiTheme="minorHAnsi" w:eastAsiaTheme="minorEastAsia" w:hAnsiTheme="minorHAnsi" w:cstheme="minorBidi"/>
          <w:b w:val="0"/>
          <w:sz w:val="22"/>
          <w:szCs w:val="22"/>
          <w:lang w:eastAsia="en-US"/>
        </w:rPr>
      </w:pPr>
      <w:hyperlink w:anchor="_Toc517792099" w:history="1">
        <w:r w:rsidR="00D57F75" w:rsidRPr="003D0A67">
          <w:rPr>
            <w:rStyle w:val="Hyperlink"/>
          </w:rPr>
          <w:t>ĐỀ CƯƠNG CHI TIẾT</w:t>
        </w:r>
        <w:r w:rsidR="00D57F75">
          <w:rPr>
            <w:webHidden/>
          </w:rPr>
          <w:tab/>
        </w:r>
        <w:r w:rsidR="00D57F75">
          <w:rPr>
            <w:webHidden/>
          </w:rPr>
          <w:fldChar w:fldCharType="begin"/>
        </w:r>
        <w:r w:rsidR="00D57F75">
          <w:rPr>
            <w:webHidden/>
          </w:rPr>
          <w:instrText xml:space="preserve"> PAGEREF _Toc517792099 \h </w:instrText>
        </w:r>
        <w:r w:rsidR="00D57F75">
          <w:rPr>
            <w:webHidden/>
          </w:rPr>
        </w:r>
        <w:r w:rsidR="00D57F75">
          <w:rPr>
            <w:webHidden/>
          </w:rPr>
          <w:fldChar w:fldCharType="separate"/>
        </w:r>
        <w:r w:rsidR="00C32F9A">
          <w:rPr>
            <w:webHidden/>
          </w:rPr>
          <w:t>iv</w:t>
        </w:r>
        <w:r w:rsidR="00D57F75">
          <w:rPr>
            <w:webHidden/>
          </w:rPr>
          <w:fldChar w:fldCharType="end"/>
        </w:r>
      </w:hyperlink>
    </w:p>
    <w:p w14:paraId="77D7DAEE" w14:textId="728CA4AC" w:rsidR="00D57F75" w:rsidRDefault="004D5133">
      <w:pPr>
        <w:pStyle w:val="TOC1"/>
        <w:rPr>
          <w:rFonts w:asciiTheme="minorHAnsi" w:eastAsiaTheme="minorEastAsia" w:hAnsiTheme="minorHAnsi" w:cstheme="minorBidi"/>
          <w:b w:val="0"/>
          <w:sz w:val="22"/>
          <w:szCs w:val="22"/>
          <w:lang w:eastAsia="en-US"/>
        </w:rPr>
      </w:pPr>
      <w:hyperlink w:anchor="_Toc517792100" w:history="1">
        <w:r w:rsidR="00D57F75" w:rsidRPr="003D0A67">
          <w:rPr>
            <w:rStyle w:val="Hyperlink"/>
          </w:rPr>
          <w:t>MỤC LỤC</w:t>
        </w:r>
        <w:r w:rsidR="00D57F75">
          <w:rPr>
            <w:webHidden/>
          </w:rPr>
          <w:tab/>
        </w:r>
        <w:r w:rsidR="00D57F75">
          <w:rPr>
            <w:webHidden/>
          </w:rPr>
          <w:fldChar w:fldCharType="begin"/>
        </w:r>
        <w:r w:rsidR="00D57F75">
          <w:rPr>
            <w:webHidden/>
          </w:rPr>
          <w:instrText xml:space="preserve"> PAGEREF _Toc517792100 \h </w:instrText>
        </w:r>
        <w:r w:rsidR="00D57F75">
          <w:rPr>
            <w:webHidden/>
          </w:rPr>
        </w:r>
        <w:r w:rsidR="00D57F75">
          <w:rPr>
            <w:webHidden/>
          </w:rPr>
          <w:fldChar w:fldCharType="separate"/>
        </w:r>
        <w:r w:rsidR="00C32F9A">
          <w:rPr>
            <w:webHidden/>
          </w:rPr>
          <w:t>vi</w:t>
        </w:r>
        <w:r w:rsidR="00D57F75">
          <w:rPr>
            <w:webHidden/>
          </w:rPr>
          <w:fldChar w:fldCharType="end"/>
        </w:r>
      </w:hyperlink>
    </w:p>
    <w:p w14:paraId="2EF6DE03" w14:textId="59C8F334" w:rsidR="00D57F75" w:rsidRDefault="004D5133">
      <w:pPr>
        <w:pStyle w:val="TOC1"/>
        <w:rPr>
          <w:rFonts w:asciiTheme="minorHAnsi" w:eastAsiaTheme="minorEastAsia" w:hAnsiTheme="minorHAnsi" w:cstheme="minorBidi"/>
          <w:b w:val="0"/>
          <w:sz w:val="22"/>
          <w:szCs w:val="22"/>
          <w:lang w:eastAsia="en-US"/>
        </w:rPr>
      </w:pPr>
      <w:hyperlink w:anchor="_Toc517792101" w:history="1">
        <w:r w:rsidR="00D57F75" w:rsidRPr="003D0A67">
          <w:rPr>
            <w:rStyle w:val="Hyperlink"/>
          </w:rPr>
          <w:t>DANH MỤC CÁC HÌNH</w:t>
        </w:r>
        <w:r w:rsidR="00D57F75">
          <w:rPr>
            <w:webHidden/>
          </w:rPr>
          <w:tab/>
        </w:r>
        <w:r w:rsidR="00D57F75">
          <w:rPr>
            <w:webHidden/>
          </w:rPr>
          <w:fldChar w:fldCharType="begin"/>
        </w:r>
        <w:r w:rsidR="00D57F75">
          <w:rPr>
            <w:webHidden/>
          </w:rPr>
          <w:instrText xml:space="preserve"> PAGEREF _Toc517792101 \h </w:instrText>
        </w:r>
        <w:r w:rsidR="00D57F75">
          <w:rPr>
            <w:webHidden/>
          </w:rPr>
        </w:r>
        <w:r w:rsidR="00D57F75">
          <w:rPr>
            <w:webHidden/>
          </w:rPr>
          <w:fldChar w:fldCharType="separate"/>
        </w:r>
        <w:r w:rsidR="00C32F9A">
          <w:rPr>
            <w:webHidden/>
          </w:rPr>
          <w:t>ix</w:t>
        </w:r>
        <w:r w:rsidR="00D57F75">
          <w:rPr>
            <w:webHidden/>
          </w:rPr>
          <w:fldChar w:fldCharType="end"/>
        </w:r>
      </w:hyperlink>
    </w:p>
    <w:p w14:paraId="4FAFF52D" w14:textId="29875299" w:rsidR="00D57F75" w:rsidRDefault="004D5133">
      <w:pPr>
        <w:pStyle w:val="TOC1"/>
        <w:rPr>
          <w:rFonts w:asciiTheme="minorHAnsi" w:eastAsiaTheme="minorEastAsia" w:hAnsiTheme="minorHAnsi" w:cstheme="minorBidi"/>
          <w:b w:val="0"/>
          <w:sz w:val="22"/>
          <w:szCs w:val="22"/>
          <w:lang w:eastAsia="en-US"/>
        </w:rPr>
      </w:pPr>
      <w:hyperlink w:anchor="_Toc517792102" w:history="1">
        <w:r w:rsidR="00D57F75" w:rsidRPr="003D0A67">
          <w:rPr>
            <w:rStyle w:val="Hyperlink"/>
          </w:rPr>
          <w:t>DANH MỤC MÃ</w:t>
        </w:r>
        <w:r w:rsidR="00D57F75">
          <w:rPr>
            <w:webHidden/>
          </w:rPr>
          <w:tab/>
        </w:r>
        <w:r w:rsidR="00D57F75">
          <w:rPr>
            <w:webHidden/>
          </w:rPr>
          <w:fldChar w:fldCharType="begin"/>
        </w:r>
        <w:r w:rsidR="00D57F75">
          <w:rPr>
            <w:webHidden/>
          </w:rPr>
          <w:instrText xml:space="preserve"> PAGEREF _Toc517792102 \h </w:instrText>
        </w:r>
        <w:r w:rsidR="00D57F75">
          <w:rPr>
            <w:webHidden/>
          </w:rPr>
        </w:r>
        <w:r w:rsidR="00D57F75">
          <w:rPr>
            <w:webHidden/>
          </w:rPr>
          <w:fldChar w:fldCharType="separate"/>
        </w:r>
        <w:r w:rsidR="00C32F9A">
          <w:rPr>
            <w:webHidden/>
          </w:rPr>
          <w:t>xi</w:t>
        </w:r>
        <w:r w:rsidR="00D57F75">
          <w:rPr>
            <w:webHidden/>
          </w:rPr>
          <w:fldChar w:fldCharType="end"/>
        </w:r>
      </w:hyperlink>
    </w:p>
    <w:p w14:paraId="2C5DA241" w14:textId="7578A489" w:rsidR="00D57F75" w:rsidRDefault="004D5133">
      <w:pPr>
        <w:pStyle w:val="TOC1"/>
        <w:rPr>
          <w:rFonts w:asciiTheme="minorHAnsi" w:eastAsiaTheme="minorEastAsia" w:hAnsiTheme="minorHAnsi" w:cstheme="minorBidi"/>
          <w:b w:val="0"/>
          <w:sz w:val="22"/>
          <w:szCs w:val="22"/>
          <w:lang w:eastAsia="en-US"/>
        </w:rPr>
      </w:pPr>
      <w:hyperlink w:anchor="_Toc517792103" w:history="1">
        <w:r w:rsidR="00D57F75" w:rsidRPr="003D0A67">
          <w:rPr>
            <w:rStyle w:val="Hyperlink"/>
          </w:rPr>
          <w:t>DANH MỤC CÁC SƠ ĐỒ</w:t>
        </w:r>
        <w:r w:rsidR="00D57F75">
          <w:rPr>
            <w:webHidden/>
          </w:rPr>
          <w:tab/>
        </w:r>
        <w:r w:rsidR="00D57F75">
          <w:rPr>
            <w:webHidden/>
          </w:rPr>
          <w:fldChar w:fldCharType="begin"/>
        </w:r>
        <w:r w:rsidR="00D57F75">
          <w:rPr>
            <w:webHidden/>
          </w:rPr>
          <w:instrText xml:space="preserve"> PAGEREF _Toc517792103 \h </w:instrText>
        </w:r>
        <w:r w:rsidR="00D57F75">
          <w:rPr>
            <w:webHidden/>
          </w:rPr>
        </w:r>
        <w:r w:rsidR="00D57F75">
          <w:rPr>
            <w:webHidden/>
          </w:rPr>
          <w:fldChar w:fldCharType="separate"/>
        </w:r>
        <w:r w:rsidR="00C32F9A">
          <w:rPr>
            <w:webHidden/>
          </w:rPr>
          <w:t>xii</w:t>
        </w:r>
        <w:r w:rsidR="00D57F75">
          <w:rPr>
            <w:webHidden/>
          </w:rPr>
          <w:fldChar w:fldCharType="end"/>
        </w:r>
      </w:hyperlink>
    </w:p>
    <w:p w14:paraId="1F266877" w14:textId="17FD9F61" w:rsidR="00D57F75" w:rsidRDefault="004D5133">
      <w:pPr>
        <w:pStyle w:val="TOC1"/>
        <w:rPr>
          <w:rFonts w:asciiTheme="minorHAnsi" w:eastAsiaTheme="minorEastAsia" w:hAnsiTheme="minorHAnsi" w:cstheme="minorBidi"/>
          <w:b w:val="0"/>
          <w:sz w:val="22"/>
          <w:szCs w:val="22"/>
          <w:lang w:eastAsia="en-US"/>
        </w:rPr>
      </w:pPr>
      <w:hyperlink w:anchor="_Toc517792104" w:history="1">
        <w:r w:rsidR="00D57F75" w:rsidRPr="003D0A67">
          <w:rPr>
            <w:rStyle w:val="Hyperlink"/>
          </w:rPr>
          <w:t>TÓM TẮT KHÓA LUẬN</w:t>
        </w:r>
        <w:r w:rsidR="00D57F75">
          <w:rPr>
            <w:webHidden/>
          </w:rPr>
          <w:tab/>
        </w:r>
        <w:r w:rsidR="00D57F75">
          <w:rPr>
            <w:webHidden/>
          </w:rPr>
          <w:fldChar w:fldCharType="begin"/>
        </w:r>
        <w:r w:rsidR="00D57F75">
          <w:rPr>
            <w:webHidden/>
          </w:rPr>
          <w:instrText xml:space="preserve"> PAGEREF _Toc517792104 \h </w:instrText>
        </w:r>
        <w:r w:rsidR="00D57F75">
          <w:rPr>
            <w:webHidden/>
          </w:rPr>
        </w:r>
        <w:r w:rsidR="00D57F75">
          <w:rPr>
            <w:webHidden/>
          </w:rPr>
          <w:fldChar w:fldCharType="separate"/>
        </w:r>
        <w:r w:rsidR="00C32F9A">
          <w:rPr>
            <w:webHidden/>
          </w:rPr>
          <w:t>xiii</w:t>
        </w:r>
        <w:r w:rsidR="00D57F75">
          <w:rPr>
            <w:webHidden/>
          </w:rPr>
          <w:fldChar w:fldCharType="end"/>
        </w:r>
      </w:hyperlink>
    </w:p>
    <w:p w14:paraId="1F825055" w14:textId="34D2FD25" w:rsidR="00D57F75" w:rsidRDefault="004D5133">
      <w:pPr>
        <w:pStyle w:val="TOC1"/>
        <w:rPr>
          <w:rFonts w:asciiTheme="minorHAnsi" w:eastAsiaTheme="minorEastAsia" w:hAnsiTheme="minorHAnsi" w:cstheme="minorBidi"/>
          <w:b w:val="0"/>
          <w:sz w:val="22"/>
          <w:szCs w:val="22"/>
          <w:lang w:eastAsia="en-US"/>
        </w:rPr>
      </w:pPr>
      <w:hyperlink w:anchor="_Toc517792105" w:history="1">
        <w:r w:rsidR="00D57F75" w:rsidRPr="003D0A67">
          <w:rPr>
            <w:rStyle w:val="Hyperlink"/>
          </w:rPr>
          <w:t>Chương 1 Mở đầu</w:t>
        </w:r>
        <w:r w:rsidR="00D57F75">
          <w:rPr>
            <w:webHidden/>
          </w:rPr>
          <w:tab/>
        </w:r>
        <w:r w:rsidR="00D57F75">
          <w:rPr>
            <w:webHidden/>
          </w:rPr>
          <w:fldChar w:fldCharType="begin"/>
        </w:r>
        <w:r w:rsidR="00D57F75">
          <w:rPr>
            <w:webHidden/>
          </w:rPr>
          <w:instrText xml:space="preserve"> PAGEREF _Toc517792105 \h </w:instrText>
        </w:r>
        <w:r w:rsidR="00D57F75">
          <w:rPr>
            <w:webHidden/>
          </w:rPr>
        </w:r>
        <w:r w:rsidR="00D57F75">
          <w:rPr>
            <w:webHidden/>
          </w:rPr>
          <w:fldChar w:fldCharType="separate"/>
        </w:r>
        <w:r w:rsidR="00C32F9A">
          <w:rPr>
            <w:webHidden/>
          </w:rPr>
          <w:t>1</w:t>
        </w:r>
        <w:r w:rsidR="00D57F75">
          <w:rPr>
            <w:webHidden/>
          </w:rPr>
          <w:fldChar w:fldCharType="end"/>
        </w:r>
      </w:hyperlink>
    </w:p>
    <w:p w14:paraId="6550A212" w14:textId="2B41C855" w:rsidR="00D57F75" w:rsidRDefault="004D5133">
      <w:pPr>
        <w:pStyle w:val="TOC2"/>
        <w:rPr>
          <w:rFonts w:asciiTheme="minorHAnsi" w:eastAsiaTheme="minorEastAsia" w:hAnsiTheme="minorHAnsi" w:cstheme="minorBidi"/>
          <w:sz w:val="22"/>
          <w:szCs w:val="22"/>
          <w:lang w:val="en-US" w:eastAsia="en-US"/>
        </w:rPr>
      </w:pPr>
      <w:hyperlink w:anchor="_Toc517792106" w:history="1">
        <w:r w:rsidR="00D57F75" w:rsidRPr="003D0A67">
          <w:rPr>
            <w:rStyle w:val="Hyperlink"/>
            <w:lang w:val="en-US"/>
          </w:rPr>
          <w:t>1.1.</w:t>
        </w:r>
        <w:r w:rsidR="00D57F75">
          <w:rPr>
            <w:rFonts w:asciiTheme="minorHAnsi" w:eastAsiaTheme="minorEastAsia" w:hAnsiTheme="minorHAnsi" w:cstheme="minorBidi"/>
            <w:sz w:val="22"/>
            <w:szCs w:val="22"/>
            <w:lang w:val="en-US" w:eastAsia="en-US"/>
          </w:rPr>
          <w:tab/>
        </w:r>
        <w:r w:rsidR="00D57F75" w:rsidRPr="003D0A67">
          <w:rPr>
            <w:rStyle w:val="Hyperlink"/>
            <w:lang w:val="en-US"/>
          </w:rPr>
          <w:t>Giới thiệu chung</w:t>
        </w:r>
        <w:r w:rsidR="00D57F75">
          <w:rPr>
            <w:webHidden/>
          </w:rPr>
          <w:tab/>
        </w:r>
        <w:r w:rsidR="00D57F75">
          <w:rPr>
            <w:webHidden/>
          </w:rPr>
          <w:fldChar w:fldCharType="begin"/>
        </w:r>
        <w:r w:rsidR="00D57F75">
          <w:rPr>
            <w:webHidden/>
          </w:rPr>
          <w:instrText xml:space="preserve"> PAGEREF _Toc517792106 \h </w:instrText>
        </w:r>
        <w:r w:rsidR="00D57F75">
          <w:rPr>
            <w:webHidden/>
          </w:rPr>
        </w:r>
        <w:r w:rsidR="00D57F75">
          <w:rPr>
            <w:webHidden/>
          </w:rPr>
          <w:fldChar w:fldCharType="separate"/>
        </w:r>
        <w:r w:rsidR="00C32F9A">
          <w:rPr>
            <w:webHidden/>
          </w:rPr>
          <w:t>1</w:t>
        </w:r>
        <w:r w:rsidR="00D57F75">
          <w:rPr>
            <w:webHidden/>
          </w:rPr>
          <w:fldChar w:fldCharType="end"/>
        </w:r>
      </w:hyperlink>
    </w:p>
    <w:p w14:paraId="61667A88" w14:textId="7D2E7FB9" w:rsidR="00D57F75" w:rsidRDefault="004D5133">
      <w:pPr>
        <w:pStyle w:val="TOC3"/>
        <w:rPr>
          <w:rFonts w:asciiTheme="minorHAnsi" w:eastAsiaTheme="minorEastAsia" w:hAnsiTheme="minorHAnsi" w:cstheme="minorBidi"/>
          <w:noProof/>
          <w:sz w:val="22"/>
          <w:szCs w:val="22"/>
          <w:lang w:val="en-US" w:eastAsia="en-US"/>
        </w:rPr>
      </w:pPr>
      <w:hyperlink w:anchor="_Toc517792107" w:history="1">
        <w:r w:rsidR="00D57F75" w:rsidRPr="003D0A67">
          <w:rPr>
            <w:rStyle w:val="Hyperlink"/>
            <w:noProof/>
          </w:rPr>
          <w:t>1.1.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Tangible và môi trường tương tác Tangible</w:t>
        </w:r>
        <w:r w:rsidR="00D57F75">
          <w:rPr>
            <w:noProof/>
            <w:webHidden/>
          </w:rPr>
          <w:tab/>
        </w:r>
        <w:r w:rsidR="00D57F75">
          <w:rPr>
            <w:noProof/>
            <w:webHidden/>
          </w:rPr>
          <w:fldChar w:fldCharType="begin"/>
        </w:r>
        <w:r w:rsidR="00D57F75">
          <w:rPr>
            <w:noProof/>
            <w:webHidden/>
          </w:rPr>
          <w:instrText xml:space="preserve"> PAGEREF _Toc517792107 \h </w:instrText>
        </w:r>
        <w:r w:rsidR="00D57F75">
          <w:rPr>
            <w:noProof/>
            <w:webHidden/>
          </w:rPr>
        </w:r>
        <w:r w:rsidR="00D57F75">
          <w:rPr>
            <w:noProof/>
            <w:webHidden/>
          </w:rPr>
          <w:fldChar w:fldCharType="separate"/>
        </w:r>
        <w:r w:rsidR="00C32F9A">
          <w:rPr>
            <w:noProof/>
            <w:webHidden/>
          </w:rPr>
          <w:t>1</w:t>
        </w:r>
        <w:r w:rsidR="00D57F75">
          <w:rPr>
            <w:noProof/>
            <w:webHidden/>
          </w:rPr>
          <w:fldChar w:fldCharType="end"/>
        </w:r>
      </w:hyperlink>
    </w:p>
    <w:p w14:paraId="3377A61F" w14:textId="605DD403" w:rsidR="00D57F75" w:rsidRDefault="004D5133">
      <w:pPr>
        <w:pStyle w:val="TOC3"/>
        <w:rPr>
          <w:rFonts w:asciiTheme="minorHAnsi" w:eastAsiaTheme="minorEastAsia" w:hAnsiTheme="minorHAnsi" w:cstheme="minorBidi"/>
          <w:noProof/>
          <w:sz w:val="22"/>
          <w:szCs w:val="22"/>
          <w:lang w:val="en-US" w:eastAsia="en-US"/>
        </w:rPr>
      </w:pPr>
      <w:hyperlink w:anchor="_Toc517792108" w:history="1">
        <w:r w:rsidR="00D57F75" w:rsidRPr="003D0A67">
          <w:rPr>
            <w:rStyle w:val="Hyperlink"/>
            <w:noProof/>
          </w:rPr>
          <w:t>1.1.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 kỹ thuật tương tác trong môi trường hỗ trợ tương tác Tangibles</w:t>
        </w:r>
        <w:r w:rsidR="00D57F75">
          <w:rPr>
            <w:noProof/>
            <w:webHidden/>
          </w:rPr>
          <w:tab/>
        </w:r>
        <w:r w:rsidR="00D57F75">
          <w:rPr>
            <w:noProof/>
            <w:webHidden/>
          </w:rPr>
          <w:fldChar w:fldCharType="begin"/>
        </w:r>
        <w:r w:rsidR="00D57F75">
          <w:rPr>
            <w:noProof/>
            <w:webHidden/>
          </w:rPr>
          <w:instrText xml:space="preserve"> PAGEREF _Toc517792108 \h </w:instrText>
        </w:r>
        <w:r w:rsidR="00D57F75">
          <w:rPr>
            <w:noProof/>
            <w:webHidden/>
          </w:rPr>
        </w:r>
        <w:r w:rsidR="00D57F75">
          <w:rPr>
            <w:noProof/>
            <w:webHidden/>
          </w:rPr>
          <w:fldChar w:fldCharType="separate"/>
        </w:r>
        <w:r w:rsidR="00C32F9A">
          <w:rPr>
            <w:noProof/>
            <w:webHidden/>
          </w:rPr>
          <w:t>2</w:t>
        </w:r>
        <w:r w:rsidR="00D57F75">
          <w:rPr>
            <w:noProof/>
            <w:webHidden/>
          </w:rPr>
          <w:fldChar w:fldCharType="end"/>
        </w:r>
      </w:hyperlink>
    </w:p>
    <w:p w14:paraId="102CD0A0" w14:textId="087E9275" w:rsidR="00D57F75" w:rsidRDefault="004D5133">
      <w:pPr>
        <w:pStyle w:val="TOC2"/>
        <w:rPr>
          <w:rFonts w:asciiTheme="minorHAnsi" w:eastAsiaTheme="minorEastAsia" w:hAnsiTheme="minorHAnsi" w:cstheme="minorBidi"/>
          <w:sz w:val="22"/>
          <w:szCs w:val="22"/>
          <w:lang w:val="en-US" w:eastAsia="en-US"/>
        </w:rPr>
      </w:pPr>
      <w:hyperlink w:anchor="_Toc517792109" w:history="1">
        <w:r w:rsidR="00D57F75" w:rsidRPr="003D0A67">
          <w:rPr>
            <w:rStyle w:val="Hyperlink"/>
            <w:lang w:val="en-US"/>
          </w:rPr>
          <w:t>1.2.</w:t>
        </w:r>
        <w:r w:rsidR="00D57F75">
          <w:rPr>
            <w:rFonts w:asciiTheme="minorHAnsi" w:eastAsiaTheme="minorEastAsia" w:hAnsiTheme="minorHAnsi" w:cstheme="minorBidi"/>
            <w:sz w:val="22"/>
            <w:szCs w:val="22"/>
            <w:lang w:val="en-US" w:eastAsia="en-US"/>
          </w:rPr>
          <w:tab/>
        </w:r>
        <w:r w:rsidR="00D57F75" w:rsidRPr="003D0A67">
          <w:rPr>
            <w:rStyle w:val="Hyperlink"/>
            <w:lang w:val="en-US"/>
          </w:rPr>
          <w:t>Lý do thực hiện đề tài</w:t>
        </w:r>
        <w:r w:rsidR="00D57F75">
          <w:rPr>
            <w:webHidden/>
          </w:rPr>
          <w:tab/>
        </w:r>
        <w:r w:rsidR="00D57F75">
          <w:rPr>
            <w:webHidden/>
          </w:rPr>
          <w:fldChar w:fldCharType="begin"/>
        </w:r>
        <w:r w:rsidR="00D57F75">
          <w:rPr>
            <w:webHidden/>
          </w:rPr>
          <w:instrText xml:space="preserve"> PAGEREF _Toc517792109 \h </w:instrText>
        </w:r>
        <w:r w:rsidR="00D57F75">
          <w:rPr>
            <w:webHidden/>
          </w:rPr>
        </w:r>
        <w:r w:rsidR="00D57F75">
          <w:rPr>
            <w:webHidden/>
          </w:rPr>
          <w:fldChar w:fldCharType="separate"/>
        </w:r>
        <w:r w:rsidR="00C32F9A">
          <w:rPr>
            <w:webHidden/>
          </w:rPr>
          <w:t>9</w:t>
        </w:r>
        <w:r w:rsidR="00D57F75">
          <w:rPr>
            <w:webHidden/>
          </w:rPr>
          <w:fldChar w:fldCharType="end"/>
        </w:r>
      </w:hyperlink>
    </w:p>
    <w:p w14:paraId="224C4A0A" w14:textId="7D8D7AAE" w:rsidR="00D57F75" w:rsidRDefault="004D5133">
      <w:pPr>
        <w:pStyle w:val="TOC2"/>
        <w:rPr>
          <w:rFonts w:asciiTheme="minorHAnsi" w:eastAsiaTheme="minorEastAsia" w:hAnsiTheme="minorHAnsi" w:cstheme="minorBidi"/>
          <w:sz w:val="22"/>
          <w:szCs w:val="22"/>
          <w:lang w:val="en-US" w:eastAsia="en-US"/>
        </w:rPr>
      </w:pPr>
      <w:hyperlink w:anchor="_Toc517792110" w:history="1">
        <w:r w:rsidR="00D57F75" w:rsidRPr="003D0A67">
          <w:rPr>
            <w:rStyle w:val="Hyperlink"/>
            <w:lang w:val="en-US"/>
          </w:rPr>
          <w:t>1.3.</w:t>
        </w:r>
        <w:r w:rsidR="00D57F75">
          <w:rPr>
            <w:rFonts w:asciiTheme="minorHAnsi" w:eastAsiaTheme="minorEastAsia" w:hAnsiTheme="minorHAnsi" w:cstheme="minorBidi"/>
            <w:sz w:val="22"/>
            <w:szCs w:val="22"/>
            <w:lang w:val="en-US" w:eastAsia="en-US"/>
          </w:rPr>
          <w:tab/>
        </w:r>
        <w:r w:rsidR="00D57F75" w:rsidRPr="003D0A67">
          <w:rPr>
            <w:rStyle w:val="Hyperlink"/>
            <w:lang w:val="en-US"/>
          </w:rPr>
          <w:t>Mục tiêu đề tài</w:t>
        </w:r>
        <w:r w:rsidR="00D57F75">
          <w:rPr>
            <w:webHidden/>
          </w:rPr>
          <w:tab/>
        </w:r>
        <w:r w:rsidR="00D57F75">
          <w:rPr>
            <w:webHidden/>
          </w:rPr>
          <w:fldChar w:fldCharType="begin"/>
        </w:r>
        <w:r w:rsidR="00D57F75">
          <w:rPr>
            <w:webHidden/>
          </w:rPr>
          <w:instrText xml:space="preserve"> PAGEREF _Toc517792110 \h </w:instrText>
        </w:r>
        <w:r w:rsidR="00D57F75">
          <w:rPr>
            <w:webHidden/>
          </w:rPr>
        </w:r>
        <w:r w:rsidR="00D57F75">
          <w:rPr>
            <w:webHidden/>
          </w:rPr>
          <w:fldChar w:fldCharType="separate"/>
        </w:r>
        <w:r w:rsidR="00C32F9A">
          <w:rPr>
            <w:webHidden/>
          </w:rPr>
          <w:t>10</w:t>
        </w:r>
        <w:r w:rsidR="00D57F75">
          <w:rPr>
            <w:webHidden/>
          </w:rPr>
          <w:fldChar w:fldCharType="end"/>
        </w:r>
      </w:hyperlink>
    </w:p>
    <w:p w14:paraId="63C13926" w14:textId="5086F96E" w:rsidR="00D57F75" w:rsidRDefault="004D5133">
      <w:pPr>
        <w:pStyle w:val="TOC2"/>
        <w:rPr>
          <w:rFonts w:asciiTheme="minorHAnsi" w:eastAsiaTheme="minorEastAsia" w:hAnsiTheme="minorHAnsi" w:cstheme="minorBidi"/>
          <w:sz w:val="22"/>
          <w:szCs w:val="22"/>
          <w:lang w:val="en-US" w:eastAsia="en-US"/>
        </w:rPr>
      </w:pPr>
      <w:hyperlink w:anchor="_Toc517792111" w:history="1">
        <w:r w:rsidR="00D57F75" w:rsidRPr="003D0A67">
          <w:rPr>
            <w:rStyle w:val="Hyperlink"/>
            <w:lang w:val="en-US"/>
          </w:rPr>
          <w:t>1.4.</w:t>
        </w:r>
        <w:r w:rsidR="00D57F75">
          <w:rPr>
            <w:rFonts w:asciiTheme="minorHAnsi" w:eastAsiaTheme="minorEastAsia" w:hAnsiTheme="minorHAnsi" w:cstheme="minorBidi"/>
            <w:sz w:val="22"/>
            <w:szCs w:val="22"/>
            <w:lang w:val="en-US" w:eastAsia="en-US"/>
          </w:rPr>
          <w:tab/>
        </w:r>
        <w:r w:rsidR="00D57F75" w:rsidRPr="003D0A67">
          <w:rPr>
            <w:rStyle w:val="Hyperlink"/>
            <w:lang w:val="en-US"/>
          </w:rPr>
          <w:t>Nội dung luận văn</w:t>
        </w:r>
        <w:r w:rsidR="00D57F75">
          <w:rPr>
            <w:webHidden/>
          </w:rPr>
          <w:tab/>
        </w:r>
        <w:r w:rsidR="00D57F75">
          <w:rPr>
            <w:webHidden/>
          </w:rPr>
          <w:fldChar w:fldCharType="begin"/>
        </w:r>
        <w:r w:rsidR="00D57F75">
          <w:rPr>
            <w:webHidden/>
          </w:rPr>
          <w:instrText xml:space="preserve"> PAGEREF _Toc517792111 \h </w:instrText>
        </w:r>
        <w:r w:rsidR="00D57F75">
          <w:rPr>
            <w:webHidden/>
          </w:rPr>
        </w:r>
        <w:r w:rsidR="00D57F75">
          <w:rPr>
            <w:webHidden/>
          </w:rPr>
          <w:fldChar w:fldCharType="separate"/>
        </w:r>
        <w:r w:rsidR="00C32F9A">
          <w:rPr>
            <w:webHidden/>
          </w:rPr>
          <w:t>11</w:t>
        </w:r>
        <w:r w:rsidR="00D57F75">
          <w:rPr>
            <w:webHidden/>
          </w:rPr>
          <w:fldChar w:fldCharType="end"/>
        </w:r>
      </w:hyperlink>
    </w:p>
    <w:p w14:paraId="06BA46A4" w14:textId="75D590ED" w:rsidR="00D57F75" w:rsidRDefault="004D5133">
      <w:pPr>
        <w:pStyle w:val="TOC1"/>
        <w:rPr>
          <w:rFonts w:asciiTheme="minorHAnsi" w:eastAsiaTheme="minorEastAsia" w:hAnsiTheme="minorHAnsi" w:cstheme="minorBidi"/>
          <w:b w:val="0"/>
          <w:sz w:val="22"/>
          <w:szCs w:val="22"/>
          <w:lang w:eastAsia="en-US"/>
        </w:rPr>
      </w:pPr>
      <w:hyperlink w:anchor="_Toc517792112" w:history="1">
        <w:r w:rsidR="00D57F75" w:rsidRPr="003D0A67">
          <w:rPr>
            <w:rStyle w:val="Hyperlink"/>
          </w:rPr>
          <w:t>Chương 2 Các phương pháp nhận dạng vật thể</w:t>
        </w:r>
        <w:r w:rsidR="00D57F75">
          <w:rPr>
            <w:webHidden/>
          </w:rPr>
          <w:tab/>
        </w:r>
        <w:r w:rsidR="00D57F75">
          <w:rPr>
            <w:webHidden/>
          </w:rPr>
          <w:fldChar w:fldCharType="begin"/>
        </w:r>
        <w:r w:rsidR="00D57F75">
          <w:rPr>
            <w:webHidden/>
          </w:rPr>
          <w:instrText xml:space="preserve"> PAGEREF _Toc517792112 \h </w:instrText>
        </w:r>
        <w:r w:rsidR="00D57F75">
          <w:rPr>
            <w:webHidden/>
          </w:rPr>
        </w:r>
        <w:r w:rsidR="00D57F75">
          <w:rPr>
            <w:webHidden/>
          </w:rPr>
          <w:fldChar w:fldCharType="separate"/>
        </w:r>
        <w:r w:rsidR="00C32F9A">
          <w:rPr>
            <w:webHidden/>
          </w:rPr>
          <w:t>13</w:t>
        </w:r>
        <w:r w:rsidR="00D57F75">
          <w:rPr>
            <w:webHidden/>
          </w:rPr>
          <w:fldChar w:fldCharType="end"/>
        </w:r>
      </w:hyperlink>
    </w:p>
    <w:p w14:paraId="3334C145" w14:textId="4F17C21A" w:rsidR="00D57F75" w:rsidRDefault="004D5133">
      <w:pPr>
        <w:pStyle w:val="TOC2"/>
        <w:rPr>
          <w:rFonts w:asciiTheme="minorHAnsi" w:eastAsiaTheme="minorEastAsia" w:hAnsiTheme="minorHAnsi" w:cstheme="minorBidi"/>
          <w:sz w:val="22"/>
          <w:szCs w:val="22"/>
          <w:lang w:val="en-US" w:eastAsia="en-US"/>
        </w:rPr>
      </w:pPr>
      <w:hyperlink w:anchor="_Toc517792113" w:history="1">
        <w:r w:rsidR="00D57F75" w:rsidRPr="003D0A67">
          <w:rPr>
            <w:rStyle w:val="Hyperlink"/>
            <w:lang w:val="en-US"/>
          </w:rPr>
          <w:t>2.1.</w:t>
        </w:r>
        <w:r w:rsidR="00D57F75">
          <w:rPr>
            <w:rFonts w:asciiTheme="minorHAnsi" w:eastAsiaTheme="minorEastAsia" w:hAnsiTheme="minorHAnsi" w:cstheme="minorBidi"/>
            <w:sz w:val="22"/>
            <w:szCs w:val="22"/>
            <w:lang w:val="en-US" w:eastAsia="en-US"/>
          </w:rPr>
          <w:tab/>
        </w:r>
        <w:r w:rsidR="00D57F75" w:rsidRPr="003D0A67">
          <w:rPr>
            <w:rStyle w:val="Hyperlink"/>
            <w:lang w:val="en-US"/>
          </w:rPr>
          <w:t>Tổng quan về vấn đề nhận dạng</w:t>
        </w:r>
        <w:r w:rsidR="00D57F75">
          <w:rPr>
            <w:webHidden/>
          </w:rPr>
          <w:tab/>
        </w:r>
        <w:r w:rsidR="00D57F75">
          <w:rPr>
            <w:webHidden/>
          </w:rPr>
          <w:fldChar w:fldCharType="begin"/>
        </w:r>
        <w:r w:rsidR="00D57F75">
          <w:rPr>
            <w:webHidden/>
          </w:rPr>
          <w:instrText xml:space="preserve"> PAGEREF _Toc517792113 \h </w:instrText>
        </w:r>
        <w:r w:rsidR="00D57F75">
          <w:rPr>
            <w:webHidden/>
          </w:rPr>
        </w:r>
        <w:r w:rsidR="00D57F75">
          <w:rPr>
            <w:webHidden/>
          </w:rPr>
          <w:fldChar w:fldCharType="separate"/>
        </w:r>
        <w:r w:rsidR="00C32F9A">
          <w:rPr>
            <w:webHidden/>
          </w:rPr>
          <w:t>13</w:t>
        </w:r>
        <w:r w:rsidR="00D57F75">
          <w:rPr>
            <w:webHidden/>
          </w:rPr>
          <w:fldChar w:fldCharType="end"/>
        </w:r>
      </w:hyperlink>
    </w:p>
    <w:p w14:paraId="09E736AE" w14:textId="4E939540" w:rsidR="00D57F75" w:rsidRDefault="004D5133">
      <w:pPr>
        <w:pStyle w:val="TOC2"/>
        <w:rPr>
          <w:rFonts w:asciiTheme="minorHAnsi" w:eastAsiaTheme="minorEastAsia" w:hAnsiTheme="minorHAnsi" w:cstheme="minorBidi"/>
          <w:sz w:val="22"/>
          <w:szCs w:val="22"/>
          <w:lang w:val="en-US" w:eastAsia="en-US"/>
        </w:rPr>
      </w:pPr>
      <w:hyperlink w:anchor="_Toc517792114" w:history="1">
        <w:r w:rsidR="00D57F75" w:rsidRPr="003D0A67">
          <w:rPr>
            <w:rStyle w:val="Hyperlink"/>
            <w:lang w:val="en-US"/>
          </w:rPr>
          <w:t>2.2.</w:t>
        </w:r>
        <w:r w:rsidR="00D57F75">
          <w:rPr>
            <w:rFonts w:asciiTheme="minorHAnsi" w:eastAsiaTheme="minorEastAsia" w:hAnsiTheme="minorHAnsi" w:cstheme="minorBidi"/>
            <w:sz w:val="22"/>
            <w:szCs w:val="22"/>
            <w:lang w:val="en-US" w:eastAsia="en-US"/>
          </w:rPr>
          <w:tab/>
        </w:r>
        <w:r w:rsidR="00D57F75" w:rsidRPr="003D0A67">
          <w:rPr>
            <w:rStyle w:val="Hyperlink"/>
            <w:lang w:val="en-US"/>
          </w:rPr>
          <w:t>Nhận dạng vật bằng ảnh màu</w:t>
        </w:r>
        <w:r w:rsidR="00D57F75">
          <w:rPr>
            <w:webHidden/>
          </w:rPr>
          <w:tab/>
        </w:r>
        <w:r w:rsidR="00D57F75">
          <w:rPr>
            <w:webHidden/>
          </w:rPr>
          <w:fldChar w:fldCharType="begin"/>
        </w:r>
        <w:r w:rsidR="00D57F75">
          <w:rPr>
            <w:webHidden/>
          </w:rPr>
          <w:instrText xml:space="preserve"> PAGEREF _Toc517792114 \h </w:instrText>
        </w:r>
        <w:r w:rsidR="00D57F75">
          <w:rPr>
            <w:webHidden/>
          </w:rPr>
        </w:r>
        <w:r w:rsidR="00D57F75">
          <w:rPr>
            <w:webHidden/>
          </w:rPr>
          <w:fldChar w:fldCharType="separate"/>
        </w:r>
        <w:r w:rsidR="00C32F9A">
          <w:rPr>
            <w:webHidden/>
          </w:rPr>
          <w:t>13</w:t>
        </w:r>
        <w:r w:rsidR="00D57F75">
          <w:rPr>
            <w:webHidden/>
          </w:rPr>
          <w:fldChar w:fldCharType="end"/>
        </w:r>
      </w:hyperlink>
    </w:p>
    <w:p w14:paraId="0629770C" w14:textId="1B091512" w:rsidR="00D57F75" w:rsidRDefault="004D5133">
      <w:pPr>
        <w:pStyle w:val="TOC2"/>
        <w:rPr>
          <w:rFonts w:asciiTheme="minorHAnsi" w:eastAsiaTheme="minorEastAsia" w:hAnsiTheme="minorHAnsi" w:cstheme="minorBidi"/>
          <w:sz w:val="22"/>
          <w:szCs w:val="22"/>
          <w:lang w:val="en-US" w:eastAsia="en-US"/>
        </w:rPr>
      </w:pPr>
      <w:hyperlink w:anchor="_Toc517792115" w:history="1">
        <w:r w:rsidR="00D57F75" w:rsidRPr="003D0A67">
          <w:rPr>
            <w:rStyle w:val="Hyperlink"/>
            <w:lang w:val="en-US"/>
          </w:rPr>
          <w:t>2.3.</w:t>
        </w:r>
        <w:r w:rsidR="00D57F75">
          <w:rPr>
            <w:rFonts w:asciiTheme="minorHAnsi" w:eastAsiaTheme="minorEastAsia" w:hAnsiTheme="minorHAnsi" w:cstheme="minorBidi"/>
            <w:sz w:val="22"/>
            <w:szCs w:val="22"/>
            <w:lang w:val="en-US" w:eastAsia="en-US"/>
          </w:rPr>
          <w:tab/>
        </w:r>
        <w:r w:rsidR="00D57F75" w:rsidRPr="003D0A67">
          <w:rPr>
            <w:rStyle w:val="Hyperlink"/>
            <w:lang w:val="en-US"/>
          </w:rPr>
          <w:t>Áp dụng Vuforia trong việc nhận dạng</w:t>
        </w:r>
        <w:r w:rsidR="00D57F75">
          <w:rPr>
            <w:webHidden/>
          </w:rPr>
          <w:tab/>
        </w:r>
        <w:r w:rsidR="00D57F75">
          <w:rPr>
            <w:webHidden/>
          </w:rPr>
          <w:fldChar w:fldCharType="begin"/>
        </w:r>
        <w:r w:rsidR="00D57F75">
          <w:rPr>
            <w:webHidden/>
          </w:rPr>
          <w:instrText xml:space="preserve"> PAGEREF _Toc517792115 \h </w:instrText>
        </w:r>
        <w:r w:rsidR="00D57F75">
          <w:rPr>
            <w:webHidden/>
          </w:rPr>
        </w:r>
        <w:r w:rsidR="00D57F75">
          <w:rPr>
            <w:webHidden/>
          </w:rPr>
          <w:fldChar w:fldCharType="separate"/>
        </w:r>
        <w:r w:rsidR="00C32F9A">
          <w:rPr>
            <w:webHidden/>
          </w:rPr>
          <w:t>16</w:t>
        </w:r>
        <w:r w:rsidR="00D57F75">
          <w:rPr>
            <w:webHidden/>
          </w:rPr>
          <w:fldChar w:fldCharType="end"/>
        </w:r>
      </w:hyperlink>
    </w:p>
    <w:p w14:paraId="7FC8C5EC" w14:textId="53E4852F" w:rsidR="00D57F75" w:rsidRDefault="004D5133">
      <w:pPr>
        <w:pStyle w:val="TOC3"/>
        <w:rPr>
          <w:rFonts w:asciiTheme="minorHAnsi" w:eastAsiaTheme="minorEastAsia" w:hAnsiTheme="minorHAnsi" w:cstheme="minorBidi"/>
          <w:noProof/>
          <w:sz w:val="22"/>
          <w:szCs w:val="22"/>
          <w:lang w:val="en-US" w:eastAsia="en-US"/>
        </w:rPr>
      </w:pPr>
      <w:hyperlink w:anchor="_Toc517792116" w:history="1">
        <w:r w:rsidR="00D57F75" w:rsidRPr="003D0A67">
          <w:rPr>
            <w:rStyle w:val="Hyperlink"/>
            <w:noProof/>
          </w:rPr>
          <w:t>2.3.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Giới thiệu</w:t>
        </w:r>
        <w:r w:rsidR="00D57F75">
          <w:rPr>
            <w:noProof/>
            <w:webHidden/>
          </w:rPr>
          <w:tab/>
        </w:r>
        <w:r w:rsidR="00D57F75">
          <w:rPr>
            <w:noProof/>
            <w:webHidden/>
          </w:rPr>
          <w:fldChar w:fldCharType="begin"/>
        </w:r>
        <w:r w:rsidR="00D57F75">
          <w:rPr>
            <w:noProof/>
            <w:webHidden/>
          </w:rPr>
          <w:instrText xml:space="preserve"> PAGEREF _Toc517792116 \h </w:instrText>
        </w:r>
        <w:r w:rsidR="00D57F75">
          <w:rPr>
            <w:noProof/>
            <w:webHidden/>
          </w:rPr>
        </w:r>
        <w:r w:rsidR="00D57F75">
          <w:rPr>
            <w:noProof/>
            <w:webHidden/>
          </w:rPr>
          <w:fldChar w:fldCharType="separate"/>
        </w:r>
        <w:r w:rsidR="00C32F9A">
          <w:rPr>
            <w:noProof/>
            <w:webHidden/>
          </w:rPr>
          <w:t>16</w:t>
        </w:r>
        <w:r w:rsidR="00D57F75">
          <w:rPr>
            <w:noProof/>
            <w:webHidden/>
          </w:rPr>
          <w:fldChar w:fldCharType="end"/>
        </w:r>
      </w:hyperlink>
    </w:p>
    <w:p w14:paraId="545DE246" w14:textId="3463893E" w:rsidR="00D57F75" w:rsidRDefault="004D5133">
      <w:pPr>
        <w:pStyle w:val="TOC3"/>
        <w:rPr>
          <w:rFonts w:asciiTheme="minorHAnsi" w:eastAsiaTheme="minorEastAsia" w:hAnsiTheme="minorHAnsi" w:cstheme="minorBidi"/>
          <w:noProof/>
          <w:sz w:val="22"/>
          <w:szCs w:val="22"/>
          <w:lang w:val="en-US" w:eastAsia="en-US"/>
        </w:rPr>
      </w:pPr>
      <w:hyperlink w:anchor="_Toc517792117" w:history="1">
        <w:r w:rsidR="00D57F75" w:rsidRPr="003D0A67">
          <w:rPr>
            <w:rStyle w:val="Hyperlink"/>
            <w:noProof/>
          </w:rPr>
          <w:t>2.3.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 vấn đề kỹ thuật khi sử dụng Vuforia</w:t>
        </w:r>
        <w:r w:rsidR="00D57F75">
          <w:rPr>
            <w:noProof/>
            <w:webHidden/>
          </w:rPr>
          <w:tab/>
        </w:r>
        <w:r w:rsidR="00D57F75">
          <w:rPr>
            <w:noProof/>
            <w:webHidden/>
          </w:rPr>
          <w:fldChar w:fldCharType="begin"/>
        </w:r>
        <w:r w:rsidR="00D57F75">
          <w:rPr>
            <w:noProof/>
            <w:webHidden/>
          </w:rPr>
          <w:instrText xml:space="preserve"> PAGEREF _Toc517792117 \h </w:instrText>
        </w:r>
        <w:r w:rsidR="00D57F75">
          <w:rPr>
            <w:noProof/>
            <w:webHidden/>
          </w:rPr>
        </w:r>
        <w:r w:rsidR="00D57F75">
          <w:rPr>
            <w:noProof/>
            <w:webHidden/>
          </w:rPr>
          <w:fldChar w:fldCharType="separate"/>
        </w:r>
        <w:r w:rsidR="00C32F9A">
          <w:rPr>
            <w:noProof/>
            <w:webHidden/>
          </w:rPr>
          <w:t>17</w:t>
        </w:r>
        <w:r w:rsidR="00D57F75">
          <w:rPr>
            <w:noProof/>
            <w:webHidden/>
          </w:rPr>
          <w:fldChar w:fldCharType="end"/>
        </w:r>
      </w:hyperlink>
    </w:p>
    <w:p w14:paraId="30BE74DE" w14:textId="0E87ABF5" w:rsidR="00D57F75" w:rsidRDefault="004D5133">
      <w:pPr>
        <w:pStyle w:val="TOC2"/>
        <w:rPr>
          <w:rFonts w:asciiTheme="minorHAnsi" w:eastAsiaTheme="minorEastAsia" w:hAnsiTheme="minorHAnsi" w:cstheme="minorBidi"/>
          <w:sz w:val="22"/>
          <w:szCs w:val="22"/>
          <w:lang w:val="en-US" w:eastAsia="en-US"/>
        </w:rPr>
      </w:pPr>
      <w:hyperlink w:anchor="_Toc517792118" w:history="1">
        <w:r w:rsidR="00D57F75" w:rsidRPr="003D0A67">
          <w:rPr>
            <w:rStyle w:val="Hyperlink"/>
            <w:lang w:val="en-US"/>
          </w:rPr>
          <w:t>2.4.</w:t>
        </w:r>
        <w:r w:rsidR="00D57F75">
          <w:rPr>
            <w:rFonts w:asciiTheme="minorHAnsi" w:eastAsiaTheme="minorEastAsia" w:hAnsiTheme="minorHAnsi" w:cstheme="minorBidi"/>
            <w:sz w:val="22"/>
            <w:szCs w:val="22"/>
            <w:lang w:val="en-US" w:eastAsia="en-US"/>
          </w:rPr>
          <w:tab/>
        </w:r>
        <w:r w:rsidR="00D57F75" w:rsidRPr="003D0A67">
          <w:rPr>
            <w:rStyle w:val="Hyperlink"/>
            <w:lang w:val="en-US"/>
          </w:rPr>
          <w:t>Áp dụng Kinect trong việc nhận dạng</w:t>
        </w:r>
        <w:r w:rsidR="00D57F75">
          <w:rPr>
            <w:webHidden/>
          </w:rPr>
          <w:tab/>
        </w:r>
        <w:r w:rsidR="00D57F75">
          <w:rPr>
            <w:webHidden/>
          </w:rPr>
          <w:fldChar w:fldCharType="begin"/>
        </w:r>
        <w:r w:rsidR="00D57F75">
          <w:rPr>
            <w:webHidden/>
          </w:rPr>
          <w:instrText xml:space="preserve"> PAGEREF _Toc517792118 \h </w:instrText>
        </w:r>
        <w:r w:rsidR="00D57F75">
          <w:rPr>
            <w:webHidden/>
          </w:rPr>
        </w:r>
        <w:r w:rsidR="00D57F75">
          <w:rPr>
            <w:webHidden/>
          </w:rPr>
          <w:fldChar w:fldCharType="separate"/>
        </w:r>
        <w:r w:rsidR="00C32F9A">
          <w:rPr>
            <w:webHidden/>
          </w:rPr>
          <w:t>23</w:t>
        </w:r>
        <w:r w:rsidR="00D57F75">
          <w:rPr>
            <w:webHidden/>
          </w:rPr>
          <w:fldChar w:fldCharType="end"/>
        </w:r>
      </w:hyperlink>
    </w:p>
    <w:p w14:paraId="15962F89" w14:textId="785C67CF" w:rsidR="00D57F75" w:rsidRDefault="004D5133">
      <w:pPr>
        <w:pStyle w:val="TOC3"/>
        <w:rPr>
          <w:rFonts w:asciiTheme="minorHAnsi" w:eastAsiaTheme="minorEastAsia" w:hAnsiTheme="minorHAnsi" w:cstheme="minorBidi"/>
          <w:noProof/>
          <w:sz w:val="22"/>
          <w:szCs w:val="22"/>
          <w:lang w:val="en-US" w:eastAsia="en-US"/>
        </w:rPr>
      </w:pPr>
      <w:hyperlink w:anchor="_Toc517792119" w:history="1">
        <w:r w:rsidR="00D57F75" w:rsidRPr="003D0A67">
          <w:rPr>
            <w:rStyle w:val="Hyperlink"/>
            <w:noProof/>
          </w:rPr>
          <w:t>2.4.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Giới thiệu Kinect</w:t>
        </w:r>
        <w:r w:rsidR="00D57F75">
          <w:rPr>
            <w:noProof/>
            <w:webHidden/>
          </w:rPr>
          <w:tab/>
        </w:r>
        <w:r w:rsidR="00D57F75">
          <w:rPr>
            <w:noProof/>
            <w:webHidden/>
          </w:rPr>
          <w:fldChar w:fldCharType="begin"/>
        </w:r>
        <w:r w:rsidR="00D57F75">
          <w:rPr>
            <w:noProof/>
            <w:webHidden/>
          </w:rPr>
          <w:instrText xml:space="preserve"> PAGEREF _Toc517792119 \h </w:instrText>
        </w:r>
        <w:r w:rsidR="00D57F75">
          <w:rPr>
            <w:noProof/>
            <w:webHidden/>
          </w:rPr>
        </w:r>
        <w:r w:rsidR="00D57F75">
          <w:rPr>
            <w:noProof/>
            <w:webHidden/>
          </w:rPr>
          <w:fldChar w:fldCharType="separate"/>
        </w:r>
        <w:r w:rsidR="00C32F9A">
          <w:rPr>
            <w:noProof/>
            <w:webHidden/>
          </w:rPr>
          <w:t>23</w:t>
        </w:r>
        <w:r w:rsidR="00D57F75">
          <w:rPr>
            <w:noProof/>
            <w:webHidden/>
          </w:rPr>
          <w:fldChar w:fldCharType="end"/>
        </w:r>
      </w:hyperlink>
    </w:p>
    <w:p w14:paraId="3DAA47CD" w14:textId="149B0F4E" w:rsidR="00D57F75" w:rsidRDefault="004D5133">
      <w:pPr>
        <w:pStyle w:val="TOC3"/>
        <w:rPr>
          <w:rFonts w:asciiTheme="minorHAnsi" w:eastAsiaTheme="minorEastAsia" w:hAnsiTheme="minorHAnsi" w:cstheme="minorBidi"/>
          <w:noProof/>
          <w:sz w:val="22"/>
          <w:szCs w:val="22"/>
          <w:lang w:val="en-US" w:eastAsia="en-US"/>
        </w:rPr>
      </w:pPr>
      <w:hyperlink w:anchor="_Toc517792120" w:history="1">
        <w:r w:rsidR="00D57F75" w:rsidRPr="003D0A67">
          <w:rPr>
            <w:rStyle w:val="Hyperlink"/>
            <w:noProof/>
          </w:rPr>
          <w:t>2.4.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ấu tạo Kinect v2</w:t>
        </w:r>
        <w:r w:rsidR="00D57F75">
          <w:rPr>
            <w:noProof/>
            <w:webHidden/>
          </w:rPr>
          <w:tab/>
        </w:r>
        <w:r w:rsidR="00D57F75">
          <w:rPr>
            <w:noProof/>
            <w:webHidden/>
          </w:rPr>
          <w:fldChar w:fldCharType="begin"/>
        </w:r>
        <w:r w:rsidR="00D57F75">
          <w:rPr>
            <w:noProof/>
            <w:webHidden/>
          </w:rPr>
          <w:instrText xml:space="preserve"> PAGEREF _Toc517792120 \h </w:instrText>
        </w:r>
        <w:r w:rsidR="00D57F75">
          <w:rPr>
            <w:noProof/>
            <w:webHidden/>
          </w:rPr>
        </w:r>
        <w:r w:rsidR="00D57F75">
          <w:rPr>
            <w:noProof/>
            <w:webHidden/>
          </w:rPr>
          <w:fldChar w:fldCharType="separate"/>
        </w:r>
        <w:r w:rsidR="00C32F9A">
          <w:rPr>
            <w:noProof/>
            <w:webHidden/>
          </w:rPr>
          <w:t>25</w:t>
        </w:r>
        <w:r w:rsidR="00D57F75">
          <w:rPr>
            <w:noProof/>
            <w:webHidden/>
          </w:rPr>
          <w:fldChar w:fldCharType="end"/>
        </w:r>
      </w:hyperlink>
    </w:p>
    <w:p w14:paraId="489163AE" w14:textId="690D6C6F" w:rsidR="00D57F75" w:rsidRDefault="004D5133">
      <w:pPr>
        <w:pStyle w:val="TOC3"/>
        <w:rPr>
          <w:rFonts w:asciiTheme="minorHAnsi" w:eastAsiaTheme="minorEastAsia" w:hAnsiTheme="minorHAnsi" w:cstheme="minorBidi"/>
          <w:noProof/>
          <w:sz w:val="22"/>
          <w:szCs w:val="22"/>
          <w:lang w:val="en-US" w:eastAsia="en-US"/>
        </w:rPr>
      </w:pPr>
      <w:hyperlink w:anchor="_Toc517792121" w:history="1">
        <w:r w:rsidR="00D57F75" w:rsidRPr="003D0A67">
          <w:rPr>
            <w:rStyle w:val="Hyperlink"/>
            <w:noProof/>
          </w:rPr>
          <w:t>2.4.3.</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 vấn đề kỹ thuật khi sử dụng Kinect</w:t>
        </w:r>
        <w:r w:rsidR="00D57F75">
          <w:rPr>
            <w:noProof/>
            <w:webHidden/>
          </w:rPr>
          <w:tab/>
        </w:r>
        <w:r w:rsidR="00D57F75">
          <w:rPr>
            <w:noProof/>
            <w:webHidden/>
          </w:rPr>
          <w:fldChar w:fldCharType="begin"/>
        </w:r>
        <w:r w:rsidR="00D57F75">
          <w:rPr>
            <w:noProof/>
            <w:webHidden/>
          </w:rPr>
          <w:instrText xml:space="preserve"> PAGEREF _Toc517792121 \h </w:instrText>
        </w:r>
        <w:r w:rsidR="00D57F75">
          <w:rPr>
            <w:noProof/>
            <w:webHidden/>
          </w:rPr>
        </w:r>
        <w:r w:rsidR="00D57F75">
          <w:rPr>
            <w:noProof/>
            <w:webHidden/>
          </w:rPr>
          <w:fldChar w:fldCharType="separate"/>
        </w:r>
        <w:r w:rsidR="00C32F9A">
          <w:rPr>
            <w:noProof/>
            <w:webHidden/>
          </w:rPr>
          <w:t>27</w:t>
        </w:r>
        <w:r w:rsidR="00D57F75">
          <w:rPr>
            <w:noProof/>
            <w:webHidden/>
          </w:rPr>
          <w:fldChar w:fldCharType="end"/>
        </w:r>
      </w:hyperlink>
    </w:p>
    <w:p w14:paraId="0CA9ECBF" w14:textId="4F0C42B2" w:rsidR="00D57F75" w:rsidRDefault="004D5133">
      <w:pPr>
        <w:pStyle w:val="TOC2"/>
        <w:rPr>
          <w:rFonts w:asciiTheme="minorHAnsi" w:eastAsiaTheme="minorEastAsia" w:hAnsiTheme="minorHAnsi" w:cstheme="minorBidi"/>
          <w:sz w:val="22"/>
          <w:szCs w:val="22"/>
          <w:lang w:val="en-US" w:eastAsia="en-US"/>
        </w:rPr>
      </w:pPr>
      <w:hyperlink w:anchor="_Toc517792122" w:history="1">
        <w:r w:rsidR="00D57F75" w:rsidRPr="003D0A67">
          <w:rPr>
            <w:rStyle w:val="Hyperlink"/>
            <w:lang w:val="en-US"/>
          </w:rPr>
          <w:t>2.5.</w:t>
        </w:r>
        <w:r w:rsidR="00D57F75">
          <w:rPr>
            <w:rFonts w:asciiTheme="minorHAnsi" w:eastAsiaTheme="minorEastAsia" w:hAnsiTheme="minorHAnsi" w:cstheme="minorBidi"/>
            <w:sz w:val="22"/>
            <w:szCs w:val="22"/>
            <w:lang w:val="en-US" w:eastAsia="en-US"/>
          </w:rPr>
          <w:tab/>
        </w:r>
        <w:r w:rsidR="00D57F75" w:rsidRPr="003D0A67">
          <w:rPr>
            <w:rStyle w:val="Hyperlink"/>
            <w:lang w:val="en-US"/>
          </w:rPr>
          <w:t>Kết luận</w:t>
        </w:r>
        <w:r w:rsidR="00D57F75">
          <w:rPr>
            <w:webHidden/>
          </w:rPr>
          <w:tab/>
        </w:r>
        <w:r w:rsidR="00D57F75">
          <w:rPr>
            <w:webHidden/>
          </w:rPr>
          <w:fldChar w:fldCharType="begin"/>
        </w:r>
        <w:r w:rsidR="00D57F75">
          <w:rPr>
            <w:webHidden/>
          </w:rPr>
          <w:instrText xml:space="preserve"> PAGEREF _Toc517792122 \h </w:instrText>
        </w:r>
        <w:r w:rsidR="00D57F75">
          <w:rPr>
            <w:webHidden/>
          </w:rPr>
        </w:r>
        <w:r w:rsidR="00D57F75">
          <w:rPr>
            <w:webHidden/>
          </w:rPr>
          <w:fldChar w:fldCharType="separate"/>
        </w:r>
        <w:r w:rsidR="00C32F9A">
          <w:rPr>
            <w:webHidden/>
          </w:rPr>
          <w:t>28</w:t>
        </w:r>
        <w:r w:rsidR="00D57F75">
          <w:rPr>
            <w:webHidden/>
          </w:rPr>
          <w:fldChar w:fldCharType="end"/>
        </w:r>
      </w:hyperlink>
    </w:p>
    <w:p w14:paraId="6DEC0964" w14:textId="30D0D103" w:rsidR="00D57F75" w:rsidRDefault="004D5133">
      <w:pPr>
        <w:pStyle w:val="TOC1"/>
        <w:rPr>
          <w:rFonts w:asciiTheme="minorHAnsi" w:eastAsiaTheme="minorEastAsia" w:hAnsiTheme="minorHAnsi" w:cstheme="minorBidi"/>
          <w:b w:val="0"/>
          <w:sz w:val="22"/>
          <w:szCs w:val="22"/>
          <w:lang w:eastAsia="en-US"/>
        </w:rPr>
      </w:pPr>
      <w:hyperlink w:anchor="_Toc517792123" w:history="1">
        <w:r w:rsidR="00D57F75" w:rsidRPr="003D0A67">
          <w:rPr>
            <w:rStyle w:val="Hyperlink"/>
          </w:rPr>
          <w:t>Chương 3 Các vấn đề kỹ thuật và giải pháp về đồ họa</w:t>
        </w:r>
        <w:r w:rsidR="00D57F75">
          <w:rPr>
            <w:webHidden/>
          </w:rPr>
          <w:tab/>
        </w:r>
        <w:r w:rsidR="00D57F75">
          <w:rPr>
            <w:webHidden/>
          </w:rPr>
          <w:fldChar w:fldCharType="begin"/>
        </w:r>
        <w:r w:rsidR="00D57F75">
          <w:rPr>
            <w:webHidden/>
          </w:rPr>
          <w:instrText xml:space="preserve"> PAGEREF _Toc517792123 \h </w:instrText>
        </w:r>
        <w:r w:rsidR="00D57F75">
          <w:rPr>
            <w:webHidden/>
          </w:rPr>
        </w:r>
        <w:r w:rsidR="00D57F75">
          <w:rPr>
            <w:webHidden/>
          </w:rPr>
          <w:fldChar w:fldCharType="separate"/>
        </w:r>
        <w:r w:rsidR="00C32F9A">
          <w:rPr>
            <w:webHidden/>
          </w:rPr>
          <w:t>29</w:t>
        </w:r>
        <w:r w:rsidR="00D57F75">
          <w:rPr>
            <w:webHidden/>
          </w:rPr>
          <w:fldChar w:fldCharType="end"/>
        </w:r>
      </w:hyperlink>
    </w:p>
    <w:p w14:paraId="13312F67" w14:textId="53C525B2" w:rsidR="00D57F75" w:rsidRDefault="004D5133">
      <w:pPr>
        <w:pStyle w:val="TOC2"/>
        <w:rPr>
          <w:rFonts w:asciiTheme="minorHAnsi" w:eastAsiaTheme="minorEastAsia" w:hAnsiTheme="minorHAnsi" w:cstheme="minorBidi"/>
          <w:sz w:val="22"/>
          <w:szCs w:val="22"/>
          <w:lang w:val="en-US" w:eastAsia="en-US"/>
        </w:rPr>
      </w:pPr>
      <w:hyperlink w:anchor="_Toc517792124" w:history="1">
        <w:r w:rsidR="00D57F75" w:rsidRPr="003D0A67">
          <w:rPr>
            <w:rStyle w:val="Hyperlink"/>
            <w:lang w:val="en-US"/>
          </w:rPr>
          <w:t>3.1.</w:t>
        </w:r>
        <w:r w:rsidR="00D57F75">
          <w:rPr>
            <w:rFonts w:asciiTheme="minorHAnsi" w:eastAsiaTheme="minorEastAsia" w:hAnsiTheme="minorHAnsi" w:cstheme="minorBidi"/>
            <w:sz w:val="22"/>
            <w:szCs w:val="22"/>
            <w:lang w:val="en-US" w:eastAsia="en-US"/>
          </w:rPr>
          <w:tab/>
        </w:r>
        <w:r w:rsidR="00D57F75" w:rsidRPr="003D0A67">
          <w:rPr>
            <w:rStyle w:val="Hyperlink"/>
            <w:lang w:val="en-US"/>
          </w:rPr>
          <w:t>Mở đầu</w:t>
        </w:r>
        <w:r w:rsidR="00D57F75">
          <w:rPr>
            <w:webHidden/>
          </w:rPr>
          <w:tab/>
        </w:r>
        <w:r w:rsidR="00D57F75">
          <w:rPr>
            <w:webHidden/>
          </w:rPr>
          <w:fldChar w:fldCharType="begin"/>
        </w:r>
        <w:r w:rsidR="00D57F75">
          <w:rPr>
            <w:webHidden/>
          </w:rPr>
          <w:instrText xml:space="preserve"> PAGEREF _Toc517792124 \h </w:instrText>
        </w:r>
        <w:r w:rsidR="00D57F75">
          <w:rPr>
            <w:webHidden/>
          </w:rPr>
        </w:r>
        <w:r w:rsidR="00D57F75">
          <w:rPr>
            <w:webHidden/>
          </w:rPr>
          <w:fldChar w:fldCharType="separate"/>
        </w:r>
        <w:r w:rsidR="00C32F9A">
          <w:rPr>
            <w:webHidden/>
          </w:rPr>
          <w:t>29</w:t>
        </w:r>
        <w:r w:rsidR="00D57F75">
          <w:rPr>
            <w:webHidden/>
          </w:rPr>
          <w:fldChar w:fldCharType="end"/>
        </w:r>
      </w:hyperlink>
    </w:p>
    <w:p w14:paraId="60F42F73" w14:textId="43DF7D02" w:rsidR="00D57F75" w:rsidRDefault="004D5133">
      <w:pPr>
        <w:pStyle w:val="TOC2"/>
        <w:rPr>
          <w:rFonts w:asciiTheme="minorHAnsi" w:eastAsiaTheme="minorEastAsia" w:hAnsiTheme="minorHAnsi" w:cstheme="minorBidi"/>
          <w:sz w:val="22"/>
          <w:szCs w:val="22"/>
          <w:lang w:val="en-US" w:eastAsia="en-US"/>
        </w:rPr>
      </w:pPr>
      <w:hyperlink w:anchor="_Toc517792125" w:history="1">
        <w:r w:rsidR="00D57F75" w:rsidRPr="003D0A67">
          <w:rPr>
            <w:rStyle w:val="Hyperlink"/>
            <w:lang w:val="en-US"/>
          </w:rPr>
          <w:t>3.2.</w:t>
        </w:r>
        <w:r w:rsidR="00D57F75">
          <w:rPr>
            <w:rFonts w:asciiTheme="minorHAnsi" w:eastAsiaTheme="minorEastAsia" w:hAnsiTheme="minorHAnsi" w:cstheme="minorBidi"/>
            <w:sz w:val="22"/>
            <w:szCs w:val="22"/>
            <w:lang w:val="en-US" w:eastAsia="en-US"/>
          </w:rPr>
          <w:tab/>
        </w:r>
        <w:r w:rsidR="00D57F75" w:rsidRPr="003D0A67">
          <w:rPr>
            <w:rStyle w:val="Hyperlink"/>
            <w:lang w:val="en-US"/>
          </w:rPr>
          <w:t>Các vấn đề kỹ thuật và giải pháp trong Unity</w:t>
        </w:r>
        <w:r w:rsidR="00D57F75">
          <w:rPr>
            <w:webHidden/>
          </w:rPr>
          <w:tab/>
        </w:r>
        <w:r w:rsidR="00D57F75">
          <w:rPr>
            <w:webHidden/>
          </w:rPr>
          <w:fldChar w:fldCharType="begin"/>
        </w:r>
        <w:r w:rsidR="00D57F75">
          <w:rPr>
            <w:webHidden/>
          </w:rPr>
          <w:instrText xml:space="preserve"> PAGEREF _Toc517792125 \h </w:instrText>
        </w:r>
        <w:r w:rsidR="00D57F75">
          <w:rPr>
            <w:webHidden/>
          </w:rPr>
        </w:r>
        <w:r w:rsidR="00D57F75">
          <w:rPr>
            <w:webHidden/>
          </w:rPr>
          <w:fldChar w:fldCharType="separate"/>
        </w:r>
        <w:r w:rsidR="00C32F9A">
          <w:rPr>
            <w:webHidden/>
          </w:rPr>
          <w:t>30</w:t>
        </w:r>
        <w:r w:rsidR="00D57F75">
          <w:rPr>
            <w:webHidden/>
          </w:rPr>
          <w:fldChar w:fldCharType="end"/>
        </w:r>
      </w:hyperlink>
    </w:p>
    <w:p w14:paraId="12CD2EFD" w14:textId="709FD037" w:rsidR="00D57F75" w:rsidRDefault="004D5133">
      <w:pPr>
        <w:pStyle w:val="TOC3"/>
        <w:rPr>
          <w:rFonts w:asciiTheme="minorHAnsi" w:eastAsiaTheme="minorEastAsia" w:hAnsiTheme="minorHAnsi" w:cstheme="minorBidi"/>
          <w:noProof/>
          <w:sz w:val="22"/>
          <w:szCs w:val="22"/>
          <w:lang w:val="en-US" w:eastAsia="en-US"/>
        </w:rPr>
      </w:pPr>
      <w:hyperlink w:anchor="_Toc517792126" w:history="1">
        <w:r w:rsidR="00D57F75" w:rsidRPr="003D0A67">
          <w:rPr>
            <w:rStyle w:val="Hyperlink"/>
            <w:noProof/>
          </w:rPr>
          <w:t>3.2.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amera</w:t>
        </w:r>
        <w:r w:rsidR="00D57F75">
          <w:rPr>
            <w:noProof/>
            <w:webHidden/>
          </w:rPr>
          <w:tab/>
        </w:r>
        <w:r w:rsidR="00D57F75">
          <w:rPr>
            <w:noProof/>
            <w:webHidden/>
          </w:rPr>
          <w:fldChar w:fldCharType="begin"/>
        </w:r>
        <w:r w:rsidR="00D57F75">
          <w:rPr>
            <w:noProof/>
            <w:webHidden/>
          </w:rPr>
          <w:instrText xml:space="preserve"> PAGEREF _Toc517792126 \h </w:instrText>
        </w:r>
        <w:r w:rsidR="00D57F75">
          <w:rPr>
            <w:noProof/>
            <w:webHidden/>
          </w:rPr>
        </w:r>
        <w:r w:rsidR="00D57F75">
          <w:rPr>
            <w:noProof/>
            <w:webHidden/>
          </w:rPr>
          <w:fldChar w:fldCharType="separate"/>
        </w:r>
        <w:r w:rsidR="00C32F9A">
          <w:rPr>
            <w:noProof/>
            <w:webHidden/>
          </w:rPr>
          <w:t>30</w:t>
        </w:r>
        <w:r w:rsidR="00D57F75">
          <w:rPr>
            <w:noProof/>
            <w:webHidden/>
          </w:rPr>
          <w:fldChar w:fldCharType="end"/>
        </w:r>
      </w:hyperlink>
    </w:p>
    <w:p w14:paraId="64905C13" w14:textId="2FB6D91A" w:rsidR="00D57F75" w:rsidRDefault="004D5133">
      <w:pPr>
        <w:pStyle w:val="TOC3"/>
        <w:rPr>
          <w:rFonts w:asciiTheme="minorHAnsi" w:eastAsiaTheme="minorEastAsia" w:hAnsiTheme="minorHAnsi" w:cstheme="minorBidi"/>
          <w:noProof/>
          <w:sz w:val="22"/>
          <w:szCs w:val="22"/>
          <w:lang w:val="en-US" w:eastAsia="en-US"/>
        </w:rPr>
      </w:pPr>
      <w:hyperlink w:anchor="_Toc517792127" w:history="1">
        <w:r w:rsidR="00D57F75" w:rsidRPr="003D0A67">
          <w:rPr>
            <w:rStyle w:val="Hyperlink"/>
            <w:noProof/>
          </w:rPr>
          <w:t>3.2.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Material</w:t>
        </w:r>
        <w:r w:rsidR="00D57F75">
          <w:rPr>
            <w:noProof/>
            <w:webHidden/>
          </w:rPr>
          <w:tab/>
        </w:r>
        <w:r w:rsidR="00D57F75">
          <w:rPr>
            <w:noProof/>
            <w:webHidden/>
          </w:rPr>
          <w:fldChar w:fldCharType="begin"/>
        </w:r>
        <w:r w:rsidR="00D57F75">
          <w:rPr>
            <w:noProof/>
            <w:webHidden/>
          </w:rPr>
          <w:instrText xml:space="preserve"> PAGEREF _Toc517792127 \h </w:instrText>
        </w:r>
        <w:r w:rsidR="00D57F75">
          <w:rPr>
            <w:noProof/>
            <w:webHidden/>
          </w:rPr>
        </w:r>
        <w:r w:rsidR="00D57F75">
          <w:rPr>
            <w:noProof/>
            <w:webHidden/>
          </w:rPr>
          <w:fldChar w:fldCharType="separate"/>
        </w:r>
        <w:r w:rsidR="00C32F9A">
          <w:rPr>
            <w:noProof/>
            <w:webHidden/>
          </w:rPr>
          <w:t>31</w:t>
        </w:r>
        <w:r w:rsidR="00D57F75">
          <w:rPr>
            <w:noProof/>
            <w:webHidden/>
          </w:rPr>
          <w:fldChar w:fldCharType="end"/>
        </w:r>
      </w:hyperlink>
    </w:p>
    <w:p w14:paraId="11293FA3" w14:textId="481BA864" w:rsidR="00D57F75" w:rsidRDefault="004D5133">
      <w:pPr>
        <w:pStyle w:val="TOC3"/>
        <w:rPr>
          <w:rFonts w:asciiTheme="minorHAnsi" w:eastAsiaTheme="minorEastAsia" w:hAnsiTheme="minorHAnsi" w:cstheme="minorBidi"/>
          <w:noProof/>
          <w:sz w:val="22"/>
          <w:szCs w:val="22"/>
          <w:lang w:val="en-US" w:eastAsia="en-US"/>
        </w:rPr>
      </w:pPr>
      <w:hyperlink w:anchor="_Toc517792128" w:history="1">
        <w:r w:rsidR="00D57F75" w:rsidRPr="003D0A67">
          <w:rPr>
            <w:rStyle w:val="Hyperlink"/>
            <w:noProof/>
          </w:rPr>
          <w:t>3.2.3.</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olider</w:t>
        </w:r>
        <w:r w:rsidR="00D57F75">
          <w:rPr>
            <w:noProof/>
            <w:webHidden/>
          </w:rPr>
          <w:tab/>
        </w:r>
        <w:r w:rsidR="00D57F75">
          <w:rPr>
            <w:noProof/>
            <w:webHidden/>
          </w:rPr>
          <w:fldChar w:fldCharType="begin"/>
        </w:r>
        <w:r w:rsidR="00D57F75">
          <w:rPr>
            <w:noProof/>
            <w:webHidden/>
          </w:rPr>
          <w:instrText xml:space="preserve"> PAGEREF _Toc517792128 \h </w:instrText>
        </w:r>
        <w:r w:rsidR="00D57F75">
          <w:rPr>
            <w:noProof/>
            <w:webHidden/>
          </w:rPr>
        </w:r>
        <w:r w:rsidR="00D57F75">
          <w:rPr>
            <w:noProof/>
            <w:webHidden/>
          </w:rPr>
          <w:fldChar w:fldCharType="separate"/>
        </w:r>
        <w:r w:rsidR="00C32F9A">
          <w:rPr>
            <w:noProof/>
            <w:webHidden/>
          </w:rPr>
          <w:t>33</w:t>
        </w:r>
        <w:r w:rsidR="00D57F75">
          <w:rPr>
            <w:noProof/>
            <w:webHidden/>
          </w:rPr>
          <w:fldChar w:fldCharType="end"/>
        </w:r>
      </w:hyperlink>
    </w:p>
    <w:p w14:paraId="767B17EB" w14:textId="75A1D593" w:rsidR="00D57F75" w:rsidRDefault="004D5133">
      <w:pPr>
        <w:pStyle w:val="TOC3"/>
        <w:rPr>
          <w:rFonts w:asciiTheme="minorHAnsi" w:eastAsiaTheme="minorEastAsia" w:hAnsiTheme="minorHAnsi" w:cstheme="minorBidi"/>
          <w:noProof/>
          <w:sz w:val="22"/>
          <w:szCs w:val="22"/>
          <w:lang w:val="en-US" w:eastAsia="en-US"/>
        </w:rPr>
      </w:pPr>
      <w:hyperlink w:anchor="_Toc517792129" w:history="1">
        <w:r w:rsidR="00D57F75" w:rsidRPr="003D0A67">
          <w:rPr>
            <w:rStyle w:val="Hyperlink"/>
            <w:noProof/>
          </w:rPr>
          <w:t>3.2.4.</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Particle system</w:t>
        </w:r>
        <w:r w:rsidR="00D57F75">
          <w:rPr>
            <w:noProof/>
            <w:webHidden/>
          </w:rPr>
          <w:tab/>
        </w:r>
        <w:r w:rsidR="00D57F75">
          <w:rPr>
            <w:noProof/>
            <w:webHidden/>
          </w:rPr>
          <w:fldChar w:fldCharType="begin"/>
        </w:r>
        <w:r w:rsidR="00D57F75">
          <w:rPr>
            <w:noProof/>
            <w:webHidden/>
          </w:rPr>
          <w:instrText xml:space="preserve"> PAGEREF _Toc517792129 \h </w:instrText>
        </w:r>
        <w:r w:rsidR="00D57F75">
          <w:rPr>
            <w:noProof/>
            <w:webHidden/>
          </w:rPr>
        </w:r>
        <w:r w:rsidR="00D57F75">
          <w:rPr>
            <w:noProof/>
            <w:webHidden/>
          </w:rPr>
          <w:fldChar w:fldCharType="separate"/>
        </w:r>
        <w:r w:rsidR="00C32F9A">
          <w:rPr>
            <w:noProof/>
            <w:webHidden/>
          </w:rPr>
          <w:t>34</w:t>
        </w:r>
        <w:r w:rsidR="00D57F75">
          <w:rPr>
            <w:noProof/>
            <w:webHidden/>
          </w:rPr>
          <w:fldChar w:fldCharType="end"/>
        </w:r>
      </w:hyperlink>
    </w:p>
    <w:p w14:paraId="6B518C0D" w14:textId="6C556753" w:rsidR="00D57F75" w:rsidRDefault="004D5133">
      <w:pPr>
        <w:pStyle w:val="TOC3"/>
        <w:rPr>
          <w:rFonts w:asciiTheme="minorHAnsi" w:eastAsiaTheme="minorEastAsia" w:hAnsiTheme="minorHAnsi" w:cstheme="minorBidi"/>
          <w:noProof/>
          <w:sz w:val="22"/>
          <w:szCs w:val="22"/>
          <w:lang w:val="en-US" w:eastAsia="en-US"/>
        </w:rPr>
      </w:pPr>
      <w:hyperlink w:anchor="_Toc517792130" w:history="1">
        <w:r w:rsidR="00D57F75" w:rsidRPr="003D0A67">
          <w:rPr>
            <w:rStyle w:val="Hyperlink"/>
            <w:noProof/>
          </w:rPr>
          <w:t>3.2.5.</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Raycasting</w:t>
        </w:r>
        <w:r w:rsidR="00D57F75">
          <w:rPr>
            <w:noProof/>
            <w:webHidden/>
          </w:rPr>
          <w:tab/>
        </w:r>
        <w:r w:rsidR="00D57F75">
          <w:rPr>
            <w:noProof/>
            <w:webHidden/>
          </w:rPr>
          <w:fldChar w:fldCharType="begin"/>
        </w:r>
        <w:r w:rsidR="00D57F75">
          <w:rPr>
            <w:noProof/>
            <w:webHidden/>
          </w:rPr>
          <w:instrText xml:space="preserve"> PAGEREF _Toc517792130 \h </w:instrText>
        </w:r>
        <w:r w:rsidR="00D57F75">
          <w:rPr>
            <w:noProof/>
            <w:webHidden/>
          </w:rPr>
        </w:r>
        <w:r w:rsidR="00D57F75">
          <w:rPr>
            <w:noProof/>
            <w:webHidden/>
          </w:rPr>
          <w:fldChar w:fldCharType="separate"/>
        </w:r>
        <w:r w:rsidR="00C32F9A">
          <w:rPr>
            <w:noProof/>
            <w:webHidden/>
          </w:rPr>
          <w:t>35</w:t>
        </w:r>
        <w:r w:rsidR="00D57F75">
          <w:rPr>
            <w:noProof/>
            <w:webHidden/>
          </w:rPr>
          <w:fldChar w:fldCharType="end"/>
        </w:r>
      </w:hyperlink>
    </w:p>
    <w:p w14:paraId="3276CE54" w14:textId="2D7036A2" w:rsidR="00D57F75" w:rsidRDefault="004D5133">
      <w:pPr>
        <w:pStyle w:val="TOC3"/>
        <w:rPr>
          <w:rFonts w:asciiTheme="minorHAnsi" w:eastAsiaTheme="minorEastAsia" w:hAnsiTheme="minorHAnsi" w:cstheme="minorBidi"/>
          <w:noProof/>
          <w:sz w:val="22"/>
          <w:szCs w:val="22"/>
          <w:lang w:val="en-US" w:eastAsia="en-US"/>
        </w:rPr>
      </w:pPr>
      <w:hyperlink w:anchor="_Toc517792131" w:history="1">
        <w:r w:rsidR="00D57F75" w:rsidRPr="003D0A67">
          <w:rPr>
            <w:rStyle w:val="Hyperlink"/>
            <w:noProof/>
          </w:rPr>
          <w:t>3.2.6.</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Lighting</w:t>
        </w:r>
        <w:r w:rsidR="00D57F75">
          <w:rPr>
            <w:noProof/>
            <w:webHidden/>
          </w:rPr>
          <w:tab/>
        </w:r>
        <w:r w:rsidR="00D57F75">
          <w:rPr>
            <w:noProof/>
            <w:webHidden/>
          </w:rPr>
          <w:fldChar w:fldCharType="begin"/>
        </w:r>
        <w:r w:rsidR="00D57F75">
          <w:rPr>
            <w:noProof/>
            <w:webHidden/>
          </w:rPr>
          <w:instrText xml:space="preserve"> PAGEREF _Toc517792131 \h </w:instrText>
        </w:r>
        <w:r w:rsidR="00D57F75">
          <w:rPr>
            <w:noProof/>
            <w:webHidden/>
          </w:rPr>
        </w:r>
        <w:r w:rsidR="00D57F75">
          <w:rPr>
            <w:noProof/>
            <w:webHidden/>
          </w:rPr>
          <w:fldChar w:fldCharType="separate"/>
        </w:r>
        <w:r w:rsidR="00C32F9A">
          <w:rPr>
            <w:noProof/>
            <w:webHidden/>
          </w:rPr>
          <w:t>36</w:t>
        </w:r>
        <w:r w:rsidR="00D57F75">
          <w:rPr>
            <w:noProof/>
            <w:webHidden/>
          </w:rPr>
          <w:fldChar w:fldCharType="end"/>
        </w:r>
      </w:hyperlink>
    </w:p>
    <w:p w14:paraId="12D62CE2" w14:textId="48F202C2" w:rsidR="00D57F75" w:rsidRDefault="004D5133">
      <w:pPr>
        <w:pStyle w:val="TOC3"/>
        <w:rPr>
          <w:rFonts w:asciiTheme="minorHAnsi" w:eastAsiaTheme="minorEastAsia" w:hAnsiTheme="minorHAnsi" w:cstheme="minorBidi"/>
          <w:noProof/>
          <w:sz w:val="22"/>
          <w:szCs w:val="22"/>
          <w:lang w:val="en-US" w:eastAsia="en-US"/>
        </w:rPr>
      </w:pPr>
      <w:hyperlink w:anchor="_Toc517792132" w:history="1">
        <w:r w:rsidR="00D57F75" w:rsidRPr="003D0A67">
          <w:rPr>
            <w:rStyle w:val="Hyperlink"/>
            <w:noProof/>
          </w:rPr>
          <w:t>3.2.7.</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Position</w:t>
        </w:r>
        <w:r w:rsidR="00D57F75">
          <w:rPr>
            <w:noProof/>
            <w:webHidden/>
          </w:rPr>
          <w:tab/>
        </w:r>
        <w:r w:rsidR="00D57F75">
          <w:rPr>
            <w:noProof/>
            <w:webHidden/>
          </w:rPr>
          <w:fldChar w:fldCharType="begin"/>
        </w:r>
        <w:r w:rsidR="00D57F75">
          <w:rPr>
            <w:noProof/>
            <w:webHidden/>
          </w:rPr>
          <w:instrText xml:space="preserve"> PAGEREF _Toc517792132 \h </w:instrText>
        </w:r>
        <w:r w:rsidR="00D57F75">
          <w:rPr>
            <w:noProof/>
            <w:webHidden/>
          </w:rPr>
        </w:r>
        <w:r w:rsidR="00D57F75">
          <w:rPr>
            <w:noProof/>
            <w:webHidden/>
          </w:rPr>
          <w:fldChar w:fldCharType="separate"/>
        </w:r>
        <w:r w:rsidR="00C32F9A">
          <w:rPr>
            <w:noProof/>
            <w:webHidden/>
          </w:rPr>
          <w:t>38</w:t>
        </w:r>
        <w:r w:rsidR="00D57F75">
          <w:rPr>
            <w:noProof/>
            <w:webHidden/>
          </w:rPr>
          <w:fldChar w:fldCharType="end"/>
        </w:r>
      </w:hyperlink>
    </w:p>
    <w:p w14:paraId="3D848EB4" w14:textId="21A2A58F" w:rsidR="00D57F75" w:rsidRDefault="004D5133">
      <w:pPr>
        <w:pStyle w:val="TOC2"/>
        <w:rPr>
          <w:rFonts w:asciiTheme="minorHAnsi" w:eastAsiaTheme="minorEastAsia" w:hAnsiTheme="minorHAnsi" w:cstheme="minorBidi"/>
          <w:sz w:val="22"/>
          <w:szCs w:val="22"/>
          <w:lang w:val="en-US" w:eastAsia="en-US"/>
        </w:rPr>
      </w:pPr>
      <w:hyperlink w:anchor="_Toc517792133" w:history="1">
        <w:r w:rsidR="00D57F75" w:rsidRPr="003D0A67">
          <w:rPr>
            <w:rStyle w:val="Hyperlink"/>
            <w:lang w:val="en-US"/>
          </w:rPr>
          <w:t>3.3.</w:t>
        </w:r>
        <w:r w:rsidR="00D57F75">
          <w:rPr>
            <w:rFonts w:asciiTheme="minorHAnsi" w:eastAsiaTheme="minorEastAsia" w:hAnsiTheme="minorHAnsi" w:cstheme="minorBidi"/>
            <w:sz w:val="22"/>
            <w:szCs w:val="22"/>
            <w:lang w:val="en-US" w:eastAsia="en-US"/>
          </w:rPr>
          <w:tab/>
        </w:r>
        <w:r w:rsidR="00D57F75" w:rsidRPr="003D0A67">
          <w:rPr>
            <w:rStyle w:val="Hyperlink"/>
            <w:lang w:val="en-US"/>
          </w:rPr>
          <w:t>Kết luận</w:t>
        </w:r>
        <w:r w:rsidR="00D57F75">
          <w:rPr>
            <w:webHidden/>
          </w:rPr>
          <w:tab/>
        </w:r>
        <w:r w:rsidR="00D57F75">
          <w:rPr>
            <w:webHidden/>
          </w:rPr>
          <w:fldChar w:fldCharType="begin"/>
        </w:r>
        <w:r w:rsidR="00D57F75">
          <w:rPr>
            <w:webHidden/>
          </w:rPr>
          <w:instrText xml:space="preserve"> PAGEREF _Toc517792133 \h </w:instrText>
        </w:r>
        <w:r w:rsidR="00D57F75">
          <w:rPr>
            <w:webHidden/>
          </w:rPr>
        </w:r>
        <w:r w:rsidR="00D57F75">
          <w:rPr>
            <w:webHidden/>
          </w:rPr>
          <w:fldChar w:fldCharType="separate"/>
        </w:r>
        <w:r w:rsidR="00C32F9A">
          <w:rPr>
            <w:webHidden/>
          </w:rPr>
          <w:t>39</w:t>
        </w:r>
        <w:r w:rsidR="00D57F75">
          <w:rPr>
            <w:webHidden/>
          </w:rPr>
          <w:fldChar w:fldCharType="end"/>
        </w:r>
      </w:hyperlink>
    </w:p>
    <w:p w14:paraId="21635680" w14:textId="1F18CF55" w:rsidR="00D57F75" w:rsidRDefault="004D5133">
      <w:pPr>
        <w:pStyle w:val="TOC1"/>
        <w:rPr>
          <w:rFonts w:asciiTheme="minorHAnsi" w:eastAsiaTheme="minorEastAsia" w:hAnsiTheme="minorHAnsi" w:cstheme="minorBidi"/>
          <w:b w:val="0"/>
          <w:sz w:val="22"/>
          <w:szCs w:val="22"/>
          <w:lang w:eastAsia="en-US"/>
        </w:rPr>
      </w:pPr>
      <w:hyperlink w:anchor="_Toc517792134" w:history="1">
        <w:r w:rsidR="00D57F75" w:rsidRPr="003D0A67">
          <w:rPr>
            <w:rStyle w:val="Hyperlink"/>
          </w:rPr>
          <w:t>Chương 4 Hệ thống bản đồ địa lý hỗ trợ Tangible</w:t>
        </w:r>
        <w:r w:rsidR="00D57F75">
          <w:rPr>
            <w:webHidden/>
          </w:rPr>
          <w:tab/>
        </w:r>
        <w:r w:rsidR="00D57F75">
          <w:rPr>
            <w:webHidden/>
          </w:rPr>
          <w:fldChar w:fldCharType="begin"/>
        </w:r>
        <w:r w:rsidR="00D57F75">
          <w:rPr>
            <w:webHidden/>
          </w:rPr>
          <w:instrText xml:space="preserve"> PAGEREF _Toc517792134 \h </w:instrText>
        </w:r>
        <w:r w:rsidR="00D57F75">
          <w:rPr>
            <w:webHidden/>
          </w:rPr>
        </w:r>
        <w:r w:rsidR="00D57F75">
          <w:rPr>
            <w:webHidden/>
          </w:rPr>
          <w:fldChar w:fldCharType="separate"/>
        </w:r>
        <w:r w:rsidR="00C32F9A">
          <w:rPr>
            <w:webHidden/>
          </w:rPr>
          <w:t>40</w:t>
        </w:r>
        <w:r w:rsidR="00D57F75">
          <w:rPr>
            <w:webHidden/>
          </w:rPr>
          <w:fldChar w:fldCharType="end"/>
        </w:r>
      </w:hyperlink>
    </w:p>
    <w:p w14:paraId="7AFA2E6F" w14:textId="687352A4" w:rsidR="00D57F75" w:rsidRDefault="004D5133">
      <w:pPr>
        <w:pStyle w:val="TOC2"/>
        <w:rPr>
          <w:rFonts w:asciiTheme="minorHAnsi" w:eastAsiaTheme="minorEastAsia" w:hAnsiTheme="minorHAnsi" w:cstheme="minorBidi"/>
          <w:sz w:val="22"/>
          <w:szCs w:val="22"/>
          <w:lang w:val="en-US" w:eastAsia="en-US"/>
        </w:rPr>
      </w:pPr>
      <w:hyperlink w:anchor="_Toc517792135" w:history="1">
        <w:r w:rsidR="00D57F75" w:rsidRPr="003D0A67">
          <w:rPr>
            <w:rStyle w:val="Hyperlink"/>
            <w:lang w:val="en-US"/>
          </w:rPr>
          <w:t>4.1.</w:t>
        </w:r>
        <w:r w:rsidR="00D57F75">
          <w:rPr>
            <w:rFonts w:asciiTheme="minorHAnsi" w:eastAsiaTheme="minorEastAsia" w:hAnsiTheme="minorHAnsi" w:cstheme="minorBidi"/>
            <w:sz w:val="22"/>
            <w:szCs w:val="22"/>
            <w:lang w:val="en-US" w:eastAsia="en-US"/>
          </w:rPr>
          <w:tab/>
        </w:r>
        <w:r w:rsidR="00D57F75" w:rsidRPr="003D0A67">
          <w:rPr>
            <w:rStyle w:val="Hyperlink"/>
            <w:lang w:val="en-US"/>
          </w:rPr>
          <w:t>Giới thiệu tổng quan</w:t>
        </w:r>
        <w:r w:rsidR="00D57F75">
          <w:rPr>
            <w:webHidden/>
          </w:rPr>
          <w:tab/>
        </w:r>
        <w:r w:rsidR="00D57F75">
          <w:rPr>
            <w:webHidden/>
          </w:rPr>
          <w:fldChar w:fldCharType="begin"/>
        </w:r>
        <w:r w:rsidR="00D57F75">
          <w:rPr>
            <w:webHidden/>
          </w:rPr>
          <w:instrText xml:space="preserve"> PAGEREF _Toc517792135 \h </w:instrText>
        </w:r>
        <w:r w:rsidR="00D57F75">
          <w:rPr>
            <w:webHidden/>
          </w:rPr>
        </w:r>
        <w:r w:rsidR="00D57F75">
          <w:rPr>
            <w:webHidden/>
          </w:rPr>
          <w:fldChar w:fldCharType="separate"/>
        </w:r>
        <w:r w:rsidR="00C32F9A">
          <w:rPr>
            <w:webHidden/>
          </w:rPr>
          <w:t>40</w:t>
        </w:r>
        <w:r w:rsidR="00D57F75">
          <w:rPr>
            <w:webHidden/>
          </w:rPr>
          <w:fldChar w:fldCharType="end"/>
        </w:r>
      </w:hyperlink>
    </w:p>
    <w:p w14:paraId="6AD45288" w14:textId="5AD34BB6" w:rsidR="00D57F75" w:rsidRDefault="004D5133">
      <w:pPr>
        <w:pStyle w:val="TOC2"/>
        <w:rPr>
          <w:rFonts w:asciiTheme="minorHAnsi" w:eastAsiaTheme="minorEastAsia" w:hAnsiTheme="minorHAnsi" w:cstheme="minorBidi"/>
          <w:sz w:val="22"/>
          <w:szCs w:val="22"/>
          <w:lang w:val="en-US" w:eastAsia="en-US"/>
        </w:rPr>
      </w:pPr>
      <w:hyperlink w:anchor="_Toc517792136" w:history="1">
        <w:r w:rsidR="00D57F75" w:rsidRPr="003D0A67">
          <w:rPr>
            <w:rStyle w:val="Hyperlink"/>
            <w:lang w:val="en-US"/>
          </w:rPr>
          <w:t>4.2.</w:t>
        </w:r>
        <w:r w:rsidR="00D57F75">
          <w:rPr>
            <w:rFonts w:asciiTheme="minorHAnsi" w:eastAsiaTheme="minorEastAsia" w:hAnsiTheme="minorHAnsi" w:cstheme="minorBidi"/>
            <w:sz w:val="22"/>
            <w:szCs w:val="22"/>
            <w:lang w:val="en-US" w:eastAsia="en-US"/>
          </w:rPr>
          <w:tab/>
        </w:r>
        <w:r w:rsidR="00D57F75" w:rsidRPr="003D0A67">
          <w:rPr>
            <w:rStyle w:val="Hyperlink"/>
            <w:lang w:val="en-US"/>
          </w:rPr>
          <w:t>Cấu hình hệ thống</w:t>
        </w:r>
        <w:r w:rsidR="00D57F75">
          <w:rPr>
            <w:webHidden/>
          </w:rPr>
          <w:tab/>
        </w:r>
        <w:r w:rsidR="00D57F75">
          <w:rPr>
            <w:webHidden/>
          </w:rPr>
          <w:fldChar w:fldCharType="begin"/>
        </w:r>
        <w:r w:rsidR="00D57F75">
          <w:rPr>
            <w:webHidden/>
          </w:rPr>
          <w:instrText xml:space="preserve"> PAGEREF _Toc517792136 \h </w:instrText>
        </w:r>
        <w:r w:rsidR="00D57F75">
          <w:rPr>
            <w:webHidden/>
          </w:rPr>
        </w:r>
        <w:r w:rsidR="00D57F75">
          <w:rPr>
            <w:webHidden/>
          </w:rPr>
          <w:fldChar w:fldCharType="separate"/>
        </w:r>
        <w:r w:rsidR="00C32F9A">
          <w:rPr>
            <w:webHidden/>
          </w:rPr>
          <w:t>41</w:t>
        </w:r>
        <w:r w:rsidR="00D57F75">
          <w:rPr>
            <w:webHidden/>
          </w:rPr>
          <w:fldChar w:fldCharType="end"/>
        </w:r>
      </w:hyperlink>
    </w:p>
    <w:p w14:paraId="6E6F0F22" w14:textId="3560B81A" w:rsidR="00D57F75" w:rsidRDefault="004D5133">
      <w:pPr>
        <w:pStyle w:val="TOC2"/>
        <w:rPr>
          <w:rFonts w:asciiTheme="minorHAnsi" w:eastAsiaTheme="minorEastAsia" w:hAnsiTheme="minorHAnsi" w:cstheme="minorBidi"/>
          <w:sz w:val="22"/>
          <w:szCs w:val="22"/>
          <w:lang w:val="en-US" w:eastAsia="en-US"/>
        </w:rPr>
      </w:pPr>
      <w:hyperlink w:anchor="_Toc517792137" w:history="1">
        <w:r w:rsidR="00D57F75" w:rsidRPr="003D0A67">
          <w:rPr>
            <w:rStyle w:val="Hyperlink"/>
            <w:lang w:val="en-US"/>
          </w:rPr>
          <w:t>4.3.</w:t>
        </w:r>
        <w:r w:rsidR="00D57F75">
          <w:rPr>
            <w:rFonts w:asciiTheme="minorHAnsi" w:eastAsiaTheme="minorEastAsia" w:hAnsiTheme="minorHAnsi" w:cstheme="minorBidi"/>
            <w:sz w:val="22"/>
            <w:szCs w:val="22"/>
            <w:lang w:val="en-US" w:eastAsia="en-US"/>
          </w:rPr>
          <w:tab/>
        </w:r>
        <w:r w:rsidR="00D57F75" w:rsidRPr="003D0A67">
          <w:rPr>
            <w:rStyle w:val="Hyperlink"/>
            <w:lang w:val="en-US"/>
          </w:rPr>
          <w:t>Kịch bản sử dụng hệ thống</w:t>
        </w:r>
        <w:r w:rsidR="00D57F75">
          <w:rPr>
            <w:webHidden/>
          </w:rPr>
          <w:tab/>
        </w:r>
        <w:r w:rsidR="00D57F75">
          <w:rPr>
            <w:webHidden/>
          </w:rPr>
          <w:fldChar w:fldCharType="begin"/>
        </w:r>
        <w:r w:rsidR="00D57F75">
          <w:rPr>
            <w:webHidden/>
          </w:rPr>
          <w:instrText xml:space="preserve"> PAGEREF _Toc517792137 \h </w:instrText>
        </w:r>
        <w:r w:rsidR="00D57F75">
          <w:rPr>
            <w:webHidden/>
          </w:rPr>
        </w:r>
        <w:r w:rsidR="00D57F75">
          <w:rPr>
            <w:webHidden/>
          </w:rPr>
          <w:fldChar w:fldCharType="separate"/>
        </w:r>
        <w:r w:rsidR="00C32F9A">
          <w:rPr>
            <w:webHidden/>
          </w:rPr>
          <w:t>43</w:t>
        </w:r>
        <w:r w:rsidR="00D57F75">
          <w:rPr>
            <w:webHidden/>
          </w:rPr>
          <w:fldChar w:fldCharType="end"/>
        </w:r>
      </w:hyperlink>
    </w:p>
    <w:p w14:paraId="35A48290" w14:textId="0355B3F5" w:rsidR="00D57F75" w:rsidRDefault="004D5133">
      <w:pPr>
        <w:pStyle w:val="TOC2"/>
        <w:rPr>
          <w:rFonts w:asciiTheme="minorHAnsi" w:eastAsiaTheme="minorEastAsia" w:hAnsiTheme="minorHAnsi" w:cstheme="minorBidi"/>
          <w:sz w:val="22"/>
          <w:szCs w:val="22"/>
          <w:lang w:val="en-US" w:eastAsia="en-US"/>
        </w:rPr>
      </w:pPr>
      <w:hyperlink w:anchor="_Toc517792138" w:history="1">
        <w:r w:rsidR="00D57F75" w:rsidRPr="003D0A67">
          <w:rPr>
            <w:rStyle w:val="Hyperlink"/>
            <w:lang w:val="en-US"/>
          </w:rPr>
          <w:t>4.4.</w:t>
        </w:r>
        <w:r w:rsidR="00D57F75">
          <w:rPr>
            <w:rFonts w:asciiTheme="minorHAnsi" w:eastAsiaTheme="minorEastAsia" w:hAnsiTheme="minorHAnsi" w:cstheme="minorBidi"/>
            <w:sz w:val="22"/>
            <w:szCs w:val="22"/>
            <w:lang w:val="en-US" w:eastAsia="en-US"/>
          </w:rPr>
          <w:tab/>
        </w:r>
        <w:r w:rsidR="00D57F75" w:rsidRPr="003D0A67">
          <w:rPr>
            <w:rStyle w:val="Hyperlink"/>
            <w:lang w:val="en-US"/>
          </w:rPr>
          <w:t>Một số vấn đề gặp phải và kỹ thuật áp dụng</w:t>
        </w:r>
        <w:r w:rsidR="00D57F75">
          <w:rPr>
            <w:webHidden/>
          </w:rPr>
          <w:tab/>
        </w:r>
        <w:r w:rsidR="00D57F75">
          <w:rPr>
            <w:webHidden/>
          </w:rPr>
          <w:fldChar w:fldCharType="begin"/>
        </w:r>
        <w:r w:rsidR="00D57F75">
          <w:rPr>
            <w:webHidden/>
          </w:rPr>
          <w:instrText xml:space="preserve"> PAGEREF _Toc517792138 \h </w:instrText>
        </w:r>
        <w:r w:rsidR="00D57F75">
          <w:rPr>
            <w:webHidden/>
          </w:rPr>
        </w:r>
        <w:r w:rsidR="00D57F75">
          <w:rPr>
            <w:webHidden/>
          </w:rPr>
          <w:fldChar w:fldCharType="separate"/>
        </w:r>
        <w:r w:rsidR="00C32F9A">
          <w:rPr>
            <w:webHidden/>
          </w:rPr>
          <w:t>43</w:t>
        </w:r>
        <w:r w:rsidR="00D57F75">
          <w:rPr>
            <w:webHidden/>
          </w:rPr>
          <w:fldChar w:fldCharType="end"/>
        </w:r>
      </w:hyperlink>
    </w:p>
    <w:p w14:paraId="0331A7DB" w14:textId="41A41457" w:rsidR="00D57F75" w:rsidRDefault="004D5133">
      <w:pPr>
        <w:pStyle w:val="TOC3"/>
        <w:rPr>
          <w:rFonts w:asciiTheme="minorHAnsi" w:eastAsiaTheme="minorEastAsia" w:hAnsiTheme="minorHAnsi" w:cstheme="minorBidi"/>
          <w:noProof/>
          <w:sz w:val="22"/>
          <w:szCs w:val="22"/>
          <w:lang w:val="en-US" w:eastAsia="en-US"/>
        </w:rPr>
      </w:pPr>
      <w:hyperlink w:anchor="_Toc517792139" w:history="1">
        <w:r w:rsidR="00D57F75" w:rsidRPr="003D0A67">
          <w:rPr>
            <w:rStyle w:val="Hyperlink"/>
            <w:noProof/>
          </w:rPr>
          <w:t>4.4.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h bố trí máy chiếu</w:t>
        </w:r>
        <w:r w:rsidR="00D57F75">
          <w:rPr>
            <w:noProof/>
            <w:webHidden/>
          </w:rPr>
          <w:tab/>
        </w:r>
        <w:r w:rsidR="00D57F75">
          <w:rPr>
            <w:noProof/>
            <w:webHidden/>
          </w:rPr>
          <w:fldChar w:fldCharType="begin"/>
        </w:r>
        <w:r w:rsidR="00D57F75">
          <w:rPr>
            <w:noProof/>
            <w:webHidden/>
          </w:rPr>
          <w:instrText xml:space="preserve"> PAGEREF _Toc517792139 \h </w:instrText>
        </w:r>
        <w:r w:rsidR="00D57F75">
          <w:rPr>
            <w:noProof/>
            <w:webHidden/>
          </w:rPr>
        </w:r>
        <w:r w:rsidR="00D57F75">
          <w:rPr>
            <w:noProof/>
            <w:webHidden/>
          </w:rPr>
          <w:fldChar w:fldCharType="separate"/>
        </w:r>
        <w:r w:rsidR="00C32F9A">
          <w:rPr>
            <w:noProof/>
            <w:webHidden/>
          </w:rPr>
          <w:t>43</w:t>
        </w:r>
        <w:r w:rsidR="00D57F75">
          <w:rPr>
            <w:noProof/>
            <w:webHidden/>
          </w:rPr>
          <w:fldChar w:fldCharType="end"/>
        </w:r>
      </w:hyperlink>
    </w:p>
    <w:p w14:paraId="2301325C" w14:textId="6298A00D" w:rsidR="00D57F75" w:rsidRDefault="004D5133">
      <w:pPr>
        <w:pStyle w:val="TOC3"/>
        <w:rPr>
          <w:rFonts w:asciiTheme="minorHAnsi" w:eastAsiaTheme="minorEastAsia" w:hAnsiTheme="minorHAnsi" w:cstheme="minorBidi"/>
          <w:noProof/>
          <w:sz w:val="22"/>
          <w:szCs w:val="22"/>
          <w:lang w:val="en-US" w:eastAsia="en-US"/>
        </w:rPr>
      </w:pPr>
      <w:hyperlink w:anchor="_Toc517792140" w:history="1">
        <w:r w:rsidR="00D57F75" w:rsidRPr="003D0A67">
          <w:rPr>
            <w:rStyle w:val="Hyperlink"/>
            <w:noProof/>
          </w:rPr>
          <w:t>4.4.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Kỹ thuật ánh xạ tọa độ giữa các không gian tọa độ</w:t>
        </w:r>
        <w:r w:rsidR="00D57F75">
          <w:rPr>
            <w:noProof/>
            <w:webHidden/>
          </w:rPr>
          <w:tab/>
        </w:r>
        <w:r w:rsidR="00D57F75">
          <w:rPr>
            <w:noProof/>
            <w:webHidden/>
          </w:rPr>
          <w:fldChar w:fldCharType="begin"/>
        </w:r>
        <w:r w:rsidR="00D57F75">
          <w:rPr>
            <w:noProof/>
            <w:webHidden/>
          </w:rPr>
          <w:instrText xml:space="preserve"> PAGEREF _Toc517792140 \h </w:instrText>
        </w:r>
        <w:r w:rsidR="00D57F75">
          <w:rPr>
            <w:noProof/>
            <w:webHidden/>
          </w:rPr>
        </w:r>
        <w:r w:rsidR="00D57F75">
          <w:rPr>
            <w:noProof/>
            <w:webHidden/>
          </w:rPr>
          <w:fldChar w:fldCharType="separate"/>
        </w:r>
        <w:r w:rsidR="00C32F9A">
          <w:rPr>
            <w:noProof/>
            <w:webHidden/>
          </w:rPr>
          <w:t>47</w:t>
        </w:r>
        <w:r w:rsidR="00D57F75">
          <w:rPr>
            <w:noProof/>
            <w:webHidden/>
          </w:rPr>
          <w:fldChar w:fldCharType="end"/>
        </w:r>
      </w:hyperlink>
    </w:p>
    <w:p w14:paraId="7FF5B6EE" w14:textId="1D243AEE" w:rsidR="00D57F75" w:rsidRDefault="004D5133">
      <w:pPr>
        <w:pStyle w:val="TOC3"/>
        <w:rPr>
          <w:rFonts w:asciiTheme="minorHAnsi" w:eastAsiaTheme="minorEastAsia" w:hAnsiTheme="minorHAnsi" w:cstheme="minorBidi"/>
          <w:noProof/>
          <w:sz w:val="22"/>
          <w:szCs w:val="22"/>
          <w:lang w:val="en-US" w:eastAsia="en-US"/>
        </w:rPr>
      </w:pPr>
      <w:hyperlink w:anchor="_Toc517792141" w:history="1">
        <w:r w:rsidR="00D57F75" w:rsidRPr="003D0A67">
          <w:rPr>
            <w:rStyle w:val="Hyperlink"/>
            <w:noProof/>
          </w:rPr>
          <w:t>4.4.3.</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Kiến trúc hệ thống sự kiện liên hoàn</w:t>
        </w:r>
        <w:r w:rsidR="00D57F75">
          <w:rPr>
            <w:noProof/>
            <w:webHidden/>
          </w:rPr>
          <w:tab/>
        </w:r>
        <w:r w:rsidR="00D57F75">
          <w:rPr>
            <w:noProof/>
            <w:webHidden/>
          </w:rPr>
          <w:fldChar w:fldCharType="begin"/>
        </w:r>
        <w:r w:rsidR="00D57F75">
          <w:rPr>
            <w:noProof/>
            <w:webHidden/>
          </w:rPr>
          <w:instrText xml:space="preserve"> PAGEREF _Toc517792141 \h </w:instrText>
        </w:r>
        <w:r w:rsidR="00D57F75">
          <w:rPr>
            <w:noProof/>
            <w:webHidden/>
          </w:rPr>
        </w:r>
        <w:r w:rsidR="00D57F75">
          <w:rPr>
            <w:noProof/>
            <w:webHidden/>
          </w:rPr>
          <w:fldChar w:fldCharType="separate"/>
        </w:r>
        <w:r w:rsidR="00C32F9A">
          <w:rPr>
            <w:noProof/>
            <w:webHidden/>
          </w:rPr>
          <w:t>49</w:t>
        </w:r>
        <w:r w:rsidR="00D57F75">
          <w:rPr>
            <w:noProof/>
            <w:webHidden/>
          </w:rPr>
          <w:fldChar w:fldCharType="end"/>
        </w:r>
      </w:hyperlink>
    </w:p>
    <w:p w14:paraId="1077D28F" w14:textId="12F8F7A7" w:rsidR="00D57F75" w:rsidRDefault="004D5133">
      <w:pPr>
        <w:pStyle w:val="TOC3"/>
        <w:rPr>
          <w:rFonts w:asciiTheme="minorHAnsi" w:eastAsiaTheme="minorEastAsia" w:hAnsiTheme="minorHAnsi" w:cstheme="minorBidi"/>
          <w:noProof/>
          <w:sz w:val="22"/>
          <w:szCs w:val="22"/>
          <w:lang w:val="en-US" w:eastAsia="en-US"/>
        </w:rPr>
      </w:pPr>
      <w:hyperlink w:anchor="_Toc517792142" w:history="1">
        <w:r w:rsidR="00D57F75" w:rsidRPr="003D0A67">
          <w:rPr>
            <w:rStyle w:val="Hyperlink"/>
            <w:noProof/>
          </w:rPr>
          <w:t>4.4.4.</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Giao tiếp giữa các thiết bị tương tác</w:t>
        </w:r>
        <w:r w:rsidR="00D57F75">
          <w:rPr>
            <w:noProof/>
            <w:webHidden/>
          </w:rPr>
          <w:tab/>
        </w:r>
        <w:r w:rsidR="00D57F75">
          <w:rPr>
            <w:noProof/>
            <w:webHidden/>
          </w:rPr>
          <w:fldChar w:fldCharType="begin"/>
        </w:r>
        <w:r w:rsidR="00D57F75">
          <w:rPr>
            <w:noProof/>
            <w:webHidden/>
          </w:rPr>
          <w:instrText xml:space="preserve"> PAGEREF _Toc517792142 \h </w:instrText>
        </w:r>
        <w:r w:rsidR="00D57F75">
          <w:rPr>
            <w:noProof/>
            <w:webHidden/>
          </w:rPr>
        </w:r>
        <w:r w:rsidR="00D57F75">
          <w:rPr>
            <w:noProof/>
            <w:webHidden/>
          </w:rPr>
          <w:fldChar w:fldCharType="separate"/>
        </w:r>
        <w:r w:rsidR="00C32F9A">
          <w:rPr>
            <w:noProof/>
            <w:webHidden/>
          </w:rPr>
          <w:t>54</w:t>
        </w:r>
        <w:r w:rsidR="00D57F75">
          <w:rPr>
            <w:noProof/>
            <w:webHidden/>
          </w:rPr>
          <w:fldChar w:fldCharType="end"/>
        </w:r>
      </w:hyperlink>
    </w:p>
    <w:p w14:paraId="5FD5626F" w14:textId="0DB3A411" w:rsidR="00D57F75" w:rsidRDefault="004D5133">
      <w:pPr>
        <w:pStyle w:val="TOC3"/>
        <w:rPr>
          <w:rFonts w:asciiTheme="minorHAnsi" w:eastAsiaTheme="minorEastAsia" w:hAnsiTheme="minorHAnsi" w:cstheme="minorBidi"/>
          <w:noProof/>
          <w:sz w:val="22"/>
          <w:szCs w:val="22"/>
          <w:lang w:val="en-US" w:eastAsia="en-US"/>
        </w:rPr>
      </w:pPr>
      <w:hyperlink w:anchor="_Toc517792143" w:history="1">
        <w:r w:rsidR="00D57F75" w:rsidRPr="003D0A67">
          <w:rPr>
            <w:rStyle w:val="Hyperlink"/>
            <w:noProof/>
          </w:rPr>
          <w:t>4.4.5.</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Xử lí hành động tương tác từ phía người dùng</w:t>
        </w:r>
        <w:r w:rsidR="00D57F75">
          <w:rPr>
            <w:noProof/>
            <w:webHidden/>
          </w:rPr>
          <w:tab/>
        </w:r>
        <w:r w:rsidR="00D57F75">
          <w:rPr>
            <w:noProof/>
            <w:webHidden/>
          </w:rPr>
          <w:fldChar w:fldCharType="begin"/>
        </w:r>
        <w:r w:rsidR="00D57F75">
          <w:rPr>
            <w:noProof/>
            <w:webHidden/>
          </w:rPr>
          <w:instrText xml:space="preserve"> PAGEREF _Toc517792143 \h </w:instrText>
        </w:r>
        <w:r w:rsidR="00D57F75">
          <w:rPr>
            <w:noProof/>
            <w:webHidden/>
          </w:rPr>
        </w:r>
        <w:r w:rsidR="00D57F75">
          <w:rPr>
            <w:noProof/>
            <w:webHidden/>
          </w:rPr>
          <w:fldChar w:fldCharType="separate"/>
        </w:r>
        <w:r w:rsidR="00C32F9A">
          <w:rPr>
            <w:noProof/>
            <w:webHidden/>
          </w:rPr>
          <w:t>56</w:t>
        </w:r>
        <w:r w:rsidR="00D57F75">
          <w:rPr>
            <w:noProof/>
            <w:webHidden/>
          </w:rPr>
          <w:fldChar w:fldCharType="end"/>
        </w:r>
      </w:hyperlink>
    </w:p>
    <w:p w14:paraId="182E15CB" w14:textId="70C203FE" w:rsidR="00D57F75" w:rsidRDefault="004D5133">
      <w:pPr>
        <w:pStyle w:val="TOC2"/>
        <w:rPr>
          <w:rFonts w:asciiTheme="minorHAnsi" w:eastAsiaTheme="minorEastAsia" w:hAnsiTheme="minorHAnsi" w:cstheme="minorBidi"/>
          <w:sz w:val="22"/>
          <w:szCs w:val="22"/>
          <w:lang w:val="en-US" w:eastAsia="en-US"/>
        </w:rPr>
      </w:pPr>
      <w:hyperlink w:anchor="_Toc517792144" w:history="1">
        <w:r w:rsidR="00D57F75" w:rsidRPr="003D0A67">
          <w:rPr>
            <w:rStyle w:val="Hyperlink"/>
            <w:lang w:val="en-US"/>
          </w:rPr>
          <w:t>4.5.</w:t>
        </w:r>
        <w:r w:rsidR="00D57F75">
          <w:rPr>
            <w:rFonts w:asciiTheme="minorHAnsi" w:eastAsiaTheme="minorEastAsia" w:hAnsiTheme="minorHAnsi" w:cstheme="minorBidi"/>
            <w:sz w:val="22"/>
            <w:szCs w:val="22"/>
            <w:lang w:val="en-US" w:eastAsia="en-US"/>
          </w:rPr>
          <w:tab/>
        </w:r>
        <w:r w:rsidR="00D57F75" w:rsidRPr="003D0A67">
          <w:rPr>
            <w:rStyle w:val="Hyperlink"/>
            <w:lang w:val="en-US"/>
          </w:rPr>
          <w:t>Các chức năng của hệ thống</w:t>
        </w:r>
        <w:r w:rsidR="00D57F75">
          <w:rPr>
            <w:webHidden/>
          </w:rPr>
          <w:tab/>
        </w:r>
        <w:r w:rsidR="00D57F75">
          <w:rPr>
            <w:webHidden/>
          </w:rPr>
          <w:fldChar w:fldCharType="begin"/>
        </w:r>
        <w:r w:rsidR="00D57F75">
          <w:rPr>
            <w:webHidden/>
          </w:rPr>
          <w:instrText xml:space="preserve"> PAGEREF _Toc517792144 \h </w:instrText>
        </w:r>
        <w:r w:rsidR="00D57F75">
          <w:rPr>
            <w:webHidden/>
          </w:rPr>
        </w:r>
        <w:r w:rsidR="00D57F75">
          <w:rPr>
            <w:webHidden/>
          </w:rPr>
          <w:fldChar w:fldCharType="separate"/>
        </w:r>
        <w:r w:rsidR="00C32F9A">
          <w:rPr>
            <w:webHidden/>
          </w:rPr>
          <w:t>57</w:t>
        </w:r>
        <w:r w:rsidR="00D57F75">
          <w:rPr>
            <w:webHidden/>
          </w:rPr>
          <w:fldChar w:fldCharType="end"/>
        </w:r>
      </w:hyperlink>
    </w:p>
    <w:p w14:paraId="3B06BB94" w14:textId="11C28EA4" w:rsidR="00D57F75" w:rsidRDefault="004D5133">
      <w:pPr>
        <w:pStyle w:val="TOC3"/>
        <w:rPr>
          <w:rFonts w:asciiTheme="minorHAnsi" w:eastAsiaTheme="minorEastAsia" w:hAnsiTheme="minorHAnsi" w:cstheme="minorBidi"/>
          <w:noProof/>
          <w:sz w:val="22"/>
          <w:szCs w:val="22"/>
          <w:lang w:val="en-US" w:eastAsia="en-US"/>
        </w:rPr>
      </w:pPr>
      <w:hyperlink w:anchor="_Toc517792145" w:history="1">
        <w:r w:rsidR="00D57F75" w:rsidRPr="003D0A67">
          <w:rPr>
            <w:rStyle w:val="Hyperlink"/>
            <w:noProof/>
          </w:rPr>
          <w:t>4.5.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Xem hình ảnh tại một địa điểm</w:t>
        </w:r>
        <w:r w:rsidR="00D57F75">
          <w:rPr>
            <w:noProof/>
            <w:webHidden/>
          </w:rPr>
          <w:tab/>
        </w:r>
        <w:r w:rsidR="00D57F75">
          <w:rPr>
            <w:noProof/>
            <w:webHidden/>
          </w:rPr>
          <w:fldChar w:fldCharType="begin"/>
        </w:r>
        <w:r w:rsidR="00D57F75">
          <w:rPr>
            <w:noProof/>
            <w:webHidden/>
          </w:rPr>
          <w:instrText xml:space="preserve"> PAGEREF _Toc517792145 \h </w:instrText>
        </w:r>
        <w:r w:rsidR="00D57F75">
          <w:rPr>
            <w:noProof/>
            <w:webHidden/>
          </w:rPr>
        </w:r>
        <w:r w:rsidR="00D57F75">
          <w:rPr>
            <w:noProof/>
            <w:webHidden/>
          </w:rPr>
          <w:fldChar w:fldCharType="separate"/>
        </w:r>
        <w:r w:rsidR="00C32F9A">
          <w:rPr>
            <w:noProof/>
            <w:webHidden/>
          </w:rPr>
          <w:t>58</w:t>
        </w:r>
        <w:r w:rsidR="00D57F75">
          <w:rPr>
            <w:noProof/>
            <w:webHidden/>
          </w:rPr>
          <w:fldChar w:fldCharType="end"/>
        </w:r>
      </w:hyperlink>
    </w:p>
    <w:p w14:paraId="0C56E467" w14:textId="076A8BDF" w:rsidR="00D57F75" w:rsidRDefault="004D5133">
      <w:pPr>
        <w:pStyle w:val="TOC3"/>
        <w:rPr>
          <w:rFonts w:asciiTheme="minorHAnsi" w:eastAsiaTheme="minorEastAsia" w:hAnsiTheme="minorHAnsi" w:cstheme="minorBidi"/>
          <w:noProof/>
          <w:sz w:val="22"/>
          <w:szCs w:val="22"/>
          <w:lang w:val="en-US" w:eastAsia="en-US"/>
        </w:rPr>
      </w:pPr>
      <w:hyperlink w:anchor="_Toc517792146" w:history="1">
        <w:r w:rsidR="00D57F75" w:rsidRPr="003D0A67">
          <w:rPr>
            <w:rStyle w:val="Hyperlink"/>
            <w:noProof/>
          </w:rPr>
          <w:t>4.5.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Tương tác với dữ liệu theo thời gian thực</w:t>
        </w:r>
        <w:r w:rsidR="00D57F75">
          <w:rPr>
            <w:noProof/>
            <w:webHidden/>
          </w:rPr>
          <w:tab/>
        </w:r>
        <w:r w:rsidR="00D57F75">
          <w:rPr>
            <w:noProof/>
            <w:webHidden/>
          </w:rPr>
          <w:fldChar w:fldCharType="begin"/>
        </w:r>
        <w:r w:rsidR="00D57F75">
          <w:rPr>
            <w:noProof/>
            <w:webHidden/>
          </w:rPr>
          <w:instrText xml:space="preserve"> PAGEREF _Toc517792146 \h </w:instrText>
        </w:r>
        <w:r w:rsidR="00D57F75">
          <w:rPr>
            <w:noProof/>
            <w:webHidden/>
          </w:rPr>
        </w:r>
        <w:r w:rsidR="00D57F75">
          <w:rPr>
            <w:noProof/>
            <w:webHidden/>
          </w:rPr>
          <w:fldChar w:fldCharType="separate"/>
        </w:r>
        <w:r w:rsidR="00C32F9A">
          <w:rPr>
            <w:noProof/>
            <w:webHidden/>
          </w:rPr>
          <w:t>59</w:t>
        </w:r>
        <w:r w:rsidR="00D57F75">
          <w:rPr>
            <w:noProof/>
            <w:webHidden/>
          </w:rPr>
          <w:fldChar w:fldCharType="end"/>
        </w:r>
      </w:hyperlink>
    </w:p>
    <w:p w14:paraId="7C84E967" w14:textId="061E791E" w:rsidR="00D57F75" w:rsidRDefault="004D5133">
      <w:pPr>
        <w:pStyle w:val="TOC3"/>
        <w:rPr>
          <w:rFonts w:asciiTheme="minorHAnsi" w:eastAsiaTheme="minorEastAsia" w:hAnsiTheme="minorHAnsi" w:cstheme="minorBidi"/>
          <w:noProof/>
          <w:sz w:val="22"/>
          <w:szCs w:val="22"/>
          <w:lang w:val="en-US" w:eastAsia="en-US"/>
        </w:rPr>
      </w:pPr>
      <w:hyperlink w:anchor="_Toc517792147" w:history="1">
        <w:r w:rsidR="00D57F75" w:rsidRPr="003D0A67">
          <w:rPr>
            <w:rStyle w:val="Hyperlink"/>
            <w:noProof/>
          </w:rPr>
          <w:t>4.5.3.</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Thống kê dữ liệu</w:t>
        </w:r>
        <w:r w:rsidR="00D57F75">
          <w:rPr>
            <w:noProof/>
            <w:webHidden/>
          </w:rPr>
          <w:tab/>
        </w:r>
        <w:r w:rsidR="00D57F75">
          <w:rPr>
            <w:noProof/>
            <w:webHidden/>
          </w:rPr>
          <w:fldChar w:fldCharType="begin"/>
        </w:r>
        <w:r w:rsidR="00D57F75">
          <w:rPr>
            <w:noProof/>
            <w:webHidden/>
          </w:rPr>
          <w:instrText xml:space="preserve"> PAGEREF _Toc517792147 \h </w:instrText>
        </w:r>
        <w:r w:rsidR="00D57F75">
          <w:rPr>
            <w:noProof/>
            <w:webHidden/>
          </w:rPr>
        </w:r>
        <w:r w:rsidR="00D57F75">
          <w:rPr>
            <w:noProof/>
            <w:webHidden/>
          </w:rPr>
          <w:fldChar w:fldCharType="separate"/>
        </w:r>
        <w:r w:rsidR="00C32F9A">
          <w:rPr>
            <w:noProof/>
            <w:webHidden/>
          </w:rPr>
          <w:t>59</w:t>
        </w:r>
        <w:r w:rsidR="00D57F75">
          <w:rPr>
            <w:noProof/>
            <w:webHidden/>
          </w:rPr>
          <w:fldChar w:fldCharType="end"/>
        </w:r>
      </w:hyperlink>
    </w:p>
    <w:p w14:paraId="11FB1825" w14:textId="119B2477" w:rsidR="00D57F75" w:rsidRDefault="004D5133">
      <w:pPr>
        <w:pStyle w:val="TOC2"/>
        <w:rPr>
          <w:rFonts w:asciiTheme="minorHAnsi" w:eastAsiaTheme="minorEastAsia" w:hAnsiTheme="minorHAnsi" w:cstheme="minorBidi"/>
          <w:sz w:val="22"/>
          <w:szCs w:val="22"/>
          <w:lang w:val="en-US" w:eastAsia="en-US"/>
        </w:rPr>
      </w:pPr>
      <w:hyperlink w:anchor="_Toc517792148" w:history="1">
        <w:r w:rsidR="00D57F75" w:rsidRPr="003D0A67">
          <w:rPr>
            <w:rStyle w:val="Hyperlink"/>
            <w:lang w:val="en-US"/>
          </w:rPr>
          <w:t>4.6.</w:t>
        </w:r>
        <w:r w:rsidR="00D57F75">
          <w:rPr>
            <w:rFonts w:asciiTheme="minorHAnsi" w:eastAsiaTheme="minorEastAsia" w:hAnsiTheme="minorHAnsi" w:cstheme="minorBidi"/>
            <w:sz w:val="22"/>
            <w:szCs w:val="22"/>
            <w:lang w:val="en-US" w:eastAsia="en-US"/>
          </w:rPr>
          <w:tab/>
        </w:r>
        <w:r w:rsidR="00D57F75" w:rsidRPr="003D0A67">
          <w:rPr>
            <w:rStyle w:val="Hyperlink"/>
            <w:lang w:val="en-US"/>
          </w:rPr>
          <w:t>Kết luận</w:t>
        </w:r>
        <w:r w:rsidR="00D57F75">
          <w:rPr>
            <w:webHidden/>
          </w:rPr>
          <w:tab/>
        </w:r>
        <w:r w:rsidR="00D57F75">
          <w:rPr>
            <w:webHidden/>
          </w:rPr>
          <w:fldChar w:fldCharType="begin"/>
        </w:r>
        <w:r w:rsidR="00D57F75">
          <w:rPr>
            <w:webHidden/>
          </w:rPr>
          <w:instrText xml:space="preserve"> PAGEREF _Toc517792148 \h </w:instrText>
        </w:r>
        <w:r w:rsidR="00D57F75">
          <w:rPr>
            <w:webHidden/>
          </w:rPr>
        </w:r>
        <w:r w:rsidR="00D57F75">
          <w:rPr>
            <w:webHidden/>
          </w:rPr>
          <w:fldChar w:fldCharType="separate"/>
        </w:r>
        <w:r w:rsidR="00C32F9A">
          <w:rPr>
            <w:webHidden/>
          </w:rPr>
          <w:t>60</w:t>
        </w:r>
        <w:r w:rsidR="00D57F75">
          <w:rPr>
            <w:webHidden/>
          </w:rPr>
          <w:fldChar w:fldCharType="end"/>
        </w:r>
      </w:hyperlink>
    </w:p>
    <w:p w14:paraId="68DA0381" w14:textId="363A18C5" w:rsidR="00D57F75" w:rsidRDefault="004D5133">
      <w:pPr>
        <w:pStyle w:val="TOC1"/>
        <w:rPr>
          <w:rFonts w:asciiTheme="minorHAnsi" w:eastAsiaTheme="minorEastAsia" w:hAnsiTheme="minorHAnsi" w:cstheme="minorBidi"/>
          <w:b w:val="0"/>
          <w:sz w:val="22"/>
          <w:szCs w:val="22"/>
          <w:lang w:eastAsia="en-US"/>
        </w:rPr>
      </w:pPr>
      <w:hyperlink w:anchor="_Toc517792149" w:history="1">
        <w:r w:rsidR="00D57F75" w:rsidRPr="003D0A67">
          <w:rPr>
            <w:rStyle w:val="Hyperlink"/>
          </w:rPr>
          <w:t>Chương 5 Hệ thống chia sẻ dữ liệu hỗ trợ tangible</w:t>
        </w:r>
        <w:r w:rsidR="00D57F75">
          <w:rPr>
            <w:webHidden/>
          </w:rPr>
          <w:tab/>
        </w:r>
        <w:r w:rsidR="00D57F75">
          <w:rPr>
            <w:webHidden/>
          </w:rPr>
          <w:fldChar w:fldCharType="begin"/>
        </w:r>
        <w:r w:rsidR="00D57F75">
          <w:rPr>
            <w:webHidden/>
          </w:rPr>
          <w:instrText xml:space="preserve"> PAGEREF _Toc517792149 \h </w:instrText>
        </w:r>
        <w:r w:rsidR="00D57F75">
          <w:rPr>
            <w:webHidden/>
          </w:rPr>
        </w:r>
        <w:r w:rsidR="00D57F75">
          <w:rPr>
            <w:webHidden/>
          </w:rPr>
          <w:fldChar w:fldCharType="separate"/>
        </w:r>
        <w:r w:rsidR="00C32F9A">
          <w:rPr>
            <w:webHidden/>
          </w:rPr>
          <w:t>61</w:t>
        </w:r>
        <w:r w:rsidR="00D57F75">
          <w:rPr>
            <w:webHidden/>
          </w:rPr>
          <w:fldChar w:fldCharType="end"/>
        </w:r>
      </w:hyperlink>
    </w:p>
    <w:p w14:paraId="0EC55152" w14:textId="23A1FA70" w:rsidR="00D57F75" w:rsidRDefault="004D5133">
      <w:pPr>
        <w:pStyle w:val="TOC2"/>
        <w:rPr>
          <w:rFonts w:asciiTheme="minorHAnsi" w:eastAsiaTheme="minorEastAsia" w:hAnsiTheme="minorHAnsi" w:cstheme="minorBidi"/>
          <w:sz w:val="22"/>
          <w:szCs w:val="22"/>
          <w:lang w:val="en-US" w:eastAsia="en-US"/>
        </w:rPr>
      </w:pPr>
      <w:hyperlink w:anchor="_Toc517792150" w:history="1">
        <w:r w:rsidR="00D57F75" w:rsidRPr="003D0A67">
          <w:rPr>
            <w:rStyle w:val="Hyperlink"/>
            <w:lang w:val="en-US"/>
          </w:rPr>
          <w:t>5.1.</w:t>
        </w:r>
        <w:r w:rsidR="00D57F75">
          <w:rPr>
            <w:rFonts w:asciiTheme="minorHAnsi" w:eastAsiaTheme="minorEastAsia" w:hAnsiTheme="minorHAnsi" w:cstheme="minorBidi"/>
            <w:sz w:val="22"/>
            <w:szCs w:val="22"/>
            <w:lang w:val="en-US" w:eastAsia="en-US"/>
          </w:rPr>
          <w:tab/>
        </w:r>
        <w:r w:rsidR="00D57F75" w:rsidRPr="003D0A67">
          <w:rPr>
            <w:rStyle w:val="Hyperlink"/>
            <w:lang w:val="en-US"/>
          </w:rPr>
          <w:t>Giới thiệu tổng quan</w:t>
        </w:r>
        <w:r w:rsidR="00D57F75">
          <w:rPr>
            <w:webHidden/>
          </w:rPr>
          <w:tab/>
        </w:r>
        <w:r w:rsidR="00D57F75">
          <w:rPr>
            <w:webHidden/>
          </w:rPr>
          <w:fldChar w:fldCharType="begin"/>
        </w:r>
        <w:r w:rsidR="00D57F75">
          <w:rPr>
            <w:webHidden/>
          </w:rPr>
          <w:instrText xml:space="preserve"> PAGEREF _Toc517792150 \h </w:instrText>
        </w:r>
        <w:r w:rsidR="00D57F75">
          <w:rPr>
            <w:webHidden/>
          </w:rPr>
        </w:r>
        <w:r w:rsidR="00D57F75">
          <w:rPr>
            <w:webHidden/>
          </w:rPr>
          <w:fldChar w:fldCharType="separate"/>
        </w:r>
        <w:r w:rsidR="00C32F9A">
          <w:rPr>
            <w:webHidden/>
          </w:rPr>
          <w:t>61</w:t>
        </w:r>
        <w:r w:rsidR="00D57F75">
          <w:rPr>
            <w:webHidden/>
          </w:rPr>
          <w:fldChar w:fldCharType="end"/>
        </w:r>
      </w:hyperlink>
    </w:p>
    <w:p w14:paraId="42CD6804" w14:textId="6CD35D33" w:rsidR="00D57F75" w:rsidRDefault="004D5133">
      <w:pPr>
        <w:pStyle w:val="TOC2"/>
        <w:rPr>
          <w:rFonts w:asciiTheme="minorHAnsi" w:eastAsiaTheme="minorEastAsia" w:hAnsiTheme="minorHAnsi" w:cstheme="minorBidi"/>
          <w:sz w:val="22"/>
          <w:szCs w:val="22"/>
          <w:lang w:val="en-US" w:eastAsia="en-US"/>
        </w:rPr>
      </w:pPr>
      <w:hyperlink w:anchor="_Toc517792151" w:history="1">
        <w:r w:rsidR="00D57F75" w:rsidRPr="003D0A67">
          <w:rPr>
            <w:rStyle w:val="Hyperlink"/>
            <w:lang w:val="en-US"/>
          </w:rPr>
          <w:t>5.2.</w:t>
        </w:r>
        <w:r w:rsidR="00D57F75">
          <w:rPr>
            <w:rFonts w:asciiTheme="minorHAnsi" w:eastAsiaTheme="minorEastAsia" w:hAnsiTheme="minorHAnsi" w:cstheme="minorBidi"/>
            <w:sz w:val="22"/>
            <w:szCs w:val="22"/>
            <w:lang w:val="en-US" w:eastAsia="en-US"/>
          </w:rPr>
          <w:tab/>
        </w:r>
        <w:r w:rsidR="00D57F75" w:rsidRPr="003D0A67">
          <w:rPr>
            <w:rStyle w:val="Hyperlink"/>
            <w:lang w:val="en-US"/>
          </w:rPr>
          <w:t>Cấu hình hệ thống</w:t>
        </w:r>
        <w:r w:rsidR="00D57F75">
          <w:rPr>
            <w:webHidden/>
          </w:rPr>
          <w:tab/>
        </w:r>
        <w:r w:rsidR="00D57F75">
          <w:rPr>
            <w:webHidden/>
          </w:rPr>
          <w:fldChar w:fldCharType="begin"/>
        </w:r>
        <w:r w:rsidR="00D57F75">
          <w:rPr>
            <w:webHidden/>
          </w:rPr>
          <w:instrText xml:space="preserve"> PAGEREF _Toc517792151 \h </w:instrText>
        </w:r>
        <w:r w:rsidR="00D57F75">
          <w:rPr>
            <w:webHidden/>
          </w:rPr>
        </w:r>
        <w:r w:rsidR="00D57F75">
          <w:rPr>
            <w:webHidden/>
          </w:rPr>
          <w:fldChar w:fldCharType="separate"/>
        </w:r>
        <w:r w:rsidR="00C32F9A">
          <w:rPr>
            <w:webHidden/>
          </w:rPr>
          <w:t>61</w:t>
        </w:r>
        <w:r w:rsidR="00D57F75">
          <w:rPr>
            <w:webHidden/>
          </w:rPr>
          <w:fldChar w:fldCharType="end"/>
        </w:r>
      </w:hyperlink>
    </w:p>
    <w:p w14:paraId="5D1C4841" w14:textId="6247348F" w:rsidR="00D57F75" w:rsidRDefault="004D5133">
      <w:pPr>
        <w:pStyle w:val="TOC2"/>
        <w:rPr>
          <w:rFonts w:asciiTheme="minorHAnsi" w:eastAsiaTheme="minorEastAsia" w:hAnsiTheme="minorHAnsi" w:cstheme="minorBidi"/>
          <w:sz w:val="22"/>
          <w:szCs w:val="22"/>
          <w:lang w:val="en-US" w:eastAsia="en-US"/>
        </w:rPr>
      </w:pPr>
      <w:hyperlink w:anchor="_Toc517792152" w:history="1">
        <w:r w:rsidR="00D57F75" w:rsidRPr="003D0A67">
          <w:rPr>
            <w:rStyle w:val="Hyperlink"/>
            <w:lang w:val="en-US"/>
          </w:rPr>
          <w:t>5.3.</w:t>
        </w:r>
        <w:r w:rsidR="00D57F75">
          <w:rPr>
            <w:rFonts w:asciiTheme="minorHAnsi" w:eastAsiaTheme="minorEastAsia" w:hAnsiTheme="minorHAnsi" w:cstheme="minorBidi"/>
            <w:sz w:val="22"/>
            <w:szCs w:val="22"/>
            <w:lang w:val="en-US" w:eastAsia="en-US"/>
          </w:rPr>
          <w:tab/>
        </w:r>
        <w:r w:rsidR="00D57F75" w:rsidRPr="003D0A67">
          <w:rPr>
            <w:rStyle w:val="Hyperlink"/>
            <w:lang w:val="en-US"/>
          </w:rPr>
          <w:t>Kịch bản sử dụng hệ thống</w:t>
        </w:r>
        <w:r w:rsidR="00D57F75">
          <w:rPr>
            <w:webHidden/>
          </w:rPr>
          <w:tab/>
        </w:r>
        <w:r w:rsidR="00D57F75">
          <w:rPr>
            <w:webHidden/>
          </w:rPr>
          <w:fldChar w:fldCharType="begin"/>
        </w:r>
        <w:r w:rsidR="00D57F75">
          <w:rPr>
            <w:webHidden/>
          </w:rPr>
          <w:instrText xml:space="preserve"> PAGEREF _Toc517792152 \h </w:instrText>
        </w:r>
        <w:r w:rsidR="00D57F75">
          <w:rPr>
            <w:webHidden/>
          </w:rPr>
        </w:r>
        <w:r w:rsidR="00D57F75">
          <w:rPr>
            <w:webHidden/>
          </w:rPr>
          <w:fldChar w:fldCharType="separate"/>
        </w:r>
        <w:r w:rsidR="00C32F9A">
          <w:rPr>
            <w:webHidden/>
          </w:rPr>
          <w:t>61</w:t>
        </w:r>
        <w:r w:rsidR="00D57F75">
          <w:rPr>
            <w:webHidden/>
          </w:rPr>
          <w:fldChar w:fldCharType="end"/>
        </w:r>
      </w:hyperlink>
    </w:p>
    <w:p w14:paraId="210CC78C" w14:textId="16B67C10" w:rsidR="00D57F75" w:rsidRDefault="004D5133">
      <w:pPr>
        <w:pStyle w:val="TOC2"/>
        <w:rPr>
          <w:rFonts w:asciiTheme="minorHAnsi" w:eastAsiaTheme="minorEastAsia" w:hAnsiTheme="minorHAnsi" w:cstheme="minorBidi"/>
          <w:sz w:val="22"/>
          <w:szCs w:val="22"/>
          <w:lang w:val="en-US" w:eastAsia="en-US"/>
        </w:rPr>
      </w:pPr>
      <w:hyperlink w:anchor="_Toc517792153" w:history="1">
        <w:r w:rsidR="00D57F75" w:rsidRPr="003D0A67">
          <w:rPr>
            <w:rStyle w:val="Hyperlink"/>
            <w:lang w:val="en-US"/>
          </w:rPr>
          <w:t>5.4.</w:t>
        </w:r>
        <w:r w:rsidR="00D57F75">
          <w:rPr>
            <w:rFonts w:asciiTheme="minorHAnsi" w:eastAsiaTheme="minorEastAsia" w:hAnsiTheme="minorHAnsi" w:cstheme="minorBidi"/>
            <w:sz w:val="22"/>
            <w:szCs w:val="22"/>
            <w:lang w:val="en-US" w:eastAsia="en-US"/>
          </w:rPr>
          <w:tab/>
        </w:r>
        <w:r w:rsidR="00D57F75" w:rsidRPr="003D0A67">
          <w:rPr>
            <w:rStyle w:val="Hyperlink"/>
            <w:lang w:val="en-US"/>
          </w:rPr>
          <w:t>Một số vấn đề gặp phải và kỹ thuật áp dụng</w:t>
        </w:r>
        <w:r w:rsidR="00D57F75">
          <w:rPr>
            <w:webHidden/>
          </w:rPr>
          <w:tab/>
        </w:r>
        <w:r w:rsidR="00D57F75">
          <w:rPr>
            <w:webHidden/>
          </w:rPr>
          <w:fldChar w:fldCharType="begin"/>
        </w:r>
        <w:r w:rsidR="00D57F75">
          <w:rPr>
            <w:webHidden/>
          </w:rPr>
          <w:instrText xml:space="preserve"> PAGEREF _Toc517792153 \h </w:instrText>
        </w:r>
        <w:r w:rsidR="00D57F75">
          <w:rPr>
            <w:webHidden/>
          </w:rPr>
        </w:r>
        <w:r w:rsidR="00D57F75">
          <w:rPr>
            <w:webHidden/>
          </w:rPr>
          <w:fldChar w:fldCharType="separate"/>
        </w:r>
        <w:r w:rsidR="00C32F9A">
          <w:rPr>
            <w:webHidden/>
          </w:rPr>
          <w:t>62</w:t>
        </w:r>
        <w:r w:rsidR="00D57F75">
          <w:rPr>
            <w:webHidden/>
          </w:rPr>
          <w:fldChar w:fldCharType="end"/>
        </w:r>
      </w:hyperlink>
    </w:p>
    <w:p w14:paraId="025008D9" w14:textId="4264DF4D" w:rsidR="00D57F75" w:rsidRDefault="004D5133">
      <w:pPr>
        <w:pStyle w:val="TOC3"/>
        <w:rPr>
          <w:rFonts w:asciiTheme="minorHAnsi" w:eastAsiaTheme="minorEastAsia" w:hAnsiTheme="minorHAnsi" w:cstheme="minorBidi"/>
          <w:noProof/>
          <w:sz w:val="22"/>
          <w:szCs w:val="22"/>
          <w:lang w:val="en-US" w:eastAsia="en-US"/>
        </w:rPr>
      </w:pPr>
      <w:hyperlink w:anchor="_Toc517792154" w:history="1">
        <w:r w:rsidR="00D57F75" w:rsidRPr="003D0A67">
          <w:rPr>
            <w:rStyle w:val="Hyperlink"/>
            <w:noProof/>
          </w:rPr>
          <w:t>5.4.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h bố trí máy chiếu</w:t>
        </w:r>
        <w:r w:rsidR="00D57F75">
          <w:rPr>
            <w:noProof/>
            <w:webHidden/>
          </w:rPr>
          <w:tab/>
        </w:r>
        <w:r w:rsidR="00D57F75">
          <w:rPr>
            <w:noProof/>
            <w:webHidden/>
          </w:rPr>
          <w:fldChar w:fldCharType="begin"/>
        </w:r>
        <w:r w:rsidR="00D57F75">
          <w:rPr>
            <w:noProof/>
            <w:webHidden/>
          </w:rPr>
          <w:instrText xml:space="preserve"> PAGEREF _Toc517792154 \h </w:instrText>
        </w:r>
        <w:r w:rsidR="00D57F75">
          <w:rPr>
            <w:noProof/>
            <w:webHidden/>
          </w:rPr>
        </w:r>
        <w:r w:rsidR="00D57F75">
          <w:rPr>
            <w:noProof/>
            <w:webHidden/>
          </w:rPr>
          <w:fldChar w:fldCharType="separate"/>
        </w:r>
        <w:r w:rsidR="00C32F9A">
          <w:rPr>
            <w:noProof/>
            <w:webHidden/>
          </w:rPr>
          <w:t>62</w:t>
        </w:r>
        <w:r w:rsidR="00D57F75">
          <w:rPr>
            <w:noProof/>
            <w:webHidden/>
          </w:rPr>
          <w:fldChar w:fldCharType="end"/>
        </w:r>
      </w:hyperlink>
    </w:p>
    <w:p w14:paraId="53702F25" w14:textId="0D9E3F15" w:rsidR="00D57F75" w:rsidRDefault="004D5133">
      <w:pPr>
        <w:pStyle w:val="TOC3"/>
        <w:rPr>
          <w:rFonts w:asciiTheme="minorHAnsi" w:eastAsiaTheme="minorEastAsia" w:hAnsiTheme="minorHAnsi" w:cstheme="minorBidi"/>
          <w:noProof/>
          <w:sz w:val="22"/>
          <w:szCs w:val="22"/>
          <w:lang w:val="en-US" w:eastAsia="en-US"/>
        </w:rPr>
      </w:pPr>
      <w:hyperlink w:anchor="_Toc517792155" w:history="1">
        <w:r w:rsidR="00D57F75" w:rsidRPr="003D0A67">
          <w:rPr>
            <w:rStyle w:val="Hyperlink"/>
            <w:noProof/>
          </w:rPr>
          <w:t>5.4.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Xử lí hành động tương tác từ phía người dùng</w:t>
        </w:r>
        <w:r w:rsidR="00D57F75">
          <w:rPr>
            <w:noProof/>
            <w:webHidden/>
          </w:rPr>
          <w:tab/>
        </w:r>
        <w:r w:rsidR="00D57F75">
          <w:rPr>
            <w:noProof/>
            <w:webHidden/>
          </w:rPr>
          <w:fldChar w:fldCharType="begin"/>
        </w:r>
        <w:r w:rsidR="00D57F75">
          <w:rPr>
            <w:noProof/>
            <w:webHidden/>
          </w:rPr>
          <w:instrText xml:space="preserve"> PAGEREF _Toc517792155 \h </w:instrText>
        </w:r>
        <w:r w:rsidR="00D57F75">
          <w:rPr>
            <w:noProof/>
            <w:webHidden/>
          </w:rPr>
        </w:r>
        <w:r w:rsidR="00D57F75">
          <w:rPr>
            <w:noProof/>
            <w:webHidden/>
          </w:rPr>
          <w:fldChar w:fldCharType="separate"/>
        </w:r>
        <w:r w:rsidR="00C32F9A">
          <w:rPr>
            <w:noProof/>
            <w:webHidden/>
          </w:rPr>
          <w:t>62</w:t>
        </w:r>
        <w:r w:rsidR="00D57F75">
          <w:rPr>
            <w:noProof/>
            <w:webHidden/>
          </w:rPr>
          <w:fldChar w:fldCharType="end"/>
        </w:r>
      </w:hyperlink>
    </w:p>
    <w:p w14:paraId="11CD6EC5" w14:textId="502A30B9" w:rsidR="00D57F75" w:rsidRDefault="004D5133">
      <w:pPr>
        <w:pStyle w:val="TOC3"/>
        <w:rPr>
          <w:rFonts w:asciiTheme="minorHAnsi" w:eastAsiaTheme="minorEastAsia" w:hAnsiTheme="minorHAnsi" w:cstheme="minorBidi"/>
          <w:noProof/>
          <w:sz w:val="22"/>
          <w:szCs w:val="22"/>
          <w:lang w:val="en-US" w:eastAsia="en-US"/>
        </w:rPr>
      </w:pPr>
      <w:hyperlink w:anchor="_Toc517792156" w:history="1">
        <w:r w:rsidR="00D57F75" w:rsidRPr="003D0A67">
          <w:rPr>
            <w:rStyle w:val="Hyperlink"/>
            <w:noProof/>
          </w:rPr>
          <w:t>5.4.3.</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Giao tiếp giữa các thiết bị tương tác</w:t>
        </w:r>
        <w:r w:rsidR="00D57F75">
          <w:rPr>
            <w:noProof/>
            <w:webHidden/>
          </w:rPr>
          <w:tab/>
        </w:r>
        <w:r w:rsidR="00D57F75">
          <w:rPr>
            <w:noProof/>
            <w:webHidden/>
          </w:rPr>
          <w:fldChar w:fldCharType="begin"/>
        </w:r>
        <w:r w:rsidR="00D57F75">
          <w:rPr>
            <w:noProof/>
            <w:webHidden/>
          </w:rPr>
          <w:instrText xml:space="preserve"> PAGEREF _Toc517792156 \h </w:instrText>
        </w:r>
        <w:r w:rsidR="00D57F75">
          <w:rPr>
            <w:noProof/>
            <w:webHidden/>
          </w:rPr>
        </w:r>
        <w:r w:rsidR="00D57F75">
          <w:rPr>
            <w:noProof/>
            <w:webHidden/>
          </w:rPr>
          <w:fldChar w:fldCharType="separate"/>
        </w:r>
        <w:r w:rsidR="00C32F9A">
          <w:rPr>
            <w:noProof/>
            <w:webHidden/>
          </w:rPr>
          <w:t>63</w:t>
        </w:r>
        <w:r w:rsidR="00D57F75">
          <w:rPr>
            <w:noProof/>
            <w:webHidden/>
          </w:rPr>
          <w:fldChar w:fldCharType="end"/>
        </w:r>
      </w:hyperlink>
    </w:p>
    <w:p w14:paraId="111F3B42" w14:textId="653374C5" w:rsidR="00D57F75" w:rsidRDefault="004D5133">
      <w:pPr>
        <w:pStyle w:val="TOC2"/>
        <w:rPr>
          <w:rFonts w:asciiTheme="minorHAnsi" w:eastAsiaTheme="minorEastAsia" w:hAnsiTheme="minorHAnsi" w:cstheme="minorBidi"/>
          <w:sz w:val="22"/>
          <w:szCs w:val="22"/>
          <w:lang w:val="en-US" w:eastAsia="en-US"/>
        </w:rPr>
      </w:pPr>
      <w:hyperlink w:anchor="_Toc517792157" w:history="1">
        <w:r w:rsidR="00D57F75" w:rsidRPr="003D0A67">
          <w:rPr>
            <w:rStyle w:val="Hyperlink"/>
            <w:lang w:val="en-US"/>
          </w:rPr>
          <w:t>5.5.</w:t>
        </w:r>
        <w:r w:rsidR="00D57F75">
          <w:rPr>
            <w:rFonts w:asciiTheme="minorHAnsi" w:eastAsiaTheme="minorEastAsia" w:hAnsiTheme="minorHAnsi" w:cstheme="minorBidi"/>
            <w:sz w:val="22"/>
            <w:szCs w:val="22"/>
            <w:lang w:val="en-US" w:eastAsia="en-US"/>
          </w:rPr>
          <w:tab/>
        </w:r>
        <w:r w:rsidR="00D57F75" w:rsidRPr="003D0A67">
          <w:rPr>
            <w:rStyle w:val="Hyperlink"/>
            <w:lang w:val="en-US"/>
          </w:rPr>
          <w:t>Các chức năng của hệ thống</w:t>
        </w:r>
        <w:r w:rsidR="00D57F75">
          <w:rPr>
            <w:webHidden/>
          </w:rPr>
          <w:tab/>
        </w:r>
        <w:r w:rsidR="00D57F75">
          <w:rPr>
            <w:webHidden/>
          </w:rPr>
          <w:fldChar w:fldCharType="begin"/>
        </w:r>
        <w:r w:rsidR="00D57F75">
          <w:rPr>
            <w:webHidden/>
          </w:rPr>
          <w:instrText xml:space="preserve"> PAGEREF _Toc517792157 \h </w:instrText>
        </w:r>
        <w:r w:rsidR="00D57F75">
          <w:rPr>
            <w:webHidden/>
          </w:rPr>
        </w:r>
        <w:r w:rsidR="00D57F75">
          <w:rPr>
            <w:webHidden/>
          </w:rPr>
          <w:fldChar w:fldCharType="separate"/>
        </w:r>
        <w:r w:rsidR="00C32F9A">
          <w:rPr>
            <w:webHidden/>
          </w:rPr>
          <w:t>64</w:t>
        </w:r>
        <w:r w:rsidR="00D57F75">
          <w:rPr>
            <w:webHidden/>
          </w:rPr>
          <w:fldChar w:fldCharType="end"/>
        </w:r>
      </w:hyperlink>
    </w:p>
    <w:p w14:paraId="76311596" w14:textId="46174B3D" w:rsidR="00D57F75" w:rsidRDefault="004D5133">
      <w:pPr>
        <w:pStyle w:val="TOC3"/>
        <w:rPr>
          <w:rFonts w:asciiTheme="minorHAnsi" w:eastAsiaTheme="minorEastAsia" w:hAnsiTheme="minorHAnsi" w:cstheme="minorBidi"/>
          <w:noProof/>
          <w:sz w:val="22"/>
          <w:szCs w:val="22"/>
          <w:lang w:val="en-US" w:eastAsia="en-US"/>
        </w:rPr>
      </w:pPr>
      <w:hyperlink w:anchor="_Toc517792158" w:history="1">
        <w:r w:rsidR="00D57F75" w:rsidRPr="003D0A67">
          <w:rPr>
            <w:rStyle w:val="Hyperlink"/>
            <w:noProof/>
          </w:rPr>
          <w:t>5.5.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 cách thức tương tác</w:t>
        </w:r>
        <w:r w:rsidR="00D57F75">
          <w:rPr>
            <w:noProof/>
            <w:webHidden/>
          </w:rPr>
          <w:tab/>
        </w:r>
        <w:r w:rsidR="00D57F75">
          <w:rPr>
            <w:noProof/>
            <w:webHidden/>
          </w:rPr>
          <w:fldChar w:fldCharType="begin"/>
        </w:r>
        <w:r w:rsidR="00D57F75">
          <w:rPr>
            <w:noProof/>
            <w:webHidden/>
          </w:rPr>
          <w:instrText xml:space="preserve"> PAGEREF _Toc517792158 \h </w:instrText>
        </w:r>
        <w:r w:rsidR="00D57F75">
          <w:rPr>
            <w:noProof/>
            <w:webHidden/>
          </w:rPr>
        </w:r>
        <w:r w:rsidR="00D57F75">
          <w:rPr>
            <w:noProof/>
            <w:webHidden/>
          </w:rPr>
          <w:fldChar w:fldCharType="separate"/>
        </w:r>
        <w:r w:rsidR="00C32F9A">
          <w:rPr>
            <w:noProof/>
            <w:webHidden/>
          </w:rPr>
          <w:t>64</w:t>
        </w:r>
        <w:r w:rsidR="00D57F75">
          <w:rPr>
            <w:noProof/>
            <w:webHidden/>
          </w:rPr>
          <w:fldChar w:fldCharType="end"/>
        </w:r>
      </w:hyperlink>
    </w:p>
    <w:p w14:paraId="541607B0" w14:textId="67FC33EE" w:rsidR="00D57F75" w:rsidRDefault="004D5133">
      <w:pPr>
        <w:pStyle w:val="TOC3"/>
        <w:rPr>
          <w:rFonts w:asciiTheme="minorHAnsi" w:eastAsiaTheme="minorEastAsia" w:hAnsiTheme="minorHAnsi" w:cstheme="minorBidi"/>
          <w:noProof/>
          <w:sz w:val="22"/>
          <w:szCs w:val="22"/>
          <w:lang w:val="en-US" w:eastAsia="en-US"/>
        </w:rPr>
      </w:pPr>
      <w:hyperlink w:anchor="_Toc517792159" w:history="1">
        <w:r w:rsidR="00D57F75" w:rsidRPr="003D0A67">
          <w:rPr>
            <w:rStyle w:val="Hyperlink"/>
            <w:noProof/>
          </w:rPr>
          <w:t>5.5.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Màn hình giao diện chính</w:t>
        </w:r>
        <w:r w:rsidR="00D57F75">
          <w:rPr>
            <w:noProof/>
            <w:webHidden/>
          </w:rPr>
          <w:tab/>
        </w:r>
        <w:r w:rsidR="00D57F75">
          <w:rPr>
            <w:noProof/>
            <w:webHidden/>
          </w:rPr>
          <w:fldChar w:fldCharType="begin"/>
        </w:r>
        <w:r w:rsidR="00D57F75">
          <w:rPr>
            <w:noProof/>
            <w:webHidden/>
          </w:rPr>
          <w:instrText xml:space="preserve"> PAGEREF _Toc517792159 \h </w:instrText>
        </w:r>
        <w:r w:rsidR="00D57F75">
          <w:rPr>
            <w:noProof/>
            <w:webHidden/>
          </w:rPr>
        </w:r>
        <w:r w:rsidR="00D57F75">
          <w:rPr>
            <w:noProof/>
            <w:webHidden/>
          </w:rPr>
          <w:fldChar w:fldCharType="separate"/>
        </w:r>
        <w:r w:rsidR="00C32F9A">
          <w:rPr>
            <w:noProof/>
            <w:webHidden/>
          </w:rPr>
          <w:t>65</w:t>
        </w:r>
        <w:r w:rsidR="00D57F75">
          <w:rPr>
            <w:noProof/>
            <w:webHidden/>
          </w:rPr>
          <w:fldChar w:fldCharType="end"/>
        </w:r>
      </w:hyperlink>
    </w:p>
    <w:p w14:paraId="6C31CFDD" w14:textId="133D77AC" w:rsidR="00D57F75" w:rsidRDefault="004D5133">
      <w:pPr>
        <w:pStyle w:val="TOC2"/>
        <w:rPr>
          <w:rFonts w:asciiTheme="minorHAnsi" w:eastAsiaTheme="minorEastAsia" w:hAnsiTheme="minorHAnsi" w:cstheme="minorBidi"/>
          <w:sz w:val="22"/>
          <w:szCs w:val="22"/>
          <w:lang w:val="en-US" w:eastAsia="en-US"/>
        </w:rPr>
      </w:pPr>
      <w:hyperlink w:anchor="_Toc517792160" w:history="1">
        <w:r w:rsidR="00D57F75" w:rsidRPr="003D0A67">
          <w:rPr>
            <w:rStyle w:val="Hyperlink"/>
            <w:lang w:val="en-US"/>
          </w:rPr>
          <w:t>5.6.</w:t>
        </w:r>
        <w:r w:rsidR="00D57F75">
          <w:rPr>
            <w:rFonts w:asciiTheme="minorHAnsi" w:eastAsiaTheme="minorEastAsia" w:hAnsiTheme="minorHAnsi" w:cstheme="minorBidi"/>
            <w:sz w:val="22"/>
            <w:szCs w:val="22"/>
            <w:lang w:val="en-US" w:eastAsia="en-US"/>
          </w:rPr>
          <w:tab/>
        </w:r>
        <w:r w:rsidR="00D57F75" w:rsidRPr="003D0A67">
          <w:rPr>
            <w:rStyle w:val="Hyperlink"/>
            <w:lang w:val="en-US"/>
          </w:rPr>
          <w:t>Kết luận</w:t>
        </w:r>
        <w:r w:rsidR="00D57F75">
          <w:rPr>
            <w:webHidden/>
          </w:rPr>
          <w:tab/>
        </w:r>
        <w:r w:rsidR="00D57F75">
          <w:rPr>
            <w:webHidden/>
          </w:rPr>
          <w:fldChar w:fldCharType="begin"/>
        </w:r>
        <w:r w:rsidR="00D57F75">
          <w:rPr>
            <w:webHidden/>
          </w:rPr>
          <w:instrText xml:space="preserve"> PAGEREF _Toc517792160 \h </w:instrText>
        </w:r>
        <w:r w:rsidR="00D57F75">
          <w:rPr>
            <w:webHidden/>
          </w:rPr>
        </w:r>
        <w:r w:rsidR="00D57F75">
          <w:rPr>
            <w:webHidden/>
          </w:rPr>
          <w:fldChar w:fldCharType="separate"/>
        </w:r>
        <w:r w:rsidR="00C32F9A">
          <w:rPr>
            <w:webHidden/>
          </w:rPr>
          <w:t>65</w:t>
        </w:r>
        <w:r w:rsidR="00D57F75">
          <w:rPr>
            <w:webHidden/>
          </w:rPr>
          <w:fldChar w:fldCharType="end"/>
        </w:r>
      </w:hyperlink>
    </w:p>
    <w:p w14:paraId="4E0044D3" w14:textId="7638D0C4" w:rsidR="00D57F75" w:rsidRDefault="004D5133">
      <w:pPr>
        <w:pStyle w:val="TOC1"/>
        <w:rPr>
          <w:rFonts w:asciiTheme="minorHAnsi" w:eastAsiaTheme="minorEastAsia" w:hAnsiTheme="minorHAnsi" w:cstheme="minorBidi"/>
          <w:b w:val="0"/>
          <w:sz w:val="22"/>
          <w:szCs w:val="22"/>
          <w:lang w:eastAsia="en-US"/>
        </w:rPr>
      </w:pPr>
      <w:hyperlink w:anchor="_Toc517792161" w:history="1">
        <w:r w:rsidR="00D57F75" w:rsidRPr="003D0A67">
          <w:rPr>
            <w:rStyle w:val="Hyperlink"/>
          </w:rPr>
          <w:t>Chương 6 Kết luận</w:t>
        </w:r>
        <w:r w:rsidR="00D57F75">
          <w:rPr>
            <w:webHidden/>
          </w:rPr>
          <w:tab/>
        </w:r>
        <w:r w:rsidR="00D57F75">
          <w:rPr>
            <w:webHidden/>
          </w:rPr>
          <w:fldChar w:fldCharType="begin"/>
        </w:r>
        <w:r w:rsidR="00D57F75">
          <w:rPr>
            <w:webHidden/>
          </w:rPr>
          <w:instrText xml:space="preserve"> PAGEREF _Toc517792161 \h </w:instrText>
        </w:r>
        <w:r w:rsidR="00D57F75">
          <w:rPr>
            <w:webHidden/>
          </w:rPr>
        </w:r>
        <w:r w:rsidR="00D57F75">
          <w:rPr>
            <w:webHidden/>
          </w:rPr>
          <w:fldChar w:fldCharType="separate"/>
        </w:r>
        <w:r w:rsidR="00C32F9A">
          <w:rPr>
            <w:webHidden/>
          </w:rPr>
          <w:t>67</w:t>
        </w:r>
        <w:r w:rsidR="00D57F75">
          <w:rPr>
            <w:webHidden/>
          </w:rPr>
          <w:fldChar w:fldCharType="end"/>
        </w:r>
      </w:hyperlink>
    </w:p>
    <w:p w14:paraId="7B5D3016" w14:textId="3505FA4A" w:rsidR="00D57F75" w:rsidRDefault="004D5133">
      <w:pPr>
        <w:pStyle w:val="TOC2"/>
        <w:rPr>
          <w:rFonts w:asciiTheme="minorHAnsi" w:eastAsiaTheme="minorEastAsia" w:hAnsiTheme="minorHAnsi" w:cstheme="minorBidi"/>
          <w:sz w:val="22"/>
          <w:szCs w:val="22"/>
          <w:lang w:val="en-US" w:eastAsia="en-US"/>
        </w:rPr>
      </w:pPr>
      <w:hyperlink w:anchor="_Toc517792162" w:history="1">
        <w:r w:rsidR="00D57F75" w:rsidRPr="003D0A67">
          <w:rPr>
            <w:rStyle w:val="Hyperlink"/>
            <w:lang w:val="en-US"/>
          </w:rPr>
          <w:t>6.1.</w:t>
        </w:r>
        <w:r w:rsidR="00D57F75">
          <w:rPr>
            <w:rFonts w:asciiTheme="minorHAnsi" w:eastAsiaTheme="minorEastAsia" w:hAnsiTheme="minorHAnsi" w:cstheme="minorBidi"/>
            <w:sz w:val="22"/>
            <w:szCs w:val="22"/>
            <w:lang w:val="en-US" w:eastAsia="en-US"/>
          </w:rPr>
          <w:tab/>
        </w:r>
        <w:r w:rsidR="00D57F75" w:rsidRPr="003D0A67">
          <w:rPr>
            <w:rStyle w:val="Hyperlink"/>
            <w:lang w:val="en-US"/>
          </w:rPr>
          <w:t>Các kết quả đạt được</w:t>
        </w:r>
        <w:r w:rsidR="00D57F75">
          <w:rPr>
            <w:webHidden/>
          </w:rPr>
          <w:tab/>
        </w:r>
        <w:r w:rsidR="00D57F75">
          <w:rPr>
            <w:webHidden/>
          </w:rPr>
          <w:fldChar w:fldCharType="begin"/>
        </w:r>
        <w:r w:rsidR="00D57F75">
          <w:rPr>
            <w:webHidden/>
          </w:rPr>
          <w:instrText xml:space="preserve"> PAGEREF _Toc517792162 \h </w:instrText>
        </w:r>
        <w:r w:rsidR="00D57F75">
          <w:rPr>
            <w:webHidden/>
          </w:rPr>
        </w:r>
        <w:r w:rsidR="00D57F75">
          <w:rPr>
            <w:webHidden/>
          </w:rPr>
          <w:fldChar w:fldCharType="separate"/>
        </w:r>
        <w:r w:rsidR="00C32F9A">
          <w:rPr>
            <w:webHidden/>
          </w:rPr>
          <w:t>67</w:t>
        </w:r>
        <w:r w:rsidR="00D57F75">
          <w:rPr>
            <w:webHidden/>
          </w:rPr>
          <w:fldChar w:fldCharType="end"/>
        </w:r>
      </w:hyperlink>
    </w:p>
    <w:p w14:paraId="410AA93D" w14:textId="0FDB1A9C" w:rsidR="00D57F75" w:rsidRDefault="004D5133">
      <w:pPr>
        <w:pStyle w:val="TOC2"/>
        <w:rPr>
          <w:rFonts w:asciiTheme="minorHAnsi" w:eastAsiaTheme="minorEastAsia" w:hAnsiTheme="minorHAnsi" w:cstheme="minorBidi"/>
          <w:sz w:val="22"/>
          <w:szCs w:val="22"/>
          <w:lang w:val="en-US" w:eastAsia="en-US"/>
        </w:rPr>
      </w:pPr>
      <w:hyperlink w:anchor="_Toc517792163" w:history="1">
        <w:r w:rsidR="00D57F75" w:rsidRPr="003D0A67">
          <w:rPr>
            <w:rStyle w:val="Hyperlink"/>
            <w:lang w:val="en-US"/>
          </w:rPr>
          <w:t>6.2.</w:t>
        </w:r>
        <w:r w:rsidR="00D57F75">
          <w:rPr>
            <w:rFonts w:asciiTheme="minorHAnsi" w:eastAsiaTheme="minorEastAsia" w:hAnsiTheme="minorHAnsi" w:cstheme="minorBidi"/>
            <w:sz w:val="22"/>
            <w:szCs w:val="22"/>
            <w:lang w:val="en-US" w:eastAsia="en-US"/>
          </w:rPr>
          <w:tab/>
        </w:r>
        <w:r w:rsidR="00D57F75" w:rsidRPr="003D0A67">
          <w:rPr>
            <w:rStyle w:val="Hyperlink"/>
            <w:lang w:val="en-US"/>
          </w:rPr>
          <w:t>Hướng phát triển của đề tài</w:t>
        </w:r>
        <w:r w:rsidR="00D57F75">
          <w:rPr>
            <w:webHidden/>
          </w:rPr>
          <w:tab/>
        </w:r>
        <w:r w:rsidR="00D57F75">
          <w:rPr>
            <w:webHidden/>
          </w:rPr>
          <w:fldChar w:fldCharType="begin"/>
        </w:r>
        <w:r w:rsidR="00D57F75">
          <w:rPr>
            <w:webHidden/>
          </w:rPr>
          <w:instrText xml:space="preserve"> PAGEREF _Toc517792163 \h </w:instrText>
        </w:r>
        <w:r w:rsidR="00D57F75">
          <w:rPr>
            <w:webHidden/>
          </w:rPr>
        </w:r>
        <w:r w:rsidR="00D57F75">
          <w:rPr>
            <w:webHidden/>
          </w:rPr>
          <w:fldChar w:fldCharType="separate"/>
        </w:r>
        <w:r w:rsidR="00C32F9A">
          <w:rPr>
            <w:webHidden/>
          </w:rPr>
          <w:t>68</w:t>
        </w:r>
        <w:r w:rsidR="00D57F75">
          <w:rPr>
            <w:webHidden/>
          </w:rPr>
          <w:fldChar w:fldCharType="end"/>
        </w:r>
      </w:hyperlink>
    </w:p>
    <w:p w14:paraId="510B5CB4" w14:textId="6D92EF25" w:rsidR="00D57F75" w:rsidRDefault="004D5133">
      <w:pPr>
        <w:pStyle w:val="TOC1"/>
        <w:rPr>
          <w:rFonts w:asciiTheme="minorHAnsi" w:eastAsiaTheme="minorEastAsia" w:hAnsiTheme="minorHAnsi" w:cstheme="minorBidi"/>
          <w:b w:val="0"/>
          <w:sz w:val="22"/>
          <w:szCs w:val="22"/>
          <w:lang w:eastAsia="en-US"/>
        </w:rPr>
      </w:pPr>
      <w:hyperlink w:anchor="_Toc517792164" w:history="1">
        <w:r w:rsidR="00D57F75" w:rsidRPr="003D0A67">
          <w:rPr>
            <w:rStyle w:val="Hyperlink"/>
          </w:rPr>
          <w:t>TÀI LIỆU THAM KHẢO</w:t>
        </w:r>
        <w:r w:rsidR="00D57F75">
          <w:rPr>
            <w:webHidden/>
          </w:rPr>
          <w:tab/>
        </w:r>
        <w:r w:rsidR="00D57F75">
          <w:rPr>
            <w:webHidden/>
          </w:rPr>
          <w:fldChar w:fldCharType="begin"/>
        </w:r>
        <w:r w:rsidR="00D57F75">
          <w:rPr>
            <w:webHidden/>
          </w:rPr>
          <w:instrText xml:space="preserve"> PAGEREF _Toc517792164 \h </w:instrText>
        </w:r>
        <w:r w:rsidR="00D57F75">
          <w:rPr>
            <w:webHidden/>
          </w:rPr>
        </w:r>
        <w:r w:rsidR="00D57F75">
          <w:rPr>
            <w:webHidden/>
          </w:rPr>
          <w:fldChar w:fldCharType="separate"/>
        </w:r>
        <w:r w:rsidR="00C32F9A">
          <w:rPr>
            <w:webHidden/>
          </w:rPr>
          <w:t>70</w:t>
        </w:r>
        <w:r w:rsidR="00D57F75">
          <w:rPr>
            <w:webHidden/>
          </w:rPr>
          <w:fldChar w:fldCharType="end"/>
        </w:r>
      </w:hyperlink>
    </w:p>
    <w:p w14:paraId="3BF05389" w14:textId="77777777"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7792101"/>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14:paraId="6F95E44D" w14:textId="6A75777B" w:rsidR="00F64254"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7857885" w:history="1">
        <w:r w:rsidR="00F64254" w:rsidRPr="00DB4F77">
          <w:rPr>
            <w:rStyle w:val="Hyperlink"/>
            <w:noProof/>
          </w:rPr>
          <w:t xml:space="preserve">Hình 1.1 Du khách ở  Lawrence Hall of Science khám phá các khái niệm dòng chảy nước </w:t>
        </w:r>
        <w:r w:rsidR="00F64254" w:rsidRPr="00DB4F77">
          <w:rPr>
            <w:rStyle w:val="Hyperlink"/>
            <w:noProof/>
            <w:lang w:val="en-US"/>
          </w:rPr>
          <w:t>[9]</w:t>
        </w:r>
        <w:r w:rsidR="00F64254">
          <w:rPr>
            <w:noProof/>
            <w:webHidden/>
          </w:rPr>
          <w:tab/>
        </w:r>
        <w:r w:rsidR="00F64254">
          <w:rPr>
            <w:noProof/>
            <w:webHidden/>
          </w:rPr>
          <w:fldChar w:fldCharType="begin"/>
        </w:r>
        <w:r w:rsidR="00F64254">
          <w:rPr>
            <w:noProof/>
            <w:webHidden/>
          </w:rPr>
          <w:instrText xml:space="preserve"> PAGEREF _Toc517857885 \h </w:instrText>
        </w:r>
        <w:r w:rsidR="00F64254">
          <w:rPr>
            <w:noProof/>
            <w:webHidden/>
          </w:rPr>
        </w:r>
        <w:r w:rsidR="00F64254">
          <w:rPr>
            <w:noProof/>
            <w:webHidden/>
          </w:rPr>
          <w:fldChar w:fldCharType="separate"/>
        </w:r>
        <w:r w:rsidR="00F64254">
          <w:rPr>
            <w:noProof/>
            <w:webHidden/>
          </w:rPr>
          <w:t>3</w:t>
        </w:r>
        <w:r w:rsidR="00F64254">
          <w:rPr>
            <w:noProof/>
            <w:webHidden/>
          </w:rPr>
          <w:fldChar w:fldCharType="end"/>
        </w:r>
      </w:hyperlink>
    </w:p>
    <w:p w14:paraId="64644EE3" w14:textId="37DCC733"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86" w:history="1">
        <w:r w:rsidR="00F64254" w:rsidRPr="00DB4F77">
          <w:rPr>
            <w:rStyle w:val="Hyperlink"/>
            <w:noProof/>
          </w:rPr>
          <w:t>Hình 1.2 Mô hình hố cát render màu theo độ cao</w:t>
        </w:r>
        <w:r w:rsidR="00F64254">
          <w:rPr>
            <w:noProof/>
            <w:webHidden/>
          </w:rPr>
          <w:tab/>
        </w:r>
        <w:r w:rsidR="00F64254">
          <w:rPr>
            <w:noProof/>
            <w:webHidden/>
          </w:rPr>
          <w:fldChar w:fldCharType="begin"/>
        </w:r>
        <w:r w:rsidR="00F64254">
          <w:rPr>
            <w:noProof/>
            <w:webHidden/>
          </w:rPr>
          <w:instrText xml:space="preserve"> PAGEREF _Toc517857886 \h </w:instrText>
        </w:r>
        <w:r w:rsidR="00F64254">
          <w:rPr>
            <w:noProof/>
            <w:webHidden/>
          </w:rPr>
        </w:r>
        <w:r w:rsidR="00F64254">
          <w:rPr>
            <w:noProof/>
            <w:webHidden/>
          </w:rPr>
          <w:fldChar w:fldCharType="separate"/>
        </w:r>
        <w:r w:rsidR="00F64254">
          <w:rPr>
            <w:noProof/>
            <w:webHidden/>
          </w:rPr>
          <w:t>3</w:t>
        </w:r>
        <w:r w:rsidR="00F64254">
          <w:rPr>
            <w:noProof/>
            <w:webHidden/>
          </w:rPr>
          <w:fldChar w:fldCharType="end"/>
        </w:r>
      </w:hyperlink>
    </w:p>
    <w:p w14:paraId="77335079" w14:textId="4F390F4D"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87" w:history="1">
        <w:r w:rsidR="00F64254" w:rsidRPr="00DB4F77">
          <w:rPr>
            <w:rStyle w:val="Hyperlink"/>
            <w:noProof/>
          </w:rPr>
          <w:t>Hình 1.3 Đối tượng chiếu màu trắng (trái), Đồi tượng được chiếu hoa văn phụ thuộc vào vị trí và góc nhìn của người xem (giữa, phải) [11]</w:t>
        </w:r>
        <w:r w:rsidR="00F64254">
          <w:rPr>
            <w:noProof/>
            <w:webHidden/>
          </w:rPr>
          <w:tab/>
        </w:r>
        <w:r w:rsidR="00F64254">
          <w:rPr>
            <w:noProof/>
            <w:webHidden/>
          </w:rPr>
          <w:fldChar w:fldCharType="begin"/>
        </w:r>
        <w:r w:rsidR="00F64254">
          <w:rPr>
            <w:noProof/>
            <w:webHidden/>
          </w:rPr>
          <w:instrText xml:space="preserve"> PAGEREF _Toc517857887 \h </w:instrText>
        </w:r>
        <w:r w:rsidR="00F64254">
          <w:rPr>
            <w:noProof/>
            <w:webHidden/>
          </w:rPr>
        </w:r>
        <w:r w:rsidR="00F64254">
          <w:rPr>
            <w:noProof/>
            <w:webHidden/>
          </w:rPr>
          <w:fldChar w:fldCharType="separate"/>
        </w:r>
        <w:r w:rsidR="00F64254">
          <w:rPr>
            <w:noProof/>
            <w:webHidden/>
          </w:rPr>
          <w:t>5</w:t>
        </w:r>
        <w:r w:rsidR="00F64254">
          <w:rPr>
            <w:noProof/>
            <w:webHidden/>
          </w:rPr>
          <w:fldChar w:fldCharType="end"/>
        </w:r>
      </w:hyperlink>
    </w:p>
    <w:p w14:paraId="06A33563" w14:textId="79F31636"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88" w:history="1">
        <w:r w:rsidR="00F64254" w:rsidRPr="00DB4F77">
          <w:rPr>
            <w:rStyle w:val="Hyperlink"/>
            <w:noProof/>
          </w:rPr>
          <w:t>Hình 1.4 Chiếu phối cảnh lên đĩa thức ăn</w:t>
        </w:r>
        <w:r w:rsidR="00F64254">
          <w:rPr>
            <w:noProof/>
            <w:webHidden/>
          </w:rPr>
          <w:tab/>
        </w:r>
        <w:r w:rsidR="00F64254">
          <w:rPr>
            <w:noProof/>
            <w:webHidden/>
          </w:rPr>
          <w:fldChar w:fldCharType="begin"/>
        </w:r>
        <w:r w:rsidR="00F64254">
          <w:rPr>
            <w:noProof/>
            <w:webHidden/>
          </w:rPr>
          <w:instrText xml:space="preserve"> PAGEREF _Toc517857888 \h </w:instrText>
        </w:r>
        <w:r w:rsidR="00F64254">
          <w:rPr>
            <w:noProof/>
            <w:webHidden/>
          </w:rPr>
        </w:r>
        <w:r w:rsidR="00F64254">
          <w:rPr>
            <w:noProof/>
            <w:webHidden/>
          </w:rPr>
          <w:fldChar w:fldCharType="separate"/>
        </w:r>
        <w:r w:rsidR="00F64254">
          <w:rPr>
            <w:noProof/>
            <w:webHidden/>
          </w:rPr>
          <w:t>5</w:t>
        </w:r>
        <w:r w:rsidR="00F64254">
          <w:rPr>
            <w:noProof/>
            <w:webHidden/>
          </w:rPr>
          <w:fldChar w:fldCharType="end"/>
        </w:r>
      </w:hyperlink>
    </w:p>
    <w:p w14:paraId="3E43BB28" w14:textId="2032493A"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89" w:history="1">
        <w:r w:rsidR="00F64254" w:rsidRPr="00DB4F77">
          <w:rPr>
            <w:rStyle w:val="Hyperlink"/>
            <w:noProof/>
          </w:rPr>
          <w:t>Hình 1.5 Hành động Flip</w:t>
        </w:r>
        <w:r w:rsidR="00F64254">
          <w:rPr>
            <w:noProof/>
            <w:webHidden/>
          </w:rPr>
          <w:tab/>
        </w:r>
        <w:r w:rsidR="00F64254">
          <w:rPr>
            <w:noProof/>
            <w:webHidden/>
          </w:rPr>
          <w:fldChar w:fldCharType="begin"/>
        </w:r>
        <w:r w:rsidR="00F64254">
          <w:rPr>
            <w:noProof/>
            <w:webHidden/>
          </w:rPr>
          <w:instrText xml:space="preserve"> PAGEREF _Toc517857889 \h </w:instrText>
        </w:r>
        <w:r w:rsidR="00F64254">
          <w:rPr>
            <w:noProof/>
            <w:webHidden/>
          </w:rPr>
        </w:r>
        <w:r w:rsidR="00F64254">
          <w:rPr>
            <w:noProof/>
            <w:webHidden/>
          </w:rPr>
          <w:fldChar w:fldCharType="separate"/>
        </w:r>
        <w:r w:rsidR="00F64254">
          <w:rPr>
            <w:noProof/>
            <w:webHidden/>
          </w:rPr>
          <w:t>6</w:t>
        </w:r>
        <w:r w:rsidR="00F64254">
          <w:rPr>
            <w:noProof/>
            <w:webHidden/>
          </w:rPr>
          <w:fldChar w:fldCharType="end"/>
        </w:r>
      </w:hyperlink>
    </w:p>
    <w:p w14:paraId="476FBD1B" w14:textId="58C5BCB8"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0" w:history="1">
        <w:r w:rsidR="00F64254" w:rsidRPr="00DB4F77">
          <w:rPr>
            <w:rStyle w:val="Hyperlink"/>
            <w:noProof/>
          </w:rPr>
          <w:t>Hình 1.6 Hành động Shake</w:t>
        </w:r>
        <w:r w:rsidR="00F64254">
          <w:rPr>
            <w:noProof/>
            <w:webHidden/>
          </w:rPr>
          <w:tab/>
        </w:r>
        <w:r w:rsidR="00F64254">
          <w:rPr>
            <w:noProof/>
            <w:webHidden/>
          </w:rPr>
          <w:fldChar w:fldCharType="begin"/>
        </w:r>
        <w:r w:rsidR="00F64254">
          <w:rPr>
            <w:noProof/>
            <w:webHidden/>
          </w:rPr>
          <w:instrText xml:space="preserve"> PAGEREF _Toc517857890 \h </w:instrText>
        </w:r>
        <w:r w:rsidR="00F64254">
          <w:rPr>
            <w:noProof/>
            <w:webHidden/>
          </w:rPr>
        </w:r>
        <w:r w:rsidR="00F64254">
          <w:rPr>
            <w:noProof/>
            <w:webHidden/>
          </w:rPr>
          <w:fldChar w:fldCharType="separate"/>
        </w:r>
        <w:r w:rsidR="00F64254">
          <w:rPr>
            <w:noProof/>
            <w:webHidden/>
          </w:rPr>
          <w:t>7</w:t>
        </w:r>
        <w:r w:rsidR="00F64254">
          <w:rPr>
            <w:noProof/>
            <w:webHidden/>
          </w:rPr>
          <w:fldChar w:fldCharType="end"/>
        </w:r>
      </w:hyperlink>
    </w:p>
    <w:p w14:paraId="24B68AE7" w14:textId="686F77DA"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1" w:history="1">
        <w:r w:rsidR="00F64254" w:rsidRPr="00DB4F77">
          <w:rPr>
            <w:rStyle w:val="Hyperlink"/>
            <w:noProof/>
          </w:rPr>
          <w:t>Hình 1.7 Hành động Erect</w:t>
        </w:r>
        <w:r w:rsidR="00F64254">
          <w:rPr>
            <w:noProof/>
            <w:webHidden/>
          </w:rPr>
          <w:tab/>
        </w:r>
        <w:r w:rsidR="00F64254">
          <w:rPr>
            <w:noProof/>
            <w:webHidden/>
          </w:rPr>
          <w:fldChar w:fldCharType="begin"/>
        </w:r>
        <w:r w:rsidR="00F64254">
          <w:rPr>
            <w:noProof/>
            <w:webHidden/>
          </w:rPr>
          <w:instrText xml:space="preserve"> PAGEREF _Toc517857891 \h </w:instrText>
        </w:r>
        <w:r w:rsidR="00F64254">
          <w:rPr>
            <w:noProof/>
            <w:webHidden/>
          </w:rPr>
        </w:r>
        <w:r w:rsidR="00F64254">
          <w:rPr>
            <w:noProof/>
            <w:webHidden/>
          </w:rPr>
          <w:fldChar w:fldCharType="separate"/>
        </w:r>
        <w:r w:rsidR="00F64254">
          <w:rPr>
            <w:noProof/>
            <w:webHidden/>
          </w:rPr>
          <w:t>7</w:t>
        </w:r>
        <w:r w:rsidR="00F64254">
          <w:rPr>
            <w:noProof/>
            <w:webHidden/>
          </w:rPr>
          <w:fldChar w:fldCharType="end"/>
        </w:r>
      </w:hyperlink>
    </w:p>
    <w:p w14:paraId="09FB8E72" w14:textId="477607CA"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2" w:history="1">
        <w:r w:rsidR="00F64254" w:rsidRPr="00DB4F77">
          <w:rPr>
            <w:rStyle w:val="Hyperlink"/>
            <w:noProof/>
          </w:rPr>
          <w:t>Hình 1.8 Hành động Shake Down</w:t>
        </w:r>
        <w:r w:rsidR="00F64254">
          <w:rPr>
            <w:noProof/>
            <w:webHidden/>
          </w:rPr>
          <w:tab/>
        </w:r>
        <w:r w:rsidR="00F64254">
          <w:rPr>
            <w:noProof/>
            <w:webHidden/>
          </w:rPr>
          <w:fldChar w:fldCharType="begin"/>
        </w:r>
        <w:r w:rsidR="00F64254">
          <w:rPr>
            <w:noProof/>
            <w:webHidden/>
          </w:rPr>
          <w:instrText xml:space="preserve"> PAGEREF _Toc517857892 \h </w:instrText>
        </w:r>
        <w:r w:rsidR="00F64254">
          <w:rPr>
            <w:noProof/>
            <w:webHidden/>
          </w:rPr>
        </w:r>
        <w:r w:rsidR="00F64254">
          <w:rPr>
            <w:noProof/>
            <w:webHidden/>
          </w:rPr>
          <w:fldChar w:fldCharType="separate"/>
        </w:r>
        <w:r w:rsidR="00F64254">
          <w:rPr>
            <w:noProof/>
            <w:webHidden/>
          </w:rPr>
          <w:t>7</w:t>
        </w:r>
        <w:r w:rsidR="00F64254">
          <w:rPr>
            <w:noProof/>
            <w:webHidden/>
          </w:rPr>
          <w:fldChar w:fldCharType="end"/>
        </w:r>
      </w:hyperlink>
    </w:p>
    <w:p w14:paraId="12946CAE" w14:textId="6FF9C3E6"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3" w:history="1">
        <w:r w:rsidR="00F64254" w:rsidRPr="00DB4F77">
          <w:rPr>
            <w:rStyle w:val="Hyperlink"/>
            <w:noProof/>
          </w:rPr>
          <w:t>Hình 1.9 Hành động Shake Up</w:t>
        </w:r>
        <w:r w:rsidR="00F64254">
          <w:rPr>
            <w:noProof/>
            <w:webHidden/>
          </w:rPr>
          <w:tab/>
        </w:r>
        <w:r w:rsidR="00F64254">
          <w:rPr>
            <w:noProof/>
            <w:webHidden/>
          </w:rPr>
          <w:fldChar w:fldCharType="begin"/>
        </w:r>
        <w:r w:rsidR="00F64254">
          <w:rPr>
            <w:noProof/>
            <w:webHidden/>
          </w:rPr>
          <w:instrText xml:space="preserve"> PAGEREF _Toc517857893 \h </w:instrText>
        </w:r>
        <w:r w:rsidR="00F64254">
          <w:rPr>
            <w:noProof/>
            <w:webHidden/>
          </w:rPr>
        </w:r>
        <w:r w:rsidR="00F64254">
          <w:rPr>
            <w:noProof/>
            <w:webHidden/>
          </w:rPr>
          <w:fldChar w:fldCharType="separate"/>
        </w:r>
        <w:r w:rsidR="00F64254">
          <w:rPr>
            <w:noProof/>
            <w:webHidden/>
          </w:rPr>
          <w:t>8</w:t>
        </w:r>
        <w:r w:rsidR="00F64254">
          <w:rPr>
            <w:noProof/>
            <w:webHidden/>
          </w:rPr>
          <w:fldChar w:fldCharType="end"/>
        </w:r>
      </w:hyperlink>
    </w:p>
    <w:p w14:paraId="631A0AB4" w14:textId="41BA9547"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4" w:history="1">
        <w:r w:rsidR="00F64254" w:rsidRPr="00DB4F77">
          <w:rPr>
            <w:rStyle w:val="Hyperlink"/>
            <w:noProof/>
          </w:rPr>
          <w:t>Hình 2.1 Kết quả các bước trong quy trình nhận dạng vật thể</w:t>
        </w:r>
        <w:r w:rsidR="00F64254">
          <w:rPr>
            <w:noProof/>
            <w:webHidden/>
          </w:rPr>
          <w:tab/>
        </w:r>
        <w:r w:rsidR="00F64254">
          <w:rPr>
            <w:noProof/>
            <w:webHidden/>
          </w:rPr>
          <w:fldChar w:fldCharType="begin"/>
        </w:r>
        <w:r w:rsidR="00F64254">
          <w:rPr>
            <w:noProof/>
            <w:webHidden/>
          </w:rPr>
          <w:instrText xml:space="preserve"> PAGEREF _Toc517857894 \h </w:instrText>
        </w:r>
        <w:r w:rsidR="00F64254">
          <w:rPr>
            <w:noProof/>
            <w:webHidden/>
          </w:rPr>
        </w:r>
        <w:r w:rsidR="00F64254">
          <w:rPr>
            <w:noProof/>
            <w:webHidden/>
          </w:rPr>
          <w:fldChar w:fldCharType="separate"/>
        </w:r>
        <w:r w:rsidR="00F64254">
          <w:rPr>
            <w:noProof/>
            <w:webHidden/>
          </w:rPr>
          <w:t>15</w:t>
        </w:r>
        <w:r w:rsidR="00F64254">
          <w:rPr>
            <w:noProof/>
            <w:webHidden/>
          </w:rPr>
          <w:fldChar w:fldCharType="end"/>
        </w:r>
      </w:hyperlink>
    </w:p>
    <w:p w14:paraId="79197DC5" w14:textId="35904D3F"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5" w:history="1">
        <w:r w:rsidR="00F64254" w:rsidRPr="00DB4F77">
          <w:rPr>
            <w:rStyle w:val="Hyperlink"/>
            <w:noProof/>
          </w:rPr>
          <w:t>Hình 2.2 Ví dụ về toán tử erosion</w:t>
        </w:r>
        <w:r w:rsidR="00F64254">
          <w:rPr>
            <w:noProof/>
            <w:webHidden/>
          </w:rPr>
          <w:tab/>
        </w:r>
        <w:r w:rsidR="00F64254">
          <w:rPr>
            <w:noProof/>
            <w:webHidden/>
          </w:rPr>
          <w:fldChar w:fldCharType="begin"/>
        </w:r>
        <w:r w:rsidR="00F64254">
          <w:rPr>
            <w:noProof/>
            <w:webHidden/>
          </w:rPr>
          <w:instrText xml:space="preserve"> PAGEREF _Toc517857895 \h </w:instrText>
        </w:r>
        <w:r w:rsidR="00F64254">
          <w:rPr>
            <w:noProof/>
            <w:webHidden/>
          </w:rPr>
        </w:r>
        <w:r w:rsidR="00F64254">
          <w:rPr>
            <w:noProof/>
            <w:webHidden/>
          </w:rPr>
          <w:fldChar w:fldCharType="separate"/>
        </w:r>
        <w:r w:rsidR="00F64254">
          <w:rPr>
            <w:noProof/>
            <w:webHidden/>
          </w:rPr>
          <w:t>16</w:t>
        </w:r>
        <w:r w:rsidR="00F64254">
          <w:rPr>
            <w:noProof/>
            <w:webHidden/>
          </w:rPr>
          <w:fldChar w:fldCharType="end"/>
        </w:r>
      </w:hyperlink>
    </w:p>
    <w:p w14:paraId="61FADB5C" w14:textId="23C85370"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6" w:history="1">
        <w:r w:rsidR="00F64254" w:rsidRPr="00DB4F77">
          <w:rPr>
            <w:rStyle w:val="Hyperlink"/>
            <w:noProof/>
          </w:rPr>
          <w:t>Hình 2.3 Đăng kí tài khoản Vuforia</w:t>
        </w:r>
        <w:r w:rsidR="00F64254">
          <w:rPr>
            <w:noProof/>
            <w:webHidden/>
          </w:rPr>
          <w:tab/>
        </w:r>
        <w:r w:rsidR="00F64254">
          <w:rPr>
            <w:noProof/>
            <w:webHidden/>
          </w:rPr>
          <w:fldChar w:fldCharType="begin"/>
        </w:r>
        <w:r w:rsidR="00F64254">
          <w:rPr>
            <w:noProof/>
            <w:webHidden/>
          </w:rPr>
          <w:instrText xml:space="preserve"> PAGEREF _Toc517857896 \h </w:instrText>
        </w:r>
        <w:r w:rsidR="00F64254">
          <w:rPr>
            <w:noProof/>
            <w:webHidden/>
          </w:rPr>
        </w:r>
        <w:r w:rsidR="00F64254">
          <w:rPr>
            <w:noProof/>
            <w:webHidden/>
          </w:rPr>
          <w:fldChar w:fldCharType="separate"/>
        </w:r>
        <w:r w:rsidR="00F64254">
          <w:rPr>
            <w:noProof/>
            <w:webHidden/>
          </w:rPr>
          <w:t>17</w:t>
        </w:r>
        <w:r w:rsidR="00F64254">
          <w:rPr>
            <w:noProof/>
            <w:webHidden/>
          </w:rPr>
          <w:fldChar w:fldCharType="end"/>
        </w:r>
      </w:hyperlink>
    </w:p>
    <w:p w14:paraId="6FBE4EBB" w14:textId="7ACF0205"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7" w:history="1">
        <w:r w:rsidR="00F64254" w:rsidRPr="00DB4F77">
          <w:rPr>
            <w:rStyle w:val="Hyperlink"/>
            <w:noProof/>
          </w:rPr>
          <w:t>Hình 2.4 Cho phép sử dụng Vuforia trong project</w:t>
        </w:r>
        <w:r w:rsidR="00F64254">
          <w:rPr>
            <w:noProof/>
            <w:webHidden/>
          </w:rPr>
          <w:tab/>
        </w:r>
        <w:r w:rsidR="00F64254">
          <w:rPr>
            <w:noProof/>
            <w:webHidden/>
          </w:rPr>
          <w:fldChar w:fldCharType="begin"/>
        </w:r>
        <w:r w:rsidR="00F64254">
          <w:rPr>
            <w:noProof/>
            <w:webHidden/>
          </w:rPr>
          <w:instrText xml:space="preserve"> PAGEREF _Toc517857897 \h </w:instrText>
        </w:r>
        <w:r w:rsidR="00F64254">
          <w:rPr>
            <w:noProof/>
            <w:webHidden/>
          </w:rPr>
        </w:r>
        <w:r w:rsidR="00F64254">
          <w:rPr>
            <w:noProof/>
            <w:webHidden/>
          </w:rPr>
          <w:fldChar w:fldCharType="separate"/>
        </w:r>
        <w:r w:rsidR="00F64254">
          <w:rPr>
            <w:noProof/>
            <w:webHidden/>
          </w:rPr>
          <w:t>18</w:t>
        </w:r>
        <w:r w:rsidR="00F64254">
          <w:rPr>
            <w:noProof/>
            <w:webHidden/>
          </w:rPr>
          <w:fldChar w:fldCharType="end"/>
        </w:r>
      </w:hyperlink>
    </w:p>
    <w:p w14:paraId="72DF54DD" w14:textId="365F99EB"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8" w:history="1">
        <w:r w:rsidR="00F64254" w:rsidRPr="00DB4F77">
          <w:rPr>
            <w:rStyle w:val="Hyperlink"/>
            <w:noProof/>
          </w:rPr>
          <w:t>Hình 2.5 Giao diện lấy App Key</w:t>
        </w:r>
        <w:r w:rsidR="00F64254">
          <w:rPr>
            <w:noProof/>
            <w:webHidden/>
          </w:rPr>
          <w:tab/>
        </w:r>
        <w:r w:rsidR="00F64254">
          <w:rPr>
            <w:noProof/>
            <w:webHidden/>
          </w:rPr>
          <w:fldChar w:fldCharType="begin"/>
        </w:r>
        <w:r w:rsidR="00F64254">
          <w:rPr>
            <w:noProof/>
            <w:webHidden/>
          </w:rPr>
          <w:instrText xml:space="preserve"> PAGEREF _Toc517857898 \h </w:instrText>
        </w:r>
        <w:r w:rsidR="00F64254">
          <w:rPr>
            <w:noProof/>
            <w:webHidden/>
          </w:rPr>
        </w:r>
        <w:r w:rsidR="00F64254">
          <w:rPr>
            <w:noProof/>
            <w:webHidden/>
          </w:rPr>
          <w:fldChar w:fldCharType="separate"/>
        </w:r>
        <w:r w:rsidR="00F64254">
          <w:rPr>
            <w:noProof/>
            <w:webHidden/>
          </w:rPr>
          <w:t>19</w:t>
        </w:r>
        <w:r w:rsidR="00F64254">
          <w:rPr>
            <w:noProof/>
            <w:webHidden/>
          </w:rPr>
          <w:fldChar w:fldCharType="end"/>
        </w:r>
      </w:hyperlink>
    </w:p>
    <w:p w14:paraId="7CC7A914" w14:textId="054A27F9"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9" w:history="1">
        <w:r w:rsidR="00F64254" w:rsidRPr="00DB4F77">
          <w:rPr>
            <w:rStyle w:val="Hyperlink"/>
            <w:noProof/>
          </w:rPr>
          <w:t>Hình 2.6 Gắn App Key vào project</w:t>
        </w:r>
        <w:r w:rsidR="00F64254">
          <w:rPr>
            <w:noProof/>
            <w:webHidden/>
          </w:rPr>
          <w:tab/>
        </w:r>
        <w:r w:rsidR="00F64254">
          <w:rPr>
            <w:noProof/>
            <w:webHidden/>
          </w:rPr>
          <w:fldChar w:fldCharType="begin"/>
        </w:r>
        <w:r w:rsidR="00F64254">
          <w:rPr>
            <w:noProof/>
            <w:webHidden/>
          </w:rPr>
          <w:instrText xml:space="preserve"> PAGEREF _Toc517857899 \h </w:instrText>
        </w:r>
        <w:r w:rsidR="00F64254">
          <w:rPr>
            <w:noProof/>
            <w:webHidden/>
          </w:rPr>
        </w:r>
        <w:r w:rsidR="00F64254">
          <w:rPr>
            <w:noProof/>
            <w:webHidden/>
          </w:rPr>
          <w:fldChar w:fldCharType="separate"/>
        </w:r>
        <w:r w:rsidR="00F64254">
          <w:rPr>
            <w:noProof/>
            <w:webHidden/>
          </w:rPr>
          <w:t>19</w:t>
        </w:r>
        <w:r w:rsidR="00F64254">
          <w:rPr>
            <w:noProof/>
            <w:webHidden/>
          </w:rPr>
          <w:fldChar w:fldCharType="end"/>
        </w:r>
      </w:hyperlink>
    </w:p>
    <w:p w14:paraId="12AE5BC8" w14:textId="2528B8DD"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0" w:history="1">
        <w:r w:rsidR="00F64254" w:rsidRPr="00DB4F77">
          <w:rPr>
            <w:rStyle w:val="Hyperlink"/>
            <w:noProof/>
          </w:rPr>
          <w:t>Hình 2.7 Tạo Database hình ảnh nhận diện</w:t>
        </w:r>
        <w:r w:rsidR="00F64254">
          <w:rPr>
            <w:noProof/>
            <w:webHidden/>
          </w:rPr>
          <w:tab/>
        </w:r>
        <w:r w:rsidR="00F64254">
          <w:rPr>
            <w:noProof/>
            <w:webHidden/>
          </w:rPr>
          <w:fldChar w:fldCharType="begin"/>
        </w:r>
        <w:r w:rsidR="00F64254">
          <w:rPr>
            <w:noProof/>
            <w:webHidden/>
          </w:rPr>
          <w:instrText xml:space="preserve"> PAGEREF _Toc517857900 \h </w:instrText>
        </w:r>
        <w:r w:rsidR="00F64254">
          <w:rPr>
            <w:noProof/>
            <w:webHidden/>
          </w:rPr>
        </w:r>
        <w:r w:rsidR="00F64254">
          <w:rPr>
            <w:noProof/>
            <w:webHidden/>
          </w:rPr>
          <w:fldChar w:fldCharType="separate"/>
        </w:r>
        <w:r w:rsidR="00F64254">
          <w:rPr>
            <w:noProof/>
            <w:webHidden/>
          </w:rPr>
          <w:t>20</w:t>
        </w:r>
        <w:r w:rsidR="00F64254">
          <w:rPr>
            <w:noProof/>
            <w:webHidden/>
          </w:rPr>
          <w:fldChar w:fldCharType="end"/>
        </w:r>
      </w:hyperlink>
    </w:p>
    <w:p w14:paraId="4603B058" w14:textId="5914DB94"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1" w:history="1">
        <w:r w:rsidR="00F64254" w:rsidRPr="00DB4F77">
          <w:rPr>
            <w:rStyle w:val="Hyperlink"/>
            <w:noProof/>
          </w:rPr>
          <w:t>Hình 2.8 Tải Database về project</w:t>
        </w:r>
        <w:r w:rsidR="00F64254">
          <w:rPr>
            <w:noProof/>
            <w:webHidden/>
          </w:rPr>
          <w:tab/>
        </w:r>
        <w:r w:rsidR="00F64254">
          <w:rPr>
            <w:noProof/>
            <w:webHidden/>
          </w:rPr>
          <w:fldChar w:fldCharType="begin"/>
        </w:r>
        <w:r w:rsidR="00F64254">
          <w:rPr>
            <w:noProof/>
            <w:webHidden/>
          </w:rPr>
          <w:instrText xml:space="preserve"> PAGEREF _Toc517857901 \h </w:instrText>
        </w:r>
        <w:r w:rsidR="00F64254">
          <w:rPr>
            <w:noProof/>
            <w:webHidden/>
          </w:rPr>
        </w:r>
        <w:r w:rsidR="00F64254">
          <w:rPr>
            <w:noProof/>
            <w:webHidden/>
          </w:rPr>
          <w:fldChar w:fldCharType="separate"/>
        </w:r>
        <w:r w:rsidR="00F64254">
          <w:rPr>
            <w:noProof/>
            <w:webHidden/>
          </w:rPr>
          <w:t>20</w:t>
        </w:r>
        <w:r w:rsidR="00F64254">
          <w:rPr>
            <w:noProof/>
            <w:webHidden/>
          </w:rPr>
          <w:fldChar w:fldCharType="end"/>
        </w:r>
      </w:hyperlink>
    </w:p>
    <w:p w14:paraId="1690EBA6" w14:textId="062BEEFF"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2" w:history="1">
        <w:r w:rsidR="00F64254" w:rsidRPr="00DB4F77">
          <w:rPr>
            <w:rStyle w:val="Hyperlink"/>
            <w:noProof/>
          </w:rPr>
          <w:t>Hình 2.9 Chọn Target theo hình ảnh từ Database</w:t>
        </w:r>
        <w:r w:rsidR="00F64254">
          <w:rPr>
            <w:noProof/>
            <w:webHidden/>
          </w:rPr>
          <w:tab/>
        </w:r>
        <w:r w:rsidR="00F64254">
          <w:rPr>
            <w:noProof/>
            <w:webHidden/>
          </w:rPr>
          <w:fldChar w:fldCharType="begin"/>
        </w:r>
        <w:r w:rsidR="00F64254">
          <w:rPr>
            <w:noProof/>
            <w:webHidden/>
          </w:rPr>
          <w:instrText xml:space="preserve"> PAGEREF _Toc517857902 \h </w:instrText>
        </w:r>
        <w:r w:rsidR="00F64254">
          <w:rPr>
            <w:noProof/>
            <w:webHidden/>
          </w:rPr>
        </w:r>
        <w:r w:rsidR="00F64254">
          <w:rPr>
            <w:noProof/>
            <w:webHidden/>
          </w:rPr>
          <w:fldChar w:fldCharType="separate"/>
        </w:r>
        <w:r w:rsidR="00F64254">
          <w:rPr>
            <w:noProof/>
            <w:webHidden/>
          </w:rPr>
          <w:t>20</w:t>
        </w:r>
        <w:r w:rsidR="00F64254">
          <w:rPr>
            <w:noProof/>
            <w:webHidden/>
          </w:rPr>
          <w:fldChar w:fldCharType="end"/>
        </w:r>
      </w:hyperlink>
    </w:p>
    <w:p w14:paraId="50AD0450" w14:textId="77396625"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3" w:history="1">
        <w:r w:rsidR="00F64254" w:rsidRPr="00DB4F77">
          <w:rPr>
            <w:rStyle w:val="Hyperlink"/>
            <w:noProof/>
          </w:rPr>
          <w:t>Hình 2.10 Dựa vào độ tương phản</w:t>
        </w:r>
        <w:r w:rsidR="00F64254">
          <w:rPr>
            <w:noProof/>
            <w:webHidden/>
          </w:rPr>
          <w:tab/>
        </w:r>
        <w:r w:rsidR="00F64254">
          <w:rPr>
            <w:noProof/>
            <w:webHidden/>
          </w:rPr>
          <w:fldChar w:fldCharType="begin"/>
        </w:r>
        <w:r w:rsidR="00F64254">
          <w:rPr>
            <w:noProof/>
            <w:webHidden/>
          </w:rPr>
          <w:instrText xml:space="preserve"> PAGEREF _Toc517857903 \h </w:instrText>
        </w:r>
        <w:r w:rsidR="00F64254">
          <w:rPr>
            <w:noProof/>
            <w:webHidden/>
          </w:rPr>
        </w:r>
        <w:r w:rsidR="00F64254">
          <w:rPr>
            <w:noProof/>
            <w:webHidden/>
          </w:rPr>
          <w:fldChar w:fldCharType="separate"/>
        </w:r>
        <w:r w:rsidR="00F64254">
          <w:rPr>
            <w:noProof/>
            <w:webHidden/>
          </w:rPr>
          <w:t>21</w:t>
        </w:r>
        <w:r w:rsidR="00F64254">
          <w:rPr>
            <w:noProof/>
            <w:webHidden/>
          </w:rPr>
          <w:fldChar w:fldCharType="end"/>
        </w:r>
      </w:hyperlink>
    </w:p>
    <w:p w14:paraId="188B5612" w14:textId="396661AE"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4" w:history="1">
        <w:r w:rsidR="00F64254" w:rsidRPr="00DB4F77">
          <w:rPr>
            <w:rStyle w:val="Hyperlink"/>
            <w:noProof/>
          </w:rPr>
          <w:t>Hình 2.11 Độ tương phản ảnh Grayscale tương ứng với histogram</w:t>
        </w:r>
        <w:r w:rsidR="00F64254">
          <w:rPr>
            <w:noProof/>
            <w:webHidden/>
          </w:rPr>
          <w:tab/>
        </w:r>
        <w:r w:rsidR="00F64254">
          <w:rPr>
            <w:noProof/>
            <w:webHidden/>
          </w:rPr>
          <w:fldChar w:fldCharType="begin"/>
        </w:r>
        <w:r w:rsidR="00F64254">
          <w:rPr>
            <w:noProof/>
            <w:webHidden/>
          </w:rPr>
          <w:instrText xml:space="preserve"> PAGEREF _Toc517857904 \h </w:instrText>
        </w:r>
        <w:r w:rsidR="00F64254">
          <w:rPr>
            <w:noProof/>
            <w:webHidden/>
          </w:rPr>
        </w:r>
        <w:r w:rsidR="00F64254">
          <w:rPr>
            <w:noProof/>
            <w:webHidden/>
          </w:rPr>
          <w:fldChar w:fldCharType="separate"/>
        </w:r>
        <w:r w:rsidR="00F64254">
          <w:rPr>
            <w:noProof/>
            <w:webHidden/>
          </w:rPr>
          <w:t>21</w:t>
        </w:r>
        <w:r w:rsidR="00F64254">
          <w:rPr>
            <w:noProof/>
            <w:webHidden/>
          </w:rPr>
          <w:fldChar w:fldCharType="end"/>
        </w:r>
      </w:hyperlink>
    </w:p>
    <w:p w14:paraId="34719E52" w14:textId="76D883D6"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5" w:history="1">
        <w:r w:rsidR="00F64254" w:rsidRPr="00DB4F77">
          <w:rPr>
            <w:rStyle w:val="Hyperlink"/>
            <w:noProof/>
          </w:rPr>
          <w:t>Hình 2.12 Cấu tạo Kinect v2</w:t>
        </w:r>
        <w:r w:rsidR="00F64254">
          <w:rPr>
            <w:noProof/>
            <w:webHidden/>
          </w:rPr>
          <w:tab/>
        </w:r>
        <w:r w:rsidR="00F64254">
          <w:rPr>
            <w:noProof/>
            <w:webHidden/>
          </w:rPr>
          <w:fldChar w:fldCharType="begin"/>
        </w:r>
        <w:r w:rsidR="00F64254">
          <w:rPr>
            <w:noProof/>
            <w:webHidden/>
          </w:rPr>
          <w:instrText xml:space="preserve"> PAGEREF _Toc517857905 \h </w:instrText>
        </w:r>
        <w:r w:rsidR="00F64254">
          <w:rPr>
            <w:noProof/>
            <w:webHidden/>
          </w:rPr>
        </w:r>
        <w:r w:rsidR="00F64254">
          <w:rPr>
            <w:noProof/>
            <w:webHidden/>
          </w:rPr>
          <w:fldChar w:fldCharType="separate"/>
        </w:r>
        <w:r w:rsidR="00F64254">
          <w:rPr>
            <w:noProof/>
            <w:webHidden/>
          </w:rPr>
          <w:t>24</w:t>
        </w:r>
        <w:r w:rsidR="00F64254">
          <w:rPr>
            <w:noProof/>
            <w:webHidden/>
          </w:rPr>
          <w:fldChar w:fldCharType="end"/>
        </w:r>
      </w:hyperlink>
    </w:p>
    <w:p w14:paraId="05D388F5" w14:textId="28B5A861"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6" w:history="1">
        <w:r w:rsidR="00F64254" w:rsidRPr="00DB4F77">
          <w:rPr>
            <w:rStyle w:val="Hyperlink"/>
            <w:noProof/>
          </w:rPr>
          <w:t>Hình 2.13 Image stream Kinectv2</w:t>
        </w:r>
        <w:r w:rsidR="00F64254">
          <w:rPr>
            <w:noProof/>
            <w:webHidden/>
          </w:rPr>
          <w:tab/>
        </w:r>
        <w:r w:rsidR="00F64254">
          <w:rPr>
            <w:noProof/>
            <w:webHidden/>
          </w:rPr>
          <w:fldChar w:fldCharType="begin"/>
        </w:r>
        <w:r w:rsidR="00F64254">
          <w:rPr>
            <w:noProof/>
            <w:webHidden/>
          </w:rPr>
          <w:instrText xml:space="preserve"> PAGEREF _Toc517857906 \h </w:instrText>
        </w:r>
        <w:r w:rsidR="00F64254">
          <w:rPr>
            <w:noProof/>
            <w:webHidden/>
          </w:rPr>
        </w:r>
        <w:r w:rsidR="00F64254">
          <w:rPr>
            <w:noProof/>
            <w:webHidden/>
          </w:rPr>
          <w:fldChar w:fldCharType="separate"/>
        </w:r>
        <w:r w:rsidR="00F64254">
          <w:rPr>
            <w:noProof/>
            <w:webHidden/>
          </w:rPr>
          <w:t>26</w:t>
        </w:r>
        <w:r w:rsidR="00F64254">
          <w:rPr>
            <w:noProof/>
            <w:webHidden/>
          </w:rPr>
          <w:fldChar w:fldCharType="end"/>
        </w:r>
      </w:hyperlink>
    </w:p>
    <w:p w14:paraId="1F39D854" w14:textId="30CA75A4"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7" w:history="1">
        <w:r w:rsidR="00F64254" w:rsidRPr="00DB4F77">
          <w:rPr>
            <w:rStyle w:val="Hyperlink"/>
            <w:noProof/>
          </w:rPr>
          <w:t>Hình 2.14 Depth stream kinectv2</w:t>
        </w:r>
        <w:r w:rsidR="00F64254">
          <w:rPr>
            <w:noProof/>
            <w:webHidden/>
          </w:rPr>
          <w:tab/>
        </w:r>
        <w:r w:rsidR="00F64254">
          <w:rPr>
            <w:noProof/>
            <w:webHidden/>
          </w:rPr>
          <w:fldChar w:fldCharType="begin"/>
        </w:r>
        <w:r w:rsidR="00F64254">
          <w:rPr>
            <w:noProof/>
            <w:webHidden/>
          </w:rPr>
          <w:instrText xml:space="preserve"> PAGEREF _Toc517857907 \h </w:instrText>
        </w:r>
        <w:r w:rsidR="00F64254">
          <w:rPr>
            <w:noProof/>
            <w:webHidden/>
          </w:rPr>
        </w:r>
        <w:r w:rsidR="00F64254">
          <w:rPr>
            <w:noProof/>
            <w:webHidden/>
          </w:rPr>
          <w:fldChar w:fldCharType="separate"/>
        </w:r>
        <w:r w:rsidR="00F64254">
          <w:rPr>
            <w:noProof/>
            <w:webHidden/>
          </w:rPr>
          <w:t>26</w:t>
        </w:r>
        <w:r w:rsidR="00F64254">
          <w:rPr>
            <w:noProof/>
            <w:webHidden/>
          </w:rPr>
          <w:fldChar w:fldCharType="end"/>
        </w:r>
      </w:hyperlink>
    </w:p>
    <w:p w14:paraId="092CC046" w14:textId="23E0A2EA"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8" w:history="1">
        <w:r w:rsidR="00F64254" w:rsidRPr="00DB4F77">
          <w:rPr>
            <w:rStyle w:val="Hyperlink"/>
            <w:noProof/>
          </w:rPr>
          <w:t>Hình 2.15 Body stream Kinectv2</w:t>
        </w:r>
        <w:r w:rsidR="00F64254">
          <w:rPr>
            <w:noProof/>
            <w:webHidden/>
          </w:rPr>
          <w:tab/>
        </w:r>
        <w:r w:rsidR="00F64254">
          <w:rPr>
            <w:noProof/>
            <w:webHidden/>
          </w:rPr>
          <w:fldChar w:fldCharType="begin"/>
        </w:r>
        <w:r w:rsidR="00F64254">
          <w:rPr>
            <w:noProof/>
            <w:webHidden/>
          </w:rPr>
          <w:instrText xml:space="preserve"> PAGEREF _Toc517857908 \h </w:instrText>
        </w:r>
        <w:r w:rsidR="00F64254">
          <w:rPr>
            <w:noProof/>
            <w:webHidden/>
          </w:rPr>
        </w:r>
        <w:r w:rsidR="00F64254">
          <w:rPr>
            <w:noProof/>
            <w:webHidden/>
          </w:rPr>
          <w:fldChar w:fldCharType="separate"/>
        </w:r>
        <w:r w:rsidR="00F64254">
          <w:rPr>
            <w:noProof/>
            <w:webHidden/>
          </w:rPr>
          <w:t>27</w:t>
        </w:r>
        <w:r w:rsidR="00F64254">
          <w:rPr>
            <w:noProof/>
            <w:webHidden/>
          </w:rPr>
          <w:fldChar w:fldCharType="end"/>
        </w:r>
      </w:hyperlink>
    </w:p>
    <w:p w14:paraId="14D8E1EC" w14:textId="1548ABD7"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9" w:history="1">
        <w:r w:rsidR="00F64254" w:rsidRPr="00DB4F77">
          <w:rPr>
            <w:rStyle w:val="Hyperlink"/>
            <w:noProof/>
          </w:rPr>
          <w:t>Hình 3.1 Giao diện Unity Engine</w:t>
        </w:r>
        <w:r w:rsidR="00F64254">
          <w:rPr>
            <w:noProof/>
            <w:webHidden/>
          </w:rPr>
          <w:tab/>
        </w:r>
        <w:r w:rsidR="00F64254">
          <w:rPr>
            <w:noProof/>
            <w:webHidden/>
          </w:rPr>
          <w:fldChar w:fldCharType="begin"/>
        </w:r>
        <w:r w:rsidR="00F64254">
          <w:rPr>
            <w:noProof/>
            <w:webHidden/>
          </w:rPr>
          <w:instrText xml:space="preserve"> PAGEREF _Toc517857909 \h </w:instrText>
        </w:r>
        <w:r w:rsidR="00F64254">
          <w:rPr>
            <w:noProof/>
            <w:webHidden/>
          </w:rPr>
        </w:r>
        <w:r w:rsidR="00F64254">
          <w:rPr>
            <w:noProof/>
            <w:webHidden/>
          </w:rPr>
          <w:fldChar w:fldCharType="separate"/>
        </w:r>
        <w:r w:rsidR="00F64254">
          <w:rPr>
            <w:noProof/>
            <w:webHidden/>
          </w:rPr>
          <w:t>29</w:t>
        </w:r>
        <w:r w:rsidR="00F64254">
          <w:rPr>
            <w:noProof/>
            <w:webHidden/>
          </w:rPr>
          <w:fldChar w:fldCharType="end"/>
        </w:r>
      </w:hyperlink>
    </w:p>
    <w:p w14:paraId="5F5FDFD1" w14:textId="3B8E0DBA"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0" w:history="1">
        <w:r w:rsidR="00F64254" w:rsidRPr="00DB4F77">
          <w:rPr>
            <w:rStyle w:val="Hyperlink"/>
            <w:noProof/>
          </w:rPr>
          <w:t>Hình 3.2 Thông số cơ bản của Camera</w:t>
        </w:r>
        <w:r w:rsidR="00F64254">
          <w:rPr>
            <w:noProof/>
            <w:webHidden/>
          </w:rPr>
          <w:tab/>
        </w:r>
        <w:r w:rsidR="00F64254">
          <w:rPr>
            <w:noProof/>
            <w:webHidden/>
          </w:rPr>
          <w:fldChar w:fldCharType="begin"/>
        </w:r>
        <w:r w:rsidR="00F64254">
          <w:rPr>
            <w:noProof/>
            <w:webHidden/>
          </w:rPr>
          <w:instrText xml:space="preserve"> PAGEREF _Toc517857910 \h </w:instrText>
        </w:r>
        <w:r w:rsidR="00F64254">
          <w:rPr>
            <w:noProof/>
            <w:webHidden/>
          </w:rPr>
        </w:r>
        <w:r w:rsidR="00F64254">
          <w:rPr>
            <w:noProof/>
            <w:webHidden/>
          </w:rPr>
          <w:fldChar w:fldCharType="separate"/>
        </w:r>
        <w:r w:rsidR="00F64254">
          <w:rPr>
            <w:noProof/>
            <w:webHidden/>
          </w:rPr>
          <w:t>31</w:t>
        </w:r>
        <w:r w:rsidR="00F64254">
          <w:rPr>
            <w:noProof/>
            <w:webHidden/>
          </w:rPr>
          <w:fldChar w:fldCharType="end"/>
        </w:r>
      </w:hyperlink>
    </w:p>
    <w:p w14:paraId="7C1A40E5" w14:textId="6140D914"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1" w:history="1">
        <w:r w:rsidR="00F64254" w:rsidRPr="00DB4F77">
          <w:rPr>
            <w:rStyle w:val="Hyperlink"/>
            <w:noProof/>
          </w:rPr>
          <w:t>Hình 3.3 Sử dụng Material để lợp màu cho Object</w:t>
        </w:r>
        <w:r w:rsidR="00F64254">
          <w:rPr>
            <w:noProof/>
            <w:webHidden/>
          </w:rPr>
          <w:tab/>
        </w:r>
        <w:r w:rsidR="00F64254">
          <w:rPr>
            <w:noProof/>
            <w:webHidden/>
          </w:rPr>
          <w:fldChar w:fldCharType="begin"/>
        </w:r>
        <w:r w:rsidR="00F64254">
          <w:rPr>
            <w:noProof/>
            <w:webHidden/>
          </w:rPr>
          <w:instrText xml:space="preserve"> PAGEREF _Toc517857911 \h </w:instrText>
        </w:r>
        <w:r w:rsidR="00F64254">
          <w:rPr>
            <w:noProof/>
            <w:webHidden/>
          </w:rPr>
        </w:r>
        <w:r w:rsidR="00F64254">
          <w:rPr>
            <w:noProof/>
            <w:webHidden/>
          </w:rPr>
          <w:fldChar w:fldCharType="separate"/>
        </w:r>
        <w:r w:rsidR="00F64254">
          <w:rPr>
            <w:noProof/>
            <w:webHidden/>
          </w:rPr>
          <w:t>33</w:t>
        </w:r>
        <w:r w:rsidR="00F64254">
          <w:rPr>
            <w:noProof/>
            <w:webHidden/>
          </w:rPr>
          <w:fldChar w:fldCharType="end"/>
        </w:r>
      </w:hyperlink>
    </w:p>
    <w:p w14:paraId="16388795" w14:textId="455D642E"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2" w:history="1">
        <w:r w:rsidR="00F64254" w:rsidRPr="00DB4F77">
          <w:rPr>
            <w:rStyle w:val="Hyperlink"/>
            <w:noProof/>
          </w:rPr>
          <w:t>Hình 3.4 Colider với Object Cube</w:t>
        </w:r>
        <w:r w:rsidR="00F64254">
          <w:rPr>
            <w:noProof/>
            <w:webHidden/>
          </w:rPr>
          <w:tab/>
        </w:r>
        <w:r w:rsidR="00F64254">
          <w:rPr>
            <w:noProof/>
            <w:webHidden/>
          </w:rPr>
          <w:fldChar w:fldCharType="begin"/>
        </w:r>
        <w:r w:rsidR="00F64254">
          <w:rPr>
            <w:noProof/>
            <w:webHidden/>
          </w:rPr>
          <w:instrText xml:space="preserve"> PAGEREF _Toc517857912 \h </w:instrText>
        </w:r>
        <w:r w:rsidR="00F64254">
          <w:rPr>
            <w:noProof/>
            <w:webHidden/>
          </w:rPr>
        </w:r>
        <w:r w:rsidR="00F64254">
          <w:rPr>
            <w:noProof/>
            <w:webHidden/>
          </w:rPr>
          <w:fldChar w:fldCharType="separate"/>
        </w:r>
        <w:r w:rsidR="00F64254">
          <w:rPr>
            <w:noProof/>
            <w:webHidden/>
          </w:rPr>
          <w:t>34</w:t>
        </w:r>
        <w:r w:rsidR="00F64254">
          <w:rPr>
            <w:noProof/>
            <w:webHidden/>
          </w:rPr>
          <w:fldChar w:fldCharType="end"/>
        </w:r>
      </w:hyperlink>
    </w:p>
    <w:p w14:paraId="11B6124F" w14:textId="279FD156"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3" w:history="1">
        <w:r w:rsidR="00F64254" w:rsidRPr="00DB4F77">
          <w:rPr>
            <w:rStyle w:val="Hyperlink"/>
            <w:noProof/>
          </w:rPr>
          <w:t>Hình 3.5 Minh họa Raycasting trong Unity</w:t>
        </w:r>
        <w:r w:rsidR="00F64254">
          <w:rPr>
            <w:noProof/>
            <w:webHidden/>
          </w:rPr>
          <w:tab/>
        </w:r>
        <w:r w:rsidR="00F64254">
          <w:rPr>
            <w:noProof/>
            <w:webHidden/>
          </w:rPr>
          <w:fldChar w:fldCharType="begin"/>
        </w:r>
        <w:r w:rsidR="00F64254">
          <w:rPr>
            <w:noProof/>
            <w:webHidden/>
          </w:rPr>
          <w:instrText xml:space="preserve"> PAGEREF _Toc517857913 \h </w:instrText>
        </w:r>
        <w:r w:rsidR="00F64254">
          <w:rPr>
            <w:noProof/>
            <w:webHidden/>
          </w:rPr>
        </w:r>
        <w:r w:rsidR="00F64254">
          <w:rPr>
            <w:noProof/>
            <w:webHidden/>
          </w:rPr>
          <w:fldChar w:fldCharType="separate"/>
        </w:r>
        <w:r w:rsidR="00F64254">
          <w:rPr>
            <w:noProof/>
            <w:webHidden/>
          </w:rPr>
          <w:t>36</w:t>
        </w:r>
        <w:r w:rsidR="00F64254">
          <w:rPr>
            <w:noProof/>
            <w:webHidden/>
          </w:rPr>
          <w:fldChar w:fldCharType="end"/>
        </w:r>
      </w:hyperlink>
    </w:p>
    <w:p w14:paraId="10E91680" w14:textId="087FE9A0"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4" w:history="1">
        <w:r w:rsidR="00F64254" w:rsidRPr="00DB4F77">
          <w:rPr>
            <w:rStyle w:val="Hyperlink"/>
            <w:noProof/>
          </w:rPr>
          <w:t>Hình 3.6 Các thành phần cơ bản của Light Component</w:t>
        </w:r>
        <w:r w:rsidR="00F64254">
          <w:rPr>
            <w:noProof/>
            <w:webHidden/>
          </w:rPr>
          <w:tab/>
        </w:r>
        <w:r w:rsidR="00F64254">
          <w:rPr>
            <w:noProof/>
            <w:webHidden/>
          </w:rPr>
          <w:fldChar w:fldCharType="begin"/>
        </w:r>
        <w:r w:rsidR="00F64254">
          <w:rPr>
            <w:noProof/>
            <w:webHidden/>
          </w:rPr>
          <w:instrText xml:space="preserve"> PAGEREF _Toc517857914 \h </w:instrText>
        </w:r>
        <w:r w:rsidR="00F64254">
          <w:rPr>
            <w:noProof/>
            <w:webHidden/>
          </w:rPr>
        </w:r>
        <w:r w:rsidR="00F64254">
          <w:rPr>
            <w:noProof/>
            <w:webHidden/>
          </w:rPr>
          <w:fldChar w:fldCharType="separate"/>
        </w:r>
        <w:r w:rsidR="00F64254">
          <w:rPr>
            <w:noProof/>
            <w:webHidden/>
          </w:rPr>
          <w:t>37</w:t>
        </w:r>
        <w:r w:rsidR="00F64254">
          <w:rPr>
            <w:noProof/>
            <w:webHidden/>
          </w:rPr>
          <w:fldChar w:fldCharType="end"/>
        </w:r>
      </w:hyperlink>
    </w:p>
    <w:p w14:paraId="5910F002" w14:textId="15F4C91D"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5" w:history="1">
        <w:r w:rsidR="00F64254" w:rsidRPr="00DB4F77">
          <w:rPr>
            <w:rStyle w:val="Hyperlink"/>
            <w:noProof/>
          </w:rPr>
          <w:t>Hình 3.7 Các loại Light trong Unity</w:t>
        </w:r>
        <w:r w:rsidR="00F64254">
          <w:rPr>
            <w:noProof/>
            <w:webHidden/>
          </w:rPr>
          <w:tab/>
        </w:r>
        <w:r w:rsidR="00F64254">
          <w:rPr>
            <w:noProof/>
            <w:webHidden/>
          </w:rPr>
          <w:fldChar w:fldCharType="begin"/>
        </w:r>
        <w:r w:rsidR="00F64254">
          <w:rPr>
            <w:noProof/>
            <w:webHidden/>
          </w:rPr>
          <w:instrText xml:space="preserve"> PAGEREF _Toc517857915 \h </w:instrText>
        </w:r>
        <w:r w:rsidR="00F64254">
          <w:rPr>
            <w:noProof/>
            <w:webHidden/>
          </w:rPr>
        </w:r>
        <w:r w:rsidR="00F64254">
          <w:rPr>
            <w:noProof/>
            <w:webHidden/>
          </w:rPr>
          <w:fldChar w:fldCharType="separate"/>
        </w:r>
        <w:r w:rsidR="00F64254">
          <w:rPr>
            <w:noProof/>
            <w:webHidden/>
          </w:rPr>
          <w:t>38</w:t>
        </w:r>
        <w:r w:rsidR="00F64254">
          <w:rPr>
            <w:noProof/>
            <w:webHidden/>
          </w:rPr>
          <w:fldChar w:fldCharType="end"/>
        </w:r>
      </w:hyperlink>
    </w:p>
    <w:p w14:paraId="79D46FD0" w14:textId="00D59874"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6" w:history="1">
        <w:r w:rsidR="00F64254" w:rsidRPr="00DB4F77">
          <w:rPr>
            <w:rStyle w:val="Hyperlink"/>
            <w:noProof/>
          </w:rPr>
          <w:t>Hình 3.8 Mô phỏng cách sử dụng position trong hệ thống</w:t>
        </w:r>
        <w:r w:rsidR="00F64254">
          <w:rPr>
            <w:noProof/>
            <w:webHidden/>
          </w:rPr>
          <w:tab/>
        </w:r>
        <w:r w:rsidR="00F64254">
          <w:rPr>
            <w:noProof/>
            <w:webHidden/>
          </w:rPr>
          <w:fldChar w:fldCharType="begin"/>
        </w:r>
        <w:r w:rsidR="00F64254">
          <w:rPr>
            <w:noProof/>
            <w:webHidden/>
          </w:rPr>
          <w:instrText xml:space="preserve"> PAGEREF _Toc517857916 \h </w:instrText>
        </w:r>
        <w:r w:rsidR="00F64254">
          <w:rPr>
            <w:noProof/>
            <w:webHidden/>
          </w:rPr>
        </w:r>
        <w:r w:rsidR="00F64254">
          <w:rPr>
            <w:noProof/>
            <w:webHidden/>
          </w:rPr>
          <w:fldChar w:fldCharType="separate"/>
        </w:r>
        <w:r w:rsidR="00F64254">
          <w:rPr>
            <w:noProof/>
            <w:webHidden/>
          </w:rPr>
          <w:t>39</w:t>
        </w:r>
        <w:r w:rsidR="00F64254">
          <w:rPr>
            <w:noProof/>
            <w:webHidden/>
          </w:rPr>
          <w:fldChar w:fldCharType="end"/>
        </w:r>
      </w:hyperlink>
    </w:p>
    <w:p w14:paraId="65D27EC3" w14:textId="1D8A16ED"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7" w:history="1">
        <w:r w:rsidR="00F64254" w:rsidRPr="00DB4F77">
          <w:rPr>
            <w:rStyle w:val="Hyperlink"/>
            <w:noProof/>
          </w:rPr>
          <w:t>Hình 4.1 Cấu hình thiết lập của hệ thống</w:t>
        </w:r>
        <w:r w:rsidR="00F64254">
          <w:rPr>
            <w:noProof/>
            <w:webHidden/>
          </w:rPr>
          <w:tab/>
        </w:r>
        <w:r w:rsidR="00F64254">
          <w:rPr>
            <w:noProof/>
            <w:webHidden/>
          </w:rPr>
          <w:fldChar w:fldCharType="begin"/>
        </w:r>
        <w:r w:rsidR="00F64254">
          <w:rPr>
            <w:noProof/>
            <w:webHidden/>
          </w:rPr>
          <w:instrText xml:space="preserve"> PAGEREF _Toc517857917 \h </w:instrText>
        </w:r>
        <w:r w:rsidR="00F64254">
          <w:rPr>
            <w:noProof/>
            <w:webHidden/>
          </w:rPr>
        </w:r>
        <w:r w:rsidR="00F64254">
          <w:rPr>
            <w:noProof/>
            <w:webHidden/>
          </w:rPr>
          <w:fldChar w:fldCharType="separate"/>
        </w:r>
        <w:r w:rsidR="00F64254">
          <w:rPr>
            <w:noProof/>
            <w:webHidden/>
          </w:rPr>
          <w:t>41</w:t>
        </w:r>
        <w:r w:rsidR="00F64254">
          <w:rPr>
            <w:noProof/>
            <w:webHidden/>
          </w:rPr>
          <w:fldChar w:fldCharType="end"/>
        </w:r>
      </w:hyperlink>
    </w:p>
    <w:p w14:paraId="5755F6F3" w14:textId="36D95ED0"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8" w:history="1">
        <w:r w:rsidR="00F64254" w:rsidRPr="00DB4F77">
          <w:rPr>
            <w:rStyle w:val="Hyperlink"/>
            <w:noProof/>
          </w:rPr>
          <w:t>Hình 4.2 Hình ảnh thực tế của hệ thống</w:t>
        </w:r>
        <w:r w:rsidR="00F64254">
          <w:rPr>
            <w:noProof/>
            <w:webHidden/>
          </w:rPr>
          <w:tab/>
        </w:r>
        <w:r w:rsidR="00F64254">
          <w:rPr>
            <w:noProof/>
            <w:webHidden/>
          </w:rPr>
          <w:fldChar w:fldCharType="begin"/>
        </w:r>
        <w:r w:rsidR="00F64254">
          <w:rPr>
            <w:noProof/>
            <w:webHidden/>
          </w:rPr>
          <w:instrText xml:space="preserve"> PAGEREF _Toc517857918 \h </w:instrText>
        </w:r>
        <w:r w:rsidR="00F64254">
          <w:rPr>
            <w:noProof/>
            <w:webHidden/>
          </w:rPr>
        </w:r>
        <w:r w:rsidR="00F64254">
          <w:rPr>
            <w:noProof/>
            <w:webHidden/>
          </w:rPr>
          <w:fldChar w:fldCharType="separate"/>
        </w:r>
        <w:r w:rsidR="00F64254">
          <w:rPr>
            <w:noProof/>
            <w:webHidden/>
          </w:rPr>
          <w:t>42</w:t>
        </w:r>
        <w:r w:rsidR="00F64254">
          <w:rPr>
            <w:noProof/>
            <w:webHidden/>
          </w:rPr>
          <w:fldChar w:fldCharType="end"/>
        </w:r>
      </w:hyperlink>
    </w:p>
    <w:p w14:paraId="17EFA8A3" w14:textId="481EB7BA"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9" w:history="1">
        <w:r w:rsidR="00F64254" w:rsidRPr="00DB4F77">
          <w:rPr>
            <w:rStyle w:val="Hyperlink"/>
            <w:noProof/>
          </w:rPr>
          <w:t>Hình 4.3 Cách bố trí máy chiếu trên cao</w:t>
        </w:r>
        <w:r w:rsidR="00F64254">
          <w:rPr>
            <w:noProof/>
            <w:webHidden/>
          </w:rPr>
          <w:tab/>
        </w:r>
        <w:r w:rsidR="00F64254">
          <w:rPr>
            <w:noProof/>
            <w:webHidden/>
          </w:rPr>
          <w:fldChar w:fldCharType="begin"/>
        </w:r>
        <w:r w:rsidR="00F64254">
          <w:rPr>
            <w:noProof/>
            <w:webHidden/>
          </w:rPr>
          <w:instrText xml:space="preserve"> PAGEREF _Toc517857919 \h </w:instrText>
        </w:r>
        <w:r w:rsidR="00F64254">
          <w:rPr>
            <w:noProof/>
            <w:webHidden/>
          </w:rPr>
        </w:r>
        <w:r w:rsidR="00F64254">
          <w:rPr>
            <w:noProof/>
            <w:webHidden/>
          </w:rPr>
          <w:fldChar w:fldCharType="separate"/>
        </w:r>
        <w:r w:rsidR="00F64254">
          <w:rPr>
            <w:noProof/>
            <w:webHidden/>
          </w:rPr>
          <w:t>44</w:t>
        </w:r>
        <w:r w:rsidR="00F64254">
          <w:rPr>
            <w:noProof/>
            <w:webHidden/>
          </w:rPr>
          <w:fldChar w:fldCharType="end"/>
        </w:r>
      </w:hyperlink>
    </w:p>
    <w:p w14:paraId="60253F51" w14:textId="5C158F83"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0" w:history="1">
        <w:r w:rsidR="00F64254" w:rsidRPr="00DB4F77">
          <w:rPr>
            <w:rStyle w:val="Hyperlink"/>
            <w:noProof/>
          </w:rPr>
          <w:t>Hình 4.4 Cách bố trí máy chiếu dưới đất theo phương vuông góc</w:t>
        </w:r>
        <w:r w:rsidR="00F64254">
          <w:rPr>
            <w:noProof/>
            <w:webHidden/>
          </w:rPr>
          <w:tab/>
        </w:r>
        <w:r w:rsidR="00F64254">
          <w:rPr>
            <w:noProof/>
            <w:webHidden/>
          </w:rPr>
          <w:fldChar w:fldCharType="begin"/>
        </w:r>
        <w:r w:rsidR="00F64254">
          <w:rPr>
            <w:noProof/>
            <w:webHidden/>
          </w:rPr>
          <w:instrText xml:space="preserve"> PAGEREF _Toc517857920 \h </w:instrText>
        </w:r>
        <w:r w:rsidR="00F64254">
          <w:rPr>
            <w:noProof/>
            <w:webHidden/>
          </w:rPr>
        </w:r>
        <w:r w:rsidR="00F64254">
          <w:rPr>
            <w:noProof/>
            <w:webHidden/>
          </w:rPr>
          <w:fldChar w:fldCharType="separate"/>
        </w:r>
        <w:r w:rsidR="00F64254">
          <w:rPr>
            <w:noProof/>
            <w:webHidden/>
          </w:rPr>
          <w:t>45</w:t>
        </w:r>
        <w:r w:rsidR="00F64254">
          <w:rPr>
            <w:noProof/>
            <w:webHidden/>
          </w:rPr>
          <w:fldChar w:fldCharType="end"/>
        </w:r>
      </w:hyperlink>
    </w:p>
    <w:p w14:paraId="0FFAF8EB" w14:textId="7B5D1F6F"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1" w:history="1">
        <w:r w:rsidR="00F64254" w:rsidRPr="00DB4F77">
          <w:rPr>
            <w:rStyle w:val="Hyperlink"/>
            <w:noProof/>
          </w:rPr>
          <w:t>Hình 4.5 Cách bố trí máy chiếu dưới đất kém theo gương</w:t>
        </w:r>
        <w:r w:rsidR="00F64254">
          <w:rPr>
            <w:noProof/>
            <w:webHidden/>
          </w:rPr>
          <w:tab/>
        </w:r>
        <w:r w:rsidR="00F64254">
          <w:rPr>
            <w:noProof/>
            <w:webHidden/>
          </w:rPr>
          <w:fldChar w:fldCharType="begin"/>
        </w:r>
        <w:r w:rsidR="00F64254">
          <w:rPr>
            <w:noProof/>
            <w:webHidden/>
          </w:rPr>
          <w:instrText xml:space="preserve"> PAGEREF _Toc517857921 \h </w:instrText>
        </w:r>
        <w:r w:rsidR="00F64254">
          <w:rPr>
            <w:noProof/>
            <w:webHidden/>
          </w:rPr>
        </w:r>
        <w:r w:rsidR="00F64254">
          <w:rPr>
            <w:noProof/>
            <w:webHidden/>
          </w:rPr>
          <w:fldChar w:fldCharType="separate"/>
        </w:r>
        <w:r w:rsidR="00F64254">
          <w:rPr>
            <w:noProof/>
            <w:webHidden/>
          </w:rPr>
          <w:t>46</w:t>
        </w:r>
        <w:r w:rsidR="00F64254">
          <w:rPr>
            <w:noProof/>
            <w:webHidden/>
          </w:rPr>
          <w:fldChar w:fldCharType="end"/>
        </w:r>
      </w:hyperlink>
    </w:p>
    <w:p w14:paraId="2A2C17D4" w14:textId="6E05F455"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2" w:history="1">
        <w:r w:rsidR="00F64254" w:rsidRPr="00DB4F77">
          <w:rPr>
            <w:rStyle w:val="Hyperlink"/>
            <w:noProof/>
          </w:rPr>
          <w:t>Hình 4.6 Xác định vùng thao tác của hệ thống</w:t>
        </w:r>
        <w:r w:rsidR="00F64254">
          <w:rPr>
            <w:noProof/>
            <w:webHidden/>
          </w:rPr>
          <w:tab/>
        </w:r>
        <w:r w:rsidR="00F64254">
          <w:rPr>
            <w:noProof/>
            <w:webHidden/>
          </w:rPr>
          <w:fldChar w:fldCharType="begin"/>
        </w:r>
        <w:r w:rsidR="00F64254">
          <w:rPr>
            <w:noProof/>
            <w:webHidden/>
          </w:rPr>
          <w:instrText xml:space="preserve"> PAGEREF _Toc517857922 \h </w:instrText>
        </w:r>
        <w:r w:rsidR="00F64254">
          <w:rPr>
            <w:noProof/>
            <w:webHidden/>
          </w:rPr>
        </w:r>
        <w:r w:rsidR="00F64254">
          <w:rPr>
            <w:noProof/>
            <w:webHidden/>
          </w:rPr>
          <w:fldChar w:fldCharType="separate"/>
        </w:r>
        <w:r w:rsidR="00F64254">
          <w:rPr>
            <w:noProof/>
            <w:webHidden/>
          </w:rPr>
          <w:t>47</w:t>
        </w:r>
        <w:r w:rsidR="00F64254">
          <w:rPr>
            <w:noProof/>
            <w:webHidden/>
          </w:rPr>
          <w:fldChar w:fldCharType="end"/>
        </w:r>
      </w:hyperlink>
    </w:p>
    <w:p w14:paraId="789AEC4A" w14:textId="61402A88"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3" w:history="1">
        <w:r w:rsidR="00F64254" w:rsidRPr="00DB4F77">
          <w:rPr>
            <w:rStyle w:val="Hyperlink"/>
            <w:noProof/>
          </w:rPr>
          <w:t>Hình 4.7 Lấy mẫu Calibration theo 2 trục X, Y</w:t>
        </w:r>
        <w:r w:rsidR="00F64254">
          <w:rPr>
            <w:noProof/>
            <w:webHidden/>
          </w:rPr>
          <w:tab/>
        </w:r>
        <w:r w:rsidR="00F64254">
          <w:rPr>
            <w:noProof/>
            <w:webHidden/>
          </w:rPr>
          <w:fldChar w:fldCharType="begin"/>
        </w:r>
        <w:r w:rsidR="00F64254">
          <w:rPr>
            <w:noProof/>
            <w:webHidden/>
          </w:rPr>
          <w:instrText xml:space="preserve"> PAGEREF _Toc517857923 \h </w:instrText>
        </w:r>
        <w:r w:rsidR="00F64254">
          <w:rPr>
            <w:noProof/>
            <w:webHidden/>
          </w:rPr>
        </w:r>
        <w:r w:rsidR="00F64254">
          <w:rPr>
            <w:noProof/>
            <w:webHidden/>
          </w:rPr>
          <w:fldChar w:fldCharType="separate"/>
        </w:r>
        <w:r w:rsidR="00F64254">
          <w:rPr>
            <w:noProof/>
            <w:webHidden/>
          </w:rPr>
          <w:t>48</w:t>
        </w:r>
        <w:r w:rsidR="00F64254">
          <w:rPr>
            <w:noProof/>
            <w:webHidden/>
          </w:rPr>
          <w:fldChar w:fldCharType="end"/>
        </w:r>
      </w:hyperlink>
    </w:p>
    <w:p w14:paraId="6A67CFA3" w14:textId="75FBCC30"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4" w:history="1">
        <w:r w:rsidR="00F64254" w:rsidRPr="00DB4F77">
          <w:rPr>
            <w:rStyle w:val="Hyperlink"/>
            <w:noProof/>
          </w:rPr>
          <w:t>Hình 4.8 Hệ tọa độ của hệ thống cảm biến trên thiết bị di động</w:t>
        </w:r>
        <w:r w:rsidR="00F64254">
          <w:rPr>
            <w:noProof/>
            <w:webHidden/>
          </w:rPr>
          <w:tab/>
        </w:r>
        <w:r w:rsidR="00F64254">
          <w:rPr>
            <w:noProof/>
            <w:webHidden/>
          </w:rPr>
          <w:fldChar w:fldCharType="begin"/>
        </w:r>
        <w:r w:rsidR="00F64254">
          <w:rPr>
            <w:noProof/>
            <w:webHidden/>
          </w:rPr>
          <w:instrText xml:space="preserve"> PAGEREF _Toc517857924 \h </w:instrText>
        </w:r>
        <w:r w:rsidR="00F64254">
          <w:rPr>
            <w:noProof/>
            <w:webHidden/>
          </w:rPr>
        </w:r>
        <w:r w:rsidR="00F64254">
          <w:rPr>
            <w:noProof/>
            <w:webHidden/>
          </w:rPr>
          <w:fldChar w:fldCharType="separate"/>
        </w:r>
        <w:r w:rsidR="00F64254">
          <w:rPr>
            <w:noProof/>
            <w:webHidden/>
          </w:rPr>
          <w:t>56</w:t>
        </w:r>
        <w:r w:rsidR="00F64254">
          <w:rPr>
            <w:noProof/>
            <w:webHidden/>
          </w:rPr>
          <w:fldChar w:fldCharType="end"/>
        </w:r>
      </w:hyperlink>
    </w:p>
    <w:p w14:paraId="2B958AB1" w14:textId="1F3477EF"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5" w:history="1">
        <w:r w:rsidR="00F64254" w:rsidRPr="00DB4F77">
          <w:rPr>
            <w:rStyle w:val="Hyperlink"/>
            <w:noProof/>
          </w:rPr>
          <w:t>Hình 4.9 Xem chi tiết hình ảnh bản đồ tại một địa điểm</w:t>
        </w:r>
        <w:r w:rsidR="00F64254">
          <w:rPr>
            <w:noProof/>
            <w:webHidden/>
          </w:rPr>
          <w:tab/>
        </w:r>
        <w:r w:rsidR="00F64254">
          <w:rPr>
            <w:noProof/>
            <w:webHidden/>
          </w:rPr>
          <w:fldChar w:fldCharType="begin"/>
        </w:r>
        <w:r w:rsidR="00F64254">
          <w:rPr>
            <w:noProof/>
            <w:webHidden/>
          </w:rPr>
          <w:instrText xml:space="preserve"> PAGEREF _Toc517857925 \h </w:instrText>
        </w:r>
        <w:r w:rsidR="00F64254">
          <w:rPr>
            <w:noProof/>
            <w:webHidden/>
          </w:rPr>
        </w:r>
        <w:r w:rsidR="00F64254">
          <w:rPr>
            <w:noProof/>
            <w:webHidden/>
          </w:rPr>
          <w:fldChar w:fldCharType="separate"/>
        </w:r>
        <w:r w:rsidR="00F64254">
          <w:rPr>
            <w:noProof/>
            <w:webHidden/>
          </w:rPr>
          <w:t>58</w:t>
        </w:r>
        <w:r w:rsidR="00F64254">
          <w:rPr>
            <w:noProof/>
            <w:webHidden/>
          </w:rPr>
          <w:fldChar w:fldCharType="end"/>
        </w:r>
      </w:hyperlink>
    </w:p>
    <w:p w14:paraId="22F6600D" w14:textId="4C4B7013"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6" w:history="1">
        <w:r w:rsidR="00F64254" w:rsidRPr="00DB4F77">
          <w:rPr>
            <w:rStyle w:val="Hyperlink"/>
            <w:noProof/>
          </w:rPr>
          <w:t>Hình 4.10 Ảnh Heat map thể hiện mức độ ô nhiễm không khí</w:t>
        </w:r>
        <w:r w:rsidR="00F64254">
          <w:rPr>
            <w:noProof/>
            <w:webHidden/>
          </w:rPr>
          <w:tab/>
        </w:r>
        <w:r w:rsidR="00F64254">
          <w:rPr>
            <w:noProof/>
            <w:webHidden/>
          </w:rPr>
          <w:fldChar w:fldCharType="begin"/>
        </w:r>
        <w:r w:rsidR="00F64254">
          <w:rPr>
            <w:noProof/>
            <w:webHidden/>
          </w:rPr>
          <w:instrText xml:space="preserve"> PAGEREF _Toc517857926 \h </w:instrText>
        </w:r>
        <w:r w:rsidR="00F64254">
          <w:rPr>
            <w:noProof/>
            <w:webHidden/>
          </w:rPr>
        </w:r>
        <w:r w:rsidR="00F64254">
          <w:rPr>
            <w:noProof/>
            <w:webHidden/>
          </w:rPr>
          <w:fldChar w:fldCharType="separate"/>
        </w:r>
        <w:r w:rsidR="00F64254">
          <w:rPr>
            <w:noProof/>
            <w:webHidden/>
          </w:rPr>
          <w:t>59</w:t>
        </w:r>
        <w:r w:rsidR="00F64254">
          <w:rPr>
            <w:noProof/>
            <w:webHidden/>
          </w:rPr>
          <w:fldChar w:fldCharType="end"/>
        </w:r>
      </w:hyperlink>
    </w:p>
    <w:p w14:paraId="60CF8B97" w14:textId="12582A7C" w:rsidR="00F64254"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7" w:history="1">
        <w:r w:rsidR="00F64254" w:rsidRPr="00DB4F77">
          <w:rPr>
            <w:rStyle w:val="Hyperlink"/>
            <w:noProof/>
          </w:rPr>
          <w:t>Hình 4.11 Thống kê thông tin theo tập các địa điểm đã chọn</w:t>
        </w:r>
        <w:r w:rsidR="00F64254">
          <w:rPr>
            <w:noProof/>
            <w:webHidden/>
          </w:rPr>
          <w:tab/>
        </w:r>
        <w:r w:rsidR="00F64254">
          <w:rPr>
            <w:noProof/>
            <w:webHidden/>
          </w:rPr>
          <w:fldChar w:fldCharType="begin"/>
        </w:r>
        <w:r w:rsidR="00F64254">
          <w:rPr>
            <w:noProof/>
            <w:webHidden/>
          </w:rPr>
          <w:instrText xml:space="preserve"> PAGEREF _Toc517857927 \h </w:instrText>
        </w:r>
        <w:r w:rsidR="00F64254">
          <w:rPr>
            <w:noProof/>
            <w:webHidden/>
          </w:rPr>
        </w:r>
        <w:r w:rsidR="00F64254">
          <w:rPr>
            <w:noProof/>
            <w:webHidden/>
          </w:rPr>
          <w:fldChar w:fldCharType="separate"/>
        </w:r>
        <w:r w:rsidR="00F64254">
          <w:rPr>
            <w:noProof/>
            <w:webHidden/>
          </w:rPr>
          <w:t>60</w:t>
        </w:r>
        <w:r w:rsidR="00F64254">
          <w:rPr>
            <w:noProof/>
            <w:webHidden/>
          </w:rPr>
          <w:fldChar w:fldCharType="end"/>
        </w:r>
      </w:hyperlink>
    </w:p>
    <w:p w14:paraId="6DEE4EF9" w14:textId="70365633" w:rsidR="00675633" w:rsidRDefault="00DE1746" w:rsidP="006B55B4">
      <w:pPr>
        <w:pStyle w:val="Pagetitle"/>
        <w:rPr>
          <w:lang w:val="en-US"/>
        </w:rPr>
      </w:pPr>
      <w:r>
        <w:rPr>
          <w:noProof/>
          <w:szCs w:val="24"/>
          <w:lang w:val="en-US" w:eastAsia="en-US"/>
        </w:rPr>
        <w:lastRenderedPageBreak/>
        <w:fldChar w:fldCharType="end"/>
      </w:r>
      <w:bookmarkStart w:id="128" w:name="_Toc517792102"/>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14:paraId="6A589E7D" w14:textId="71618A6D"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C32F9A">
          <w:rPr>
            <w:noProof/>
            <w:webHidden/>
          </w:rPr>
          <w:t>52</w:t>
        </w:r>
        <w:r w:rsidR="00BA03F3">
          <w:rPr>
            <w:noProof/>
            <w:webHidden/>
          </w:rPr>
          <w:fldChar w:fldCharType="end"/>
        </w:r>
      </w:hyperlink>
    </w:p>
    <w:p w14:paraId="64C52150" w14:textId="4C6A767F" w:rsidR="00BA03F3"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00BA03F3" w:rsidRPr="00CD04D1">
          <w:rPr>
            <w:rStyle w:val="Hyperlink"/>
            <w:noProof/>
          </w:rPr>
          <w:t>Mã 2 Minh họa một Action</w:t>
        </w:r>
        <w:r w:rsidR="00BA03F3">
          <w:rPr>
            <w:noProof/>
            <w:webHidden/>
          </w:rPr>
          <w:tab/>
        </w:r>
        <w:r w:rsidR="00BA03F3">
          <w:rPr>
            <w:noProof/>
            <w:webHidden/>
          </w:rPr>
          <w:fldChar w:fldCharType="begin"/>
        </w:r>
        <w:r w:rsidR="00BA03F3">
          <w:rPr>
            <w:noProof/>
            <w:webHidden/>
          </w:rPr>
          <w:instrText xml:space="preserve"> PAGEREF _Toc517720112 \h </w:instrText>
        </w:r>
        <w:r w:rsidR="00BA03F3">
          <w:rPr>
            <w:noProof/>
            <w:webHidden/>
          </w:rPr>
        </w:r>
        <w:r w:rsidR="00BA03F3">
          <w:rPr>
            <w:noProof/>
            <w:webHidden/>
          </w:rPr>
          <w:fldChar w:fldCharType="separate"/>
        </w:r>
        <w:r w:rsidR="00C32F9A">
          <w:rPr>
            <w:noProof/>
            <w:webHidden/>
          </w:rPr>
          <w:t>53</w:t>
        </w:r>
        <w:r w:rsidR="00BA03F3">
          <w:rPr>
            <w:noProof/>
            <w:webHidden/>
          </w:rPr>
          <w:fldChar w:fldCharType="end"/>
        </w:r>
      </w:hyperlink>
    </w:p>
    <w:p w14:paraId="799BD639" w14:textId="51CDE36B" w:rsidR="00BA03F3"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00BA03F3" w:rsidRPr="00CD04D1">
          <w:rPr>
            <w:rStyle w:val="Hyperlink"/>
            <w:noProof/>
          </w:rPr>
          <w:t>Mã 3 Minh họa một Operator</w:t>
        </w:r>
        <w:r w:rsidR="00BA03F3">
          <w:rPr>
            <w:noProof/>
            <w:webHidden/>
          </w:rPr>
          <w:tab/>
        </w:r>
        <w:r w:rsidR="00BA03F3">
          <w:rPr>
            <w:noProof/>
            <w:webHidden/>
          </w:rPr>
          <w:fldChar w:fldCharType="begin"/>
        </w:r>
        <w:r w:rsidR="00BA03F3">
          <w:rPr>
            <w:noProof/>
            <w:webHidden/>
          </w:rPr>
          <w:instrText xml:space="preserve"> PAGEREF _Toc517720113 \h </w:instrText>
        </w:r>
        <w:r w:rsidR="00BA03F3">
          <w:rPr>
            <w:noProof/>
            <w:webHidden/>
          </w:rPr>
        </w:r>
        <w:r w:rsidR="00BA03F3">
          <w:rPr>
            <w:noProof/>
            <w:webHidden/>
          </w:rPr>
          <w:fldChar w:fldCharType="separate"/>
        </w:r>
        <w:r w:rsidR="00C32F9A">
          <w:rPr>
            <w:noProof/>
            <w:webHidden/>
          </w:rPr>
          <w:t>54</w:t>
        </w:r>
        <w:r w:rsidR="00BA03F3">
          <w:rPr>
            <w:noProof/>
            <w:webHidden/>
          </w:rPr>
          <w:fldChar w:fldCharType="end"/>
        </w:r>
      </w:hyperlink>
    </w:p>
    <w:p w14:paraId="6A763294" w14:textId="77777777" w:rsidR="007302CC" w:rsidRPr="007302CC" w:rsidRDefault="007302CC" w:rsidP="007302CC">
      <w:pPr>
        <w:rPr>
          <w:lang w:val="en-US"/>
        </w:rPr>
      </w:pPr>
      <w:r>
        <w:rPr>
          <w:lang w:val="en-US"/>
        </w:rPr>
        <w:fldChar w:fldCharType="end"/>
      </w:r>
    </w:p>
    <w:p w14:paraId="537F4AEE" w14:textId="77777777"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14:paraId="556A6D44" w14:textId="77777777" w:rsidR="004A71F6" w:rsidRPr="00562157" w:rsidRDefault="002D21E9" w:rsidP="006D712D">
      <w:pPr>
        <w:pStyle w:val="Pagetitle"/>
        <w:rPr>
          <w:lang w:val="en-US"/>
        </w:rPr>
      </w:pPr>
      <w:r w:rsidRPr="00562157">
        <w:rPr>
          <w:lang w:val="en-US"/>
        </w:rPr>
        <w:lastRenderedPageBreak/>
        <w:fldChar w:fldCharType="end"/>
      </w:r>
      <w:bookmarkStart w:id="129" w:name="_Toc517792103"/>
      <w:r w:rsidR="004A71F6" w:rsidRPr="00562157">
        <w:rPr>
          <w:lang w:val="en-US"/>
        </w:rPr>
        <w:t xml:space="preserve">DANH MỤC CÁC </w:t>
      </w:r>
      <w:r w:rsidR="004A71F6">
        <w:rPr>
          <w:lang w:val="en-US"/>
        </w:rPr>
        <w:t>SƠ ĐỒ</w:t>
      </w:r>
      <w:bookmarkEnd w:id="129"/>
    </w:p>
    <w:p w14:paraId="6EEEBD9D" w14:textId="15589686" w:rsidR="00BA03F3"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7720114" w:history="1">
        <w:r w:rsidR="00BA03F3" w:rsidRPr="00BC17EE">
          <w:rPr>
            <w:rStyle w:val="Hyperlink"/>
            <w:noProof/>
          </w:rPr>
          <w:t>Sơ đồ 2</w:t>
        </w:r>
        <w:r w:rsidR="00BA03F3" w:rsidRPr="00BC17EE">
          <w:rPr>
            <w:rStyle w:val="Hyperlink"/>
            <w:noProof/>
          </w:rPr>
          <w:noBreakHyphen/>
          <w:t>1 Quy trình nhận dạng vật thể bằng xử lý ảnh cơ bản</w:t>
        </w:r>
        <w:r w:rsidR="00BA03F3">
          <w:rPr>
            <w:noProof/>
            <w:webHidden/>
          </w:rPr>
          <w:tab/>
        </w:r>
        <w:r w:rsidR="00BA03F3">
          <w:rPr>
            <w:noProof/>
            <w:webHidden/>
          </w:rPr>
          <w:fldChar w:fldCharType="begin"/>
        </w:r>
        <w:r w:rsidR="00BA03F3">
          <w:rPr>
            <w:noProof/>
            <w:webHidden/>
          </w:rPr>
          <w:instrText xml:space="preserve"> PAGEREF _Toc517720114 \h </w:instrText>
        </w:r>
        <w:r w:rsidR="00BA03F3">
          <w:rPr>
            <w:noProof/>
            <w:webHidden/>
          </w:rPr>
        </w:r>
        <w:r w:rsidR="00BA03F3">
          <w:rPr>
            <w:noProof/>
            <w:webHidden/>
          </w:rPr>
          <w:fldChar w:fldCharType="separate"/>
        </w:r>
        <w:r w:rsidR="00F64254">
          <w:rPr>
            <w:noProof/>
            <w:webHidden/>
          </w:rPr>
          <w:t>14</w:t>
        </w:r>
        <w:r w:rsidR="00BA03F3">
          <w:rPr>
            <w:noProof/>
            <w:webHidden/>
          </w:rPr>
          <w:fldChar w:fldCharType="end"/>
        </w:r>
      </w:hyperlink>
    </w:p>
    <w:p w14:paraId="57ED3029" w14:textId="4F11F953" w:rsidR="00BA03F3"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5" w:history="1">
        <w:r w:rsidR="00BA03F3" w:rsidRPr="00BC17EE">
          <w:rPr>
            <w:rStyle w:val="Hyperlink"/>
            <w:noProof/>
          </w:rPr>
          <w:t>Sơ đồ 3</w:t>
        </w:r>
        <w:r w:rsidR="00BA03F3" w:rsidRPr="00BC17EE">
          <w:rPr>
            <w:rStyle w:val="Hyperlink"/>
            <w:noProof/>
          </w:rPr>
          <w:noBreakHyphen/>
          <w:t>1 Cơ chế kết xuất đồ họa trong Unity</w:t>
        </w:r>
        <w:r w:rsidR="00BA03F3">
          <w:rPr>
            <w:noProof/>
            <w:webHidden/>
          </w:rPr>
          <w:tab/>
        </w:r>
        <w:r w:rsidR="00BA03F3">
          <w:rPr>
            <w:noProof/>
            <w:webHidden/>
          </w:rPr>
          <w:fldChar w:fldCharType="begin"/>
        </w:r>
        <w:r w:rsidR="00BA03F3">
          <w:rPr>
            <w:noProof/>
            <w:webHidden/>
          </w:rPr>
          <w:instrText xml:space="preserve"> PAGEREF _Toc517720115 \h </w:instrText>
        </w:r>
        <w:r w:rsidR="00BA03F3">
          <w:rPr>
            <w:noProof/>
            <w:webHidden/>
          </w:rPr>
        </w:r>
        <w:r w:rsidR="00BA03F3">
          <w:rPr>
            <w:noProof/>
            <w:webHidden/>
          </w:rPr>
          <w:fldChar w:fldCharType="separate"/>
        </w:r>
        <w:r w:rsidR="00F64254">
          <w:rPr>
            <w:noProof/>
            <w:webHidden/>
          </w:rPr>
          <w:t>32</w:t>
        </w:r>
        <w:r w:rsidR="00BA03F3">
          <w:rPr>
            <w:noProof/>
            <w:webHidden/>
          </w:rPr>
          <w:fldChar w:fldCharType="end"/>
        </w:r>
      </w:hyperlink>
    </w:p>
    <w:p w14:paraId="415D861D" w14:textId="13DE9AD9" w:rsidR="00BA03F3"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6" w:history="1">
        <w:r w:rsidR="00BA03F3" w:rsidRPr="00BC17EE">
          <w:rPr>
            <w:rStyle w:val="Hyperlink"/>
            <w:noProof/>
          </w:rPr>
          <w:t>Sơ đồ 4</w:t>
        </w:r>
        <w:r w:rsidR="00BA03F3" w:rsidRPr="00BC17EE">
          <w:rPr>
            <w:rStyle w:val="Hyperlink"/>
            <w:noProof/>
          </w:rPr>
          <w:noBreakHyphen/>
          <w:t>1 Hệ thống sự kiện</w:t>
        </w:r>
        <w:r w:rsidR="00BA03F3">
          <w:rPr>
            <w:noProof/>
            <w:webHidden/>
          </w:rPr>
          <w:tab/>
        </w:r>
        <w:r w:rsidR="00BA03F3">
          <w:rPr>
            <w:noProof/>
            <w:webHidden/>
          </w:rPr>
          <w:fldChar w:fldCharType="begin"/>
        </w:r>
        <w:r w:rsidR="00BA03F3">
          <w:rPr>
            <w:noProof/>
            <w:webHidden/>
          </w:rPr>
          <w:instrText xml:space="preserve"> PAGEREF _Toc517720116 \h </w:instrText>
        </w:r>
        <w:r w:rsidR="00BA03F3">
          <w:rPr>
            <w:noProof/>
            <w:webHidden/>
          </w:rPr>
        </w:r>
        <w:r w:rsidR="00BA03F3">
          <w:rPr>
            <w:noProof/>
            <w:webHidden/>
          </w:rPr>
          <w:fldChar w:fldCharType="separate"/>
        </w:r>
        <w:r w:rsidR="00F64254">
          <w:rPr>
            <w:noProof/>
            <w:webHidden/>
          </w:rPr>
          <w:t>50</w:t>
        </w:r>
        <w:r w:rsidR="00BA03F3">
          <w:rPr>
            <w:noProof/>
            <w:webHidden/>
          </w:rPr>
          <w:fldChar w:fldCharType="end"/>
        </w:r>
      </w:hyperlink>
    </w:p>
    <w:p w14:paraId="3BEECB9F" w14:textId="090D4787" w:rsidR="00BA03F3"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7" w:history="1">
        <w:r w:rsidR="00BA03F3" w:rsidRPr="00BC17EE">
          <w:rPr>
            <w:rStyle w:val="Hyperlink"/>
            <w:noProof/>
          </w:rPr>
          <w:t>Sơ đồ 4</w:t>
        </w:r>
        <w:r w:rsidR="00BA03F3" w:rsidRPr="00BC17EE">
          <w:rPr>
            <w:rStyle w:val="Hyperlink"/>
            <w:noProof/>
          </w:rPr>
          <w:noBreakHyphen/>
          <w:t>2 Hệ thống sự kiện liên hoàn</w:t>
        </w:r>
        <w:r w:rsidR="00BA03F3">
          <w:rPr>
            <w:noProof/>
            <w:webHidden/>
          </w:rPr>
          <w:tab/>
        </w:r>
        <w:r w:rsidR="00BA03F3">
          <w:rPr>
            <w:noProof/>
            <w:webHidden/>
          </w:rPr>
          <w:fldChar w:fldCharType="begin"/>
        </w:r>
        <w:r w:rsidR="00BA03F3">
          <w:rPr>
            <w:noProof/>
            <w:webHidden/>
          </w:rPr>
          <w:instrText xml:space="preserve"> PAGEREF _Toc517720117 \h </w:instrText>
        </w:r>
        <w:r w:rsidR="00BA03F3">
          <w:rPr>
            <w:noProof/>
            <w:webHidden/>
          </w:rPr>
        </w:r>
        <w:r w:rsidR="00BA03F3">
          <w:rPr>
            <w:noProof/>
            <w:webHidden/>
          </w:rPr>
          <w:fldChar w:fldCharType="separate"/>
        </w:r>
        <w:r w:rsidR="00F64254">
          <w:rPr>
            <w:noProof/>
            <w:webHidden/>
          </w:rPr>
          <w:t>51</w:t>
        </w:r>
        <w:r w:rsidR="00BA03F3">
          <w:rPr>
            <w:noProof/>
            <w:webHidden/>
          </w:rPr>
          <w:fldChar w:fldCharType="end"/>
        </w:r>
      </w:hyperlink>
    </w:p>
    <w:p w14:paraId="5306585F" w14:textId="2457E04E" w:rsidR="00BA03F3"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8" w:history="1">
        <w:r w:rsidR="00BA03F3" w:rsidRPr="00BC17EE">
          <w:rPr>
            <w:rStyle w:val="Hyperlink"/>
            <w:noProof/>
          </w:rPr>
          <w:t>Sơ đồ 4</w:t>
        </w:r>
        <w:r w:rsidR="00BA03F3" w:rsidRPr="00BC17EE">
          <w:rPr>
            <w:rStyle w:val="Hyperlink"/>
            <w:noProof/>
          </w:rPr>
          <w:noBreakHyphen/>
          <w:t>3 Sơ đồ lớp của Comparator</w:t>
        </w:r>
        <w:r w:rsidR="00BA03F3">
          <w:rPr>
            <w:noProof/>
            <w:webHidden/>
          </w:rPr>
          <w:tab/>
        </w:r>
        <w:r w:rsidR="00BA03F3">
          <w:rPr>
            <w:noProof/>
            <w:webHidden/>
          </w:rPr>
          <w:fldChar w:fldCharType="begin"/>
        </w:r>
        <w:r w:rsidR="00BA03F3">
          <w:rPr>
            <w:noProof/>
            <w:webHidden/>
          </w:rPr>
          <w:instrText xml:space="preserve"> PAGEREF _Toc517720118 \h </w:instrText>
        </w:r>
        <w:r w:rsidR="00BA03F3">
          <w:rPr>
            <w:noProof/>
            <w:webHidden/>
          </w:rPr>
        </w:r>
        <w:r w:rsidR="00BA03F3">
          <w:rPr>
            <w:noProof/>
            <w:webHidden/>
          </w:rPr>
          <w:fldChar w:fldCharType="separate"/>
        </w:r>
        <w:r w:rsidR="00F64254">
          <w:rPr>
            <w:noProof/>
            <w:webHidden/>
          </w:rPr>
          <w:t>52</w:t>
        </w:r>
        <w:r w:rsidR="00BA03F3">
          <w:rPr>
            <w:noProof/>
            <w:webHidden/>
          </w:rPr>
          <w:fldChar w:fldCharType="end"/>
        </w:r>
      </w:hyperlink>
    </w:p>
    <w:p w14:paraId="35790489" w14:textId="35F51B26" w:rsidR="00BA03F3"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9" w:history="1">
        <w:r w:rsidR="00BA03F3" w:rsidRPr="00BC17EE">
          <w:rPr>
            <w:rStyle w:val="Hyperlink"/>
            <w:noProof/>
          </w:rPr>
          <w:t>Sơ đồ 4</w:t>
        </w:r>
        <w:r w:rsidR="00BA03F3" w:rsidRPr="00BC17EE">
          <w:rPr>
            <w:rStyle w:val="Hyperlink"/>
            <w:noProof/>
          </w:rPr>
          <w:noBreakHyphen/>
          <w:t>4 Sơ đồ lớp của Action</w:t>
        </w:r>
        <w:r w:rsidR="00BA03F3">
          <w:rPr>
            <w:noProof/>
            <w:webHidden/>
          </w:rPr>
          <w:tab/>
        </w:r>
        <w:r w:rsidR="00BA03F3">
          <w:rPr>
            <w:noProof/>
            <w:webHidden/>
          </w:rPr>
          <w:fldChar w:fldCharType="begin"/>
        </w:r>
        <w:r w:rsidR="00BA03F3">
          <w:rPr>
            <w:noProof/>
            <w:webHidden/>
          </w:rPr>
          <w:instrText xml:space="preserve"> PAGEREF _Toc517720119 \h </w:instrText>
        </w:r>
        <w:r w:rsidR="00BA03F3">
          <w:rPr>
            <w:noProof/>
            <w:webHidden/>
          </w:rPr>
        </w:r>
        <w:r w:rsidR="00BA03F3">
          <w:rPr>
            <w:noProof/>
            <w:webHidden/>
          </w:rPr>
          <w:fldChar w:fldCharType="separate"/>
        </w:r>
        <w:r w:rsidR="00F64254">
          <w:rPr>
            <w:noProof/>
            <w:webHidden/>
          </w:rPr>
          <w:t>53</w:t>
        </w:r>
        <w:r w:rsidR="00BA03F3">
          <w:rPr>
            <w:noProof/>
            <w:webHidden/>
          </w:rPr>
          <w:fldChar w:fldCharType="end"/>
        </w:r>
      </w:hyperlink>
    </w:p>
    <w:p w14:paraId="7EAFD54E" w14:textId="001B1C22" w:rsidR="00BA03F3"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0" w:history="1">
        <w:r w:rsidR="00BA03F3" w:rsidRPr="00BC17EE">
          <w:rPr>
            <w:rStyle w:val="Hyperlink"/>
            <w:noProof/>
          </w:rPr>
          <w:t>Sơ đồ 4</w:t>
        </w:r>
        <w:r w:rsidR="00BA03F3" w:rsidRPr="00BC17EE">
          <w:rPr>
            <w:rStyle w:val="Hyperlink"/>
            <w:noProof/>
          </w:rPr>
          <w:noBreakHyphen/>
          <w:t>5 Sơ đồ lớp của Operator</w:t>
        </w:r>
        <w:r w:rsidR="00BA03F3">
          <w:rPr>
            <w:noProof/>
            <w:webHidden/>
          </w:rPr>
          <w:tab/>
        </w:r>
        <w:r w:rsidR="00BA03F3">
          <w:rPr>
            <w:noProof/>
            <w:webHidden/>
          </w:rPr>
          <w:fldChar w:fldCharType="begin"/>
        </w:r>
        <w:r w:rsidR="00BA03F3">
          <w:rPr>
            <w:noProof/>
            <w:webHidden/>
          </w:rPr>
          <w:instrText xml:space="preserve"> PAGEREF _Toc517720120 \h </w:instrText>
        </w:r>
        <w:r w:rsidR="00BA03F3">
          <w:rPr>
            <w:noProof/>
            <w:webHidden/>
          </w:rPr>
        </w:r>
        <w:r w:rsidR="00BA03F3">
          <w:rPr>
            <w:noProof/>
            <w:webHidden/>
          </w:rPr>
          <w:fldChar w:fldCharType="separate"/>
        </w:r>
        <w:r w:rsidR="00F64254">
          <w:rPr>
            <w:noProof/>
            <w:webHidden/>
          </w:rPr>
          <w:t>54</w:t>
        </w:r>
        <w:r w:rsidR="00BA03F3">
          <w:rPr>
            <w:noProof/>
            <w:webHidden/>
          </w:rPr>
          <w:fldChar w:fldCharType="end"/>
        </w:r>
      </w:hyperlink>
    </w:p>
    <w:p w14:paraId="3A9713DD" w14:textId="2FB19544" w:rsidR="00BA03F3"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1" w:history="1">
        <w:r w:rsidR="00BA03F3" w:rsidRPr="00BC17EE">
          <w:rPr>
            <w:rStyle w:val="Hyperlink"/>
            <w:noProof/>
          </w:rPr>
          <w:t>Sơ đồ 4</w:t>
        </w:r>
        <w:r w:rsidR="00BA03F3" w:rsidRPr="00BC17EE">
          <w:rPr>
            <w:rStyle w:val="Hyperlink"/>
            <w:noProof/>
          </w:rPr>
          <w:noBreakHyphen/>
          <w:t>6 Cấu trúc module của hệ thống</w:t>
        </w:r>
        <w:r w:rsidR="00BA03F3">
          <w:rPr>
            <w:noProof/>
            <w:webHidden/>
          </w:rPr>
          <w:tab/>
        </w:r>
        <w:r w:rsidR="00BA03F3">
          <w:rPr>
            <w:noProof/>
            <w:webHidden/>
          </w:rPr>
          <w:fldChar w:fldCharType="begin"/>
        </w:r>
        <w:r w:rsidR="00BA03F3">
          <w:rPr>
            <w:noProof/>
            <w:webHidden/>
          </w:rPr>
          <w:instrText xml:space="preserve"> PAGEREF _Toc517720121 \h </w:instrText>
        </w:r>
        <w:r w:rsidR="00BA03F3">
          <w:rPr>
            <w:noProof/>
            <w:webHidden/>
          </w:rPr>
        </w:r>
        <w:r w:rsidR="00BA03F3">
          <w:rPr>
            <w:noProof/>
            <w:webHidden/>
          </w:rPr>
          <w:fldChar w:fldCharType="separate"/>
        </w:r>
        <w:r w:rsidR="00F64254">
          <w:rPr>
            <w:noProof/>
            <w:webHidden/>
          </w:rPr>
          <w:t>55</w:t>
        </w:r>
        <w:r w:rsidR="00BA03F3">
          <w:rPr>
            <w:noProof/>
            <w:webHidden/>
          </w:rPr>
          <w:fldChar w:fldCharType="end"/>
        </w:r>
      </w:hyperlink>
    </w:p>
    <w:p w14:paraId="50E1C8F2" w14:textId="346160B2" w:rsidR="00BA03F3" w:rsidRDefault="004D513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2" w:history="1">
        <w:r w:rsidR="00BA03F3" w:rsidRPr="00BC17EE">
          <w:rPr>
            <w:rStyle w:val="Hyperlink"/>
            <w:noProof/>
          </w:rPr>
          <w:t>Sơ đồ 5</w:t>
        </w:r>
        <w:r w:rsidR="00BA03F3" w:rsidRPr="00BC17EE">
          <w:rPr>
            <w:rStyle w:val="Hyperlink"/>
            <w:noProof/>
          </w:rPr>
          <w:noBreakHyphen/>
          <w:t>1 Sơ đồ kiến trúc hệ thống</w:t>
        </w:r>
        <w:r w:rsidR="00BA03F3">
          <w:rPr>
            <w:noProof/>
            <w:webHidden/>
          </w:rPr>
          <w:tab/>
        </w:r>
        <w:r w:rsidR="00BA03F3">
          <w:rPr>
            <w:noProof/>
            <w:webHidden/>
          </w:rPr>
          <w:fldChar w:fldCharType="begin"/>
        </w:r>
        <w:r w:rsidR="00BA03F3">
          <w:rPr>
            <w:noProof/>
            <w:webHidden/>
          </w:rPr>
          <w:instrText xml:space="preserve"> PAGEREF _Toc517720122 \h </w:instrText>
        </w:r>
        <w:r w:rsidR="00BA03F3">
          <w:rPr>
            <w:noProof/>
            <w:webHidden/>
          </w:rPr>
        </w:r>
        <w:r w:rsidR="00BA03F3">
          <w:rPr>
            <w:noProof/>
            <w:webHidden/>
          </w:rPr>
          <w:fldChar w:fldCharType="separate"/>
        </w:r>
        <w:r w:rsidR="00F64254">
          <w:rPr>
            <w:noProof/>
            <w:webHidden/>
          </w:rPr>
          <w:t>63</w:t>
        </w:r>
        <w:r w:rsidR="00BA03F3">
          <w:rPr>
            <w:noProof/>
            <w:webHidden/>
          </w:rPr>
          <w:fldChar w:fldCharType="end"/>
        </w:r>
      </w:hyperlink>
    </w:p>
    <w:p w14:paraId="00E6C695" w14:textId="77777777" w:rsidR="002A6DCE" w:rsidRPr="00562157" w:rsidRDefault="004A71F6" w:rsidP="004A71F6">
      <w:pPr>
        <w:ind w:firstLine="0"/>
        <w:rPr>
          <w:lang w:val="en-US"/>
        </w:rPr>
      </w:pPr>
      <w:r>
        <w:rPr>
          <w:lang w:val="en-US"/>
        </w:rPr>
        <w:fldChar w:fldCharType="end"/>
      </w:r>
    </w:p>
    <w:p w14:paraId="305CED5D" w14:textId="77777777"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7792104"/>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780ADB34" w14:textId="77777777"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w:t>
      </w:r>
      <w:proofErr w:type="gramStart"/>
      <w:r>
        <w:rPr>
          <w:lang w:val="en-US"/>
        </w:rPr>
        <w:t>nhóm,..</w:t>
      </w:r>
      <w:proofErr w:type="gramEnd"/>
      <w:r>
        <w:rPr>
          <w:lang w:val="en-US"/>
        </w:rPr>
        <w:t xml:space="preserve"> Điều đó cho thấy tiềm năng của ứng dụng Tangible vào cuộc sống là rất lớn, có thể mở ra nhiều xu thế mới trong tương lai.</w:t>
      </w:r>
    </w:p>
    <w:p w14:paraId="53885E1A" w14:textId="77777777"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14:paraId="318EE596" w14:textId="77777777"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14:paraId="520A72AC" w14:textId="77777777" w:rsidR="00A405B9" w:rsidRDefault="00A405B9" w:rsidP="00A405B9">
      <w:pPr>
        <w:rPr>
          <w:lang w:val="en-US"/>
        </w:rPr>
      </w:pPr>
      <w:r>
        <w:rPr>
          <w:lang w:val="en-US"/>
        </w:rPr>
        <w:t xml:space="preserve">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w:t>
      </w:r>
      <w:proofErr w:type="gramStart"/>
      <w:r>
        <w:rPr>
          <w:lang w:val="en-US"/>
        </w:rPr>
        <w:t>nhau,..</w:t>
      </w:r>
      <w:proofErr w:type="gramEnd"/>
      <w:r>
        <w:rPr>
          <w:lang w:val="en-US"/>
        </w:rPr>
        <w:t xml:space="preserve"> Ngoài sự hệ thống còn có khả năng nâng cấp, thay đổi linh hoạt về mặt phần cứng, để có thể triển khai được trong nhiều môi trường khác nhau.</w:t>
      </w:r>
    </w:p>
    <w:p w14:paraId="75DE1FC0" w14:textId="77777777"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14:paraId="6574FED6" w14:textId="77777777"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7792105"/>
      <w:r w:rsidRPr="00562157">
        <w:rPr>
          <w:lang w:val="en-US"/>
        </w:rPr>
        <w:t>Mở đầu</w:t>
      </w:r>
      <w:bookmarkEnd w:id="154"/>
      <w:bookmarkEnd w:id="155"/>
      <w:bookmarkEnd w:id="156"/>
      <w:bookmarkEnd w:id="157"/>
      <w:bookmarkEnd w:id="158"/>
      <w:bookmarkEnd w:id="159"/>
      <w:bookmarkEnd w:id="160"/>
      <w:bookmarkEnd w:id="161"/>
      <w:bookmarkEnd w:id="162"/>
    </w:p>
    <w:p w14:paraId="54613BC5" w14:textId="77777777"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w:t>
      </w:r>
      <w:proofErr w:type="gramStart"/>
      <w:r w:rsidRPr="00562157">
        <w:rPr>
          <w:lang w:val="en-US"/>
        </w:rPr>
        <w:t>chương  này</w:t>
      </w:r>
      <w:proofErr w:type="gramEnd"/>
      <w:r w:rsidR="005568E7" w:rsidRPr="00562157">
        <w:rPr>
          <w:lang w:val="en-US"/>
        </w:rPr>
        <w:t>.</w:t>
      </w:r>
    </w:p>
    <w:p w14:paraId="313EE137" w14:textId="77777777"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7792106"/>
      <w:bookmarkStart w:id="170" w:name="_Toc329630367"/>
      <w:bookmarkStart w:id="171" w:name="_Toc329635650"/>
      <w:r w:rsidRPr="00562157">
        <w:rPr>
          <w:lang w:val="en-US"/>
        </w:rPr>
        <w:t>Giới thiệu chung</w:t>
      </w:r>
      <w:bookmarkEnd w:id="165"/>
      <w:bookmarkEnd w:id="166"/>
      <w:bookmarkEnd w:id="167"/>
      <w:bookmarkEnd w:id="168"/>
      <w:bookmarkEnd w:id="169"/>
    </w:p>
    <w:p w14:paraId="5452BCFE" w14:textId="77777777" w:rsidR="00D53824" w:rsidRPr="00562157" w:rsidRDefault="00F80AB0" w:rsidP="00CD778B">
      <w:pPr>
        <w:pStyle w:val="Heading3"/>
      </w:pPr>
      <w:bookmarkStart w:id="172" w:name="_Toc517792107"/>
      <w:r>
        <w:t>Tangible và môi trường tương tác Tangible</w:t>
      </w:r>
      <w:bookmarkEnd w:id="172"/>
    </w:p>
    <w:p w14:paraId="05293717" w14:textId="77777777"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14:paraId="19332687" w14:textId="77777777"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w:t>
      </w:r>
      <w:proofErr w:type="gramStart"/>
      <w:r w:rsidR="002A0BE8" w:rsidRPr="002A0BE8">
        <w:rPr>
          <w:color w:val="000000"/>
          <w:sz w:val="26"/>
          <w:szCs w:val="26"/>
        </w:rPr>
        <w:t>là  một</w:t>
      </w:r>
      <w:proofErr w:type="gramEnd"/>
      <w:r w:rsidR="002A0BE8" w:rsidRPr="002A0BE8">
        <w:rPr>
          <w:color w:val="000000"/>
          <w:sz w:val="26"/>
          <w:szCs w:val="26"/>
        </w:rPr>
        <w:t xml:space="preserve">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Hornecker</w:t>
      </w:r>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Klemmer</w:t>
      </w:r>
      <w:r w:rsidR="004613D3">
        <w:rPr>
          <w:color w:val="000000"/>
          <w:sz w:val="26"/>
          <w:szCs w:val="26"/>
        </w:rPr>
        <w:t xml:space="preserve"> và các cộng sự của ông</w:t>
      </w:r>
      <w:r w:rsidR="002A0BE8" w:rsidRPr="002A0BE8">
        <w:rPr>
          <w:color w:val="000000"/>
          <w:sz w:val="26"/>
          <w:szCs w:val="26"/>
        </w:rPr>
        <w:t xml:space="preserve"> [</w:t>
      </w:r>
      <w:r w:rsidR="0017094A">
        <w:rPr>
          <w:color w:val="000000"/>
          <w:sz w:val="26"/>
          <w:szCs w:val="26"/>
        </w:rPr>
        <w:t>3</w:t>
      </w:r>
      <w:r w:rsidR="002A0BE8" w:rsidRPr="002A0BE8">
        <w:rPr>
          <w:color w:val="000000"/>
          <w:sz w:val="26"/>
          <w:szCs w:val="26"/>
        </w:rPr>
        <w:t>] đã kết hợp giấy note và bảng chiếu để xây dựng bảng làm việc nhóm, nhóm MIT Media</w:t>
      </w:r>
      <w:r w:rsidR="00BA03F3">
        <w:rPr>
          <w:color w:val="000000"/>
          <w:sz w:val="26"/>
          <w:szCs w:val="26"/>
        </w:rPr>
        <w:t xml:space="preserve"> Lab</w:t>
      </w:r>
      <w:r w:rsidR="002A0BE8" w:rsidRPr="002A0BE8">
        <w:rPr>
          <w:color w:val="000000"/>
          <w:sz w:val="26"/>
          <w:szCs w:val="26"/>
        </w:rPr>
        <w:t xml:space="preserve"> </w:t>
      </w:r>
      <w:r w:rsidR="006D3C13">
        <w:rPr>
          <w:color w:val="000000"/>
          <w:sz w:val="26"/>
          <w:szCs w:val="26"/>
        </w:rPr>
        <w:fldChar w:fldCharType="begin" w:fldLock="1"/>
      </w:r>
      <w:r w:rsidR="006D3C13">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3]", "plainTextFormattedCitation" : "[3]", "previouslyFormattedCitation" : "[3]" }, "properties" : { "noteIndex" : 0 }, "schema" : "https://github.com/citation-style-language/schema/raw/master/csl-citation.json" }</w:instrText>
      </w:r>
      <w:r w:rsidR="006D3C13">
        <w:rPr>
          <w:color w:val="000000"/>
          <w:sz w:val="26"/>
          <w:szCs w:val="26"/>
        </w:rPr>
        <w:fldChar w:fldCharType="separate"/>
      </w:r>
      <w:r w:rsidR="006D3C13" w:rsidRPr="006D3C13">
        <w:rPr>
          <w:noProof/>
          <w:color w:val="000000"/>
          <w:sz w:val="26"/>
          <w:szCs w:val="26"/>
        </w:rPr>
        <w:t>[3]</w:t>
      </w:r>
      <w:r w:rsidR="006D3C13">
        <w:rPr>
          <w:color w:val="000000"/>
          <w:sz w:val="26"/>
          <w:szCs w:val="26"/>
        </w:rPr>
        <w:fldChar w:fldCharType="end"/>
      </w:r>
      <w:r w:rsidR="002A0BE8" w:rsidRPr="002A0BE8">
        <w:rPr>
          <w:color w:val="000000"/>
          <w:sz w:val="26"/>
          <w:szCs w:val="26"/>
        </w:rPr>
        <w:t xml:space="preserve"> đã dùng nút vặn như 1 token vật lý để truy xuất cơ sở dữ liệu, thay đổi thông tin hiển thị</w:t>
      </w:r>
      <w:r w:rsidR="008578D4">
        <w:rPr>
          <w:color w:val="000000"/>
          <w:sz w:val="26"/>
          <w:szCs w:val="26"/>
        </w:rPr>
        <w:t>.</w:t>
      </w:r>
    </w:p>
    <w:p w14:paraId="5A59D338" w14:textId="3219E29B" w:rsidR="002A0BE8" w:rsidRDefault="00DE396B" w:rsidP="002A0BE8">
      <w:pPr>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Lab – Tangible Media Group. MIT Media Lab được thành lập bởi Nicholas Negroponte và Jerome Wiesner vào năm 1985 nhằm thúc đẩy </w:t>
      </w:r>
      <w:r w:rsidR="00202521" w:rsidRPr="00202521">
        <w:rPr>
          <w:color w:val="000000"/>
          <w:szCs w:val="26"/>
        </w:rPr>
        <w:t xml:space="preserve">những nghiên cứu về cách sử dụng </w:t>
      </w:r>
      <w:r w:rsidR="00202521">
        <w:rPr>
          <w:color w:val="000000"/>
          <w:szCs w:val="26"/>
        </w:rPr>
        <w:t>các</w:t>
      </w:r>
      <w:r w:rsidR="00202521" w:rsidRPr="00202521">
        <w:rPr>
          <w:color w:val="000000"/>
          <w:szCs w:val="26"/>
        </w:rPr>
        <w:t xml:space="preserve"> công nghệ máy tính mới mẻ</w:t>
      </w:r>
      <w:r>
        <w:rPr>
          <w:color w:val="000000"/>
          <w:szCs w:val="26"/>
        </w:rPr>
        <w:t xml:space="preserve">. </w:t>
      </w:r>
      <w:r w:rsidR="00B97936">
        <w:rPr>
          <w:color w:val="000000"/>
          <w:szCs w:val="26"/>
        </w:rPr>
        <w:t>Họ bắt</w:t>
      </w:r>
      <w:r w:rsidR="00B67720" w:rsidRPr="002A0BE8">
        <w:rPr>
          <w:color w:val="000000"/>
          <w:szCs w:val="26"/>
        </w:rPr>
        <w:t xml:space="preserve"> đầu từ những hệ thống đơn giản từ cuối thế kỉ 20 như hệ thống PingPongPlus</w:t>
      </w:r>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6D3C13">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4]", "plainTextFormattedCitation" : "[4]", "previouslyFormattedCitation" : "[4]"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4]</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r w:rsidR="00BA03F3">
        <w:rPr>
          <w:color w:val="000000"/>
          <w:szCs w:val="26"/>
        </w:rPr>
        <w:t>T</w:t>
      </w:r>
      <w:r w:rsidR="00B67720" w:rsidRPr="002A0BE8">
        <w:rPr>
          <w:color w:val="000000"/>
          <w:szCs w:val="26"/>
        </w:rPr>
        <w:t xml:space="preserve">abletop tangible </w:t>
      </w:r>
      <w:r w:rsidR="00B67720" w:rsidRPr="002A0BE8">
        <w:rPr>
          <w:color w:val="000000"/>
          <w:szCs w:val="26"/>
        </w:rPr>
        <w:lastRenderedPageBreak/>
        <w:t>sử dụng nền tảng theo dõi đối tượng  (</w:t>
      </w:r>
      <w:r w:rsidR="00EB6C8D">
        <w:rPr>
          <w:color w:val="000000"/>
          <w:szCs w:val="26"/>
        </w:rPr>
        <w:t>o</w:t>
      </w:r>
      <w:r w:rsidR="00B67720" w:rsidRPr="002A0BE8">
        <w:rPr>
          <w:color w:val="000000"/>
          <w:szCs w:val="26"/>
        </w:rPr>
        <w:t>bject tracking platform)</w:t>
      </w:r>
      <w:r w:rsidR="00EB6C8D">
        <w:rPr>
          <w:color w:val="000000"/>
          <w:szCs w:val="26"/>
        </w:rPr>
        <w:t xml:space="preserve"> - </w:t>
      </w:r>
      <w:r w:rsidR="00B67720" w:rsidRPr="002A0BE8">
        <w:rPr>
          <w:color w:val="000000"/>
          <w:szCs w:val="26"/>
        </w:rPr>
        <w:t xml:space="preserve">được đề xuất từ hệ thống Sensetable </w:t>
      </w:r>
      <w:r w:rsidR="00EB6C8D" w:rsidRPr="002A0BE8">
        <w:rPr>
          <w:color w:val="000000"/>
          <w:szCs w:val="26"/>
        </w:rPr>
        <w:t xml:space="preserve">của James Patten và cộng sự </w:t>
      </w:r>
      <w:r w:rsidR="00EB6C8D">
        <w:rPr>
          <w:color w:val="000000"/>
          <w:szCs w:val="26"/>
        </w:rPr>
        <w:fldChar w:fldCharType="begin" w:fldLock="1"/>
      </w:r>
      <w:r w:rsidR="00EB6C8D">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5]", "plainTextFormattedCitation" : "[5]", "previouslyFormattedCitation" : "[5]" }, "properties" : { "noteIndex" : 0 }, "schema" : "https://github.com/citation-style-language/schema/raw/master/csl-citation.json" }</w:instrText>
      </w:r>
      <w:r w:rsidR="00EB6C8D">
        <w:rPr>
          <w:color w:val="000000"/>
          <w:szCs w:val="26"/>
        </w:rPr>
        <w:fldChar w:fldCharType="separate"/>
      </w:r>
      <w:r w:rsidR="00EB6C8D" w:rsidRPr="006D3C13">
        <w:rPr>
          <w:noProof/>
          <w:color w:val="000000"/>
          <w:szCs w:val="26"/>
        </w:rPr>
        <w:t>[5]</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cho thiết bị điều khiển âm nhạc điện tử của nhóm Ben Recht</w:t>
      </w:r>
      <w:r w:rsidR="006D3C13">
        <w:rPr>
          <w:color w:val="000000"/>
          <w:szCs w:val="26"/>
        </w:rPr>
        <w:t xml:space="preserve"> </w:t>
      </w:r>
      <w:r w:rsidR="006D3C13">
        <w:rPr>
          <w:color w:val="000000"/>
          <w:szCs w:val="26"/>
        </w:rPr>
        <w:fldChar w:fldCharType="begin" w:fldLock="1"/>
      </w:r>
      <w:r w:rsidR="00911FEB">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6]", "plainTextFormattedCitation" : "[6]", "previouslyFormattedCitation" : "[6]"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6]</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DeVincenzi và các cộng sự </w:t>
      </w:r>
      <w:r w:rsidR="00EB6C8D">
        <w:rPr>
          <w:color w:val="000000"/>
          <w:szCs w:val="26"/>
        </w:rPr>
        <w:fldChar w:fldCharType="begin" w:fldLock="1"/>
      </w:r>
      <w:r w:rsidR="00EB6C8D">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7]", "plainTextFormattedCitation" : "[7]", "previouslyFormattedCitation" : "[7]" }, "properties" : { "noteIndex" : 0 }, "schema" : "https://github.com/citation-style-language/schema/raw/master/csl-citation.json" }</w:instrText>
      </w:r>
      <w:r w:rsidR="00EB6C8D">
        <w:rPr>
          <w:color w:val="000000"/>
          <w:szCs w:val="26"/>
        </w:rPr>
        <w:fldChar w:fldCharType="separate"/>
      </w:r>
      <w:r w:rsidR="00EB6C8D" w:rsidRPr="00911FEB">
        <w:rPr>
          <w:noProof/>
          <w:color w:val="000000"/>
          <w:szCs w:val="26"/>
        </w:rPr>
        <w:t>[7]</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Kinected Conference </w:t>
      </w:r>
      <w:r w:rsidR="00EB6C8D">
        <w:rPr>
          <w:color w:val="000000"/>
          <w:szCs w:val="26"/>
        </w:rPr>
        <w:t>có thể</w:t>
      </w:r>
      <w:r w:rsidR="00B67720" w:rsidRPr="002A0BE8">
        <w:rPr>
          <w:color w:val="000000"/>
          <w:szCs w:val="26"/>
        </w:rPr>
        <w:t xml:space="preserve"> tăng cường hiệu quả giao tiếp trong vấn đề Hội thoại Video (Video Conference) bằng cách tạo ra các hình ảnh ba chiều giàu ngữ nghĩa chứa thông tin về thành phần vật chất và vị trí của chúng. Sự phát triển trong khoa học vật liệu cũng là một tiền đề </w:t>
      </w:r>
      <w:r w:rsidR="00C80CE9" w:rsidRPr="002A0BE8">
        <w:rPr>
          <w:color w:val="000000"/>
          <w:szCs w:val="26"/>
        </w:rPr>
        <w:t xml:space="preserve">để nâng cao </w:t>
      </w:r>
      <w:r w:rsidR="00C80CE9">
        <w:rPr>
          <w:color w:val="000000"/>
          <w:szCs w:val="26"/>
        </w:rPr>
        <w:t>tính ứng dụng</w:t>
      </w:r>
      <w:r w:rsidR="00C80CE9" w:rsidRPr="002A0BE8">
        <w:rPr>
          <w:color w:val="000000"/>
          <w:szCs w:val="26"/>
        </w:rPr>
        <w:t xml:space="preserve"> của các thiết bị Tangible</w:t>
      </w:r>
      <w:r w:rsidR="00B67720" w:rsidRPr="002A0BE8">
        <w:rPr>
          <w:color w:val="000000"/>
          <w:szCs w:val="26"/>
        </w:rPr>
        <w:t xml:space="preserve">, dự án PneUI của Lining Yao </w:t>
      </w:r>
      <w:r w:rsidR="00911FEB">
        <w:rPr>
          <w:color w:val="000000"/>
          <w:szCs w:val="26"/>
        </w:rPr>
        <w:fldChar w:fldCharType="begin" w:fldLock="1"/>
      </w:r>
      <w:r w:rsidR="004C4F5B">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8]", "plainTextFormattedCitation" : "[8]", "previouslyFormattedCitation" : "[8]" }, "properties" : { "noteIndex" : 0 }, "schema" : "https://github.com/citation-style-language/schema/raw/master/csl-citation.json" }</w:instrText>
      </w:r>
      <w:r w:rsidR="00911FEB">
        <w:rPr>
          <w:color w:val="000000"/>
          <w:szCs w:val="26"/>
        </w:rPr>
        <w:fldChar w:fldCharType="separate"/>
      </w:r>
      <w:r w:rsidR="00911FEB" w:rsidRPr="00911FEB">
        <w:rPr>
          <w:noProof/>
          <w:color w:val="000000"/>
          <w:szCs w:val="26"/>
        </w:rPr>
        <w:t>[8]</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14:paraId="26172229" w14:textId="724EB1E6" w:rsidR="009D14E3" w:rsidRDefault="009D14E3" w:rsidP="002A0BE8">
      <w:pPr>
        <w:rPr>
          <w:color w:val="000000"/>
          <w:szCs w:val="26"/>
        </w:rPr>
      </w:pPr>
      <w:r>
        <w:rPr>
          <w:color w:val="000000"/>
          <w:szCs w:val="26"/>
        </w:rPr>
        <w:t>Với những phát triển và tiềm năng ứng dụng to lớn của các kỹ thuật và thiết bị hỗ trợ Tangible đã thức đẩy và khơi gợi nguồn cảm hứng cho chúng em muốn được nghiên cứu và khảo sát thêm về công nghệ này. Chúng em hy vọng với những thông tin và kết quả đạt được trong luân văn này sẽ được ứng dụng và đóng góp vào việc cải thiện cách mà con người sống, học tập, làm việc và giải trí.</w:t>
      </w:r>
    </w:p>
    <w:p w14:paraId="4C0A172C" w14:textId="10607AC1" w:rsidR="00DD703D" w:rsidRDefault="00DD703D" w:rsidP="00DD703D">
      <w:pPr>
        <w:pStyle w:val="Heading3"/>
      </w:pPr>
      <w:bookmarkStart w:id="173" w:name="_Toc517792108"/>
      <w:bookmarkStart w:id="174" w:name="_Ref517906094"/>
      <w:r w:rsidRPr="00DD703D">
        <w:t>Các kỹ thuật tương tác trong môi trường hỗ trợ tương tác Tangible</w:t>
      </w:r>
      <w:r>
        <w:t>s</w:t>
      </w:r>
      <w:bookmarkEnd w:id="173"/>
      <w:bookmarkEnd w:id="174"/>
    </w:p>
    <w:p w14:paraId="6051FC9A" w14:textId="7A9F855B" w:rsidR="000121DE" w:rsidRPr="000121DE" w:rsidRDefault="000121DE" w:rsidP="000121DE">
      <w:r>
        <w:rPr>
          <w:lang w:val="en-US"/>
        </w:rPr>
        <w:t>Có nhiều kỹ thuật tương tác khác nhau đã được các nhóm nghiên cứu trên thế giới tìm hiểu và phát triển. Những kỹ thuật tương tác này được chia làm ba nhóm khác nhau: tương tác trực tiếp vào môi trường, tương tác một phần vào môi trường để kích hoạt sự kiện và tương tác thông qua thiết bị di động.</w:t>
      </w:r>
    </w:p>
    <w:p w14:paraId="097DF0F7" w14:textId="77777777" w:rsidR="00804097" w:rsidRPr="00562157" w:rsidRDefault="00804097" w:rsidP="00804097">
      <w:pPr>
        <w:pStyle w:val="Bullet4"/>
        <w:rPr>
          <w:lang w:val="en-US"/>
        </w:rPr>
      </w:pPr>
      <w:r>
        <w:rPr>
          <w:lang w:val="en-US"/>
        </w:rPr>
        <w:t>Nhóm kỹ thuật tương tác trực tiếp vào môi trường</w:t>
      </w:r>
    </w:p>
    <w:p w14:paraId="21EFA316" w14:textId="37589528" w:rsidR="006850BF" w:rsidRDefault="00102987" w:rsidP="00261AD8">
      <w:pPr>
        <w:rPr>
          <w:lang w:val="en-US"/>
        </w:rPr>
      </w:pPr>
      <w:r w:rsidRPr="00102987">
        <w:rPr>
          <w:lang w:val="en-US"/>
        </w:rPr>
        <w:t xml:space="preserve">Đối với các kỹ thuật tương tác trực tiếp vào môi trường, người dùng trực tiếp tiếp xúc hay chạm vào môi trường và có thể làm biến đổi môi trường. Sự biến đổi của môi trường làm kéo theo sự biến đổi của thông tin được thể hiện tạo ra tương tác giữa người dùng và hệ thống. Những kỹ thuật tương tác này tạo nên trải nghiệm người </w:t>
      </w:r>
      <w:r w:rsidRPr="00102987">
        <w:rPr>
          <w:lang w:val="en-US"/>
        </w:rPr>
        <w:lastRenderedPageBreak/>
        <w:t>dùng rất tốt, vì người dùng nhận thức được sự thay đổi thông tin dữ liệu do chính tác động của mình vào môi trường.</w:t>
      </w:r>
    </w:p>
    <w:p w14:paraId="015058CA" w14:textId="590CD426" w:rsidR="000113F3" w:rsidRDefault="00102987" w:rsidP="00261AD8">
      <w:pPr>
        <w:rPr>
          <w:szCs w:val="26"/>
          <w:lang w:val="en-US"/>
        </w:rPr>
      </w:pPr>
      <w:r>
        <w:rPr>
          <w:szCs w:val="26"/>
          <w:lang w:val="en-US"/>
        </w:rPr>
        <w:t>Những k</w:t>
      </w:r>
      <w:r w:rsidR="000113F3" w:rsidRPr="000113F3">
        <w:rPr>
          <w:szCs w:val="26"/>
          <w:lang w:val="en-US"/>
        </w:rPr>
        <w:t xml:space="preserve">ỹ thuật này đã được một số nhóm nghiên cứu trên thế giới ứng dụng vào việc biểu diễn thông tin </w:t>
      </w:r>
      <w:r w:rsidR="000113F3">
        <w:rPr>
          <w:szCs w:val="26"/>
          <w:lang w:val="en-US"/>
        </w:rPr>
        <w:t>và thu được</w:t>
      </w:r>
      <w:r w:rsidR="004F73F9">
        <w:rPr>
          <w:szCs w:val="26"/>
          <w:lang w:val="en-US"/>
        </w:rPr>
        <w:t xml:space="preserve"> những</w:t>
      </w:r>
      <w:r w:rsidR="000113F3">
        <w:rPr>
          <w:szCs w:val="26"/>
          <w:lang w:val="en-US"/>
        </w:rPr>
        <w:t xml:space="preserve"> kết quả rất tích cực. </w:t>
      </w:r>
      <w:r w:rsidR="0054103E" w:rsidRPr="0054103E">
        <w:rPr>
          <w:szCs w:val="26"/>
          <w:lang w:val="en-US"/>
        </w:rPr>
        <w:t>Oliver Kreylo</w:t>
      </w:r>
      <w:r w:rsidR="0054103E">
        <w:rPr>
          <w:szCs w:val="26"/>
          <w:lang w:val="en-US"/>
        </w:rPr>
        <w:t xml:space="preserve"> cùng các cộng sự đã thực hiện dự án Sandbox </w:t>
      </w:r>
      <w:r w:rsidR="00911FEB" w:rsidRPr="00911FEB">
        <w:rPr>
          <w:szCs w:val="26"/>
          <w:lang w:val="en-US"/>
        </w:rPr>
        <w:fldChar w:fldCharType="begin" w:fldLock="1"/>
      </w:r>
      <w:r w:rsidR="004C4F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9]", "plainTextFormattedCitation" : "[9]", "previouslyFormattedCitation" : "[9]" }, "properties" : { "noteIndex" : 0 }, "schema" : "https://github.com/citation-style-language/schema/raw/master/csl-citation.json" }</w:instrText>
      </w:r>
      <w:r w:rsidR="00911FEB" w:rsidRPr="00911FEB">
        <w:rPr>
          <w:szCs w:val="26"/>
          <w:lang w:val="en-US"/>
        </w:rPr>
        <w:fldChar w:fldCharType="separate"/>
      </w:r>
      <w:r w:rsidR="00911FEB" w:rsidRPr="00911FEB">
        <w:rPr>
          <w:noProof/>
          <w:szCs w:val="26"/>
          <w:lang w:val="en-US"/>
        </w:rPr>
        <w:t>[9]</w:t>
      </w:r>
      <w:r w:rsidR="00911FEB" w:rsidRPr="00911FEB">
        <w:rPr>
          <w:szCs w:val="26"/>
          <w:lang w:val="en-US"/>
        </w:rPr>
        <w:fldChar w:fldCharType="end"/>
      </w:r>
      <w:r w:rsidR="005A38C1">
        <w:rPr>
          <w:szCs w:val="26"/>
          <w:lang w:val="en-US"/>
        </w:rPr>
        <w:t xml:space="preserve">, dự án </w:t>
      </w:r>
      <w:r w:rsidR="005B0254">
        <w:rPr>
          <w:szCs w:val="26"/>
          <w:lang w:val="en-US"/>
        </w:rPr>
        <w:t>sử dụng một</w:t>
      </w:r>
      <w:r w:rsidR="005A38C1">
        <w:rPr>
          <w:szCs w:val="26"/>
          <w:lang w:val="en-US"/>
        </w:rPr>
        <w:t xml:space="preserve"> hố cát để tương tác và </w:t>
      </w:r>
      <w:r w:rsidR="00CE602E">
        <w:rPr>
          <w:szCs w:val="26"/>
          <w:lang w:val="en-US"/>
        </w:rPr>
        <w:t>một</w:t>
      </w:r>
      <w:r w:rsidR="005A38C1">
        <w:rPr>
          <w:szCs w:val="26"/>
          <w:lang w:val="en-US"/>
        </w:rPr>
        <w:t xml:space="preserve"> máy chiếu phía trên để chiếu </w:t>
      </w:r>
      <w:r w:rsidR="00016F75">
        <w:rPr>
          <w:szCs w:val="26"/>
          <w:lang w:val="en-US"/>
        </w:rPr>
        <w:t>những</w:t>
      </w:r>
      <w:r w:rsidR="005A38C1">
        <w:rPr>
          <w:szCs w:val="26"/>
          <w:lang w:val="en-US"/>
        </w:rPr>
        <w:t xml:space="preserve"> hình ảnh có các sắc thái màu sắc tương ứng với độ cao của bề mặt cát trong hố. Dự án nào có thể được ứng dụng vào </w:t>
      </w:r>
      <w:r w:rsidR="001F5EC8">
        <w:rPr>
          <w:szCs w:val="26"/>
          <w:lang w:val="en-US"/>
        </w:rPr>
        <w:t>lĩnh</w:t>
      </w:r>
      <w:r w:rsidR="005A38C1">
        <w:rPr>
          <w:szCs w:val="26"/>
          <w:lang w:val="en-US"/>
        </w:rPr>
        <w:t xml:space="preserve"> vực địa lý để dạy học, </w:t>
      </w:r>
      <w:r w:rsidR="00110DB8">
        <w:rPr>
          <w:szCs w:val="26"/>
          <w:lang w:val="en-US"/>
        </w:rPr>
        <w:t>mà trong đó cho phép</w:t>
      </w:r>
      <w:r w:rsidR="005A38C1">
        <w:rPr>
          <w:szCs w:val="26"/>
          <w:lang w:val="en-US"/>
        </w:rPr>
        <w:t xml:space="preserve"> minh họa thay đổi độ cao của bề mặt trái đất, hoặc sự chuyển động của nước khi chảy từ nơi cao xuống nơi thấp hơn</w:t>
      </w:r>
      <w:r w:rsidR="006F0B4A">
        <w:rPr>
          <w:szCs w:val="26"/>
          <w:lang w:val="en-US"/>
        </w:rPr>
        <w:t xml:space="preserve"> như ở </w:t>
      </w:r>
      <w:r w:rsidR="006F0B4A">
        <w:rPr>
          <w:szCs w:val="26"/>
          <w:lang w:val="en-US"/>
        </w:rPr>
        <w:fldChar w:fldCharType="begin"/>
      </w:r>
      <w:r w:rsidR="006F0B4A">
        <w:rPr>
          <w:szCs w:val="26"/>
          <w:lang w:val="en-US"/>
        </w:rPr>
        <w:instrText xml:space="preserve"> REF _Ref517904352 \h </w:instrText>
      </w:r>
      <w:r w:rsidR="006F0B4A">
        <w:rPr>
          <w:szCs w:val="26"/>
          <w:lang w:val="en-US"/>
        </w:rPr>
      </w:r>
      <w:r w:rsidR="006F0B4A">
        <w:rPr>
          <w:szCs w:val="26"/>
          <w:lang w:val="en-US"/>
        </w:rPr>
        <w:fldChar w:fldCharType="separate"/>
      </w:r>
      <w:r w:rsidR="006F0B4A">
        <w:t xml:space="preserve">Hình </w:t>
      </w:r>
      <w:r w:rsidR="006F0B4A">
        <w:rPr>
          <w:noProof/>
        </w:rPr>
        <w:t>1</w:t>
      </w:r>
      <w:r w:rsidR="006F0B4A">
        <w:t>.</w:t>
      </w:r>
      <w:r w:rsidR="006F0B4A">
        <w:rPr>
          <w:noProof/>
        </w:rPr>
        <w:t>1</w:t>
      </w:r>
      <w:r w:rsidR="006F0B4A">
        <w:rPr>
          <w:szCs w:val="26"/>
          <w:lang w:val="en-US"/>
        </w:rPr>
        <w:fldChar w:fldCharType="end"/>
      </w:r>
    </w:p>
    <w:p w14:paraId="026AF00A" w14:textId="77777777" w:rsidR="005A38C1" w:rsidRDefault="005A38C1" w:rsidP="005A38C1">
      <w:pPr>
        <w:keepNext/>
        <w:jc w:val="center"/>
      </w:pPr>
      <w:r>
        <w:rPr>
          <w:noProof/>
        </w:rPr>
        <w:drawing>
          <wp:inline distT="0" distB="0" distL="0" distR="0" wp14:anchorId="32BB2F06" wp14:editId="5207D45E">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425" cy="2273086"/>
                    </a:xfrm>
                    <a:prstGeom prst="rect">
                      <a:avLst/>
                    </a:prstGeom>
                  </pic:spPr>
                </pic:pic>
              </a:graphicData>
            </a:graphic>
          </wp:inline>
        </w:drawing>
      </w:r>
    </w:p>
    <w:p w14:paraId="5B875B04" w14:textId="0D98F2DC" w:rsidR="005A38C1" w:rsidRDefault="005A38C1" w:rsidP="005A38C1">
      <w:pPr>
        <w:pStyle w:val="Caption"/>
        <w:rPr>
          <w:szCs w:val="26"/>
          <w:lang w:val="en-US"/>
        </w:rPr>
      </w:pPr>
      <w:bookmarkStart w:id="175" w:name="_Ref517904352"/>
      <w:bookmarkStart w:id="176" w:name="_Toc517857885"/>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w:t>
      </w:r>
      <w:r w:rsidR="004D5133">
        <w:fldChar w:fldCharType="end"/>
      </w:r>
      <w:bookmarkEnd w:id="175"/>
      <w:r>
        <w:rPr>
          <w:noProof/>
        </w:rPr>
        <w:t xml:space="preserve"> Du khách </w:t>
      </w:r>
      <w:r w:rsidRPr="005A38C1">
        <w:rPr>
          <w:noProof/>
        </w:rPr>
        <w:t>khám phá các khái niệm</w:t>
      </w:r>
      <w:r w:rsidR="00A63097">
        <w:rPr>
          <w:noProof/>
        </w:rPr>
        <w:t xml:space="preserve"> về các</w:t>
      </w:r>
      <w:r>
        <w:rPr>
          <w:noProof/>
        </w:rPr>
        <w:t xml:space="preserve"> dòng chảy</w:t>
      </w:r>
      <w:r w:rsidR="00F16DF8">
        <w:rPr>
          <w:noProof/>
        </w:rPr>
        <w:t xml:space="preserve"> của</w:t>
      </w:r>
      <w:r>
        <w:rPr>
          <w:noProof/>
        </w:rPr>
        <w:t xml:space="preserve"> nước</w:t>
      </w:r>
      <w:r w:rsidR="006F0B4A" w:rsidRPr="006F0B4A">
        <w:rPr>
          <w:noProof/>
        </w:rPr>
        <w:t xml:space="preserve"> </w:t>
      </w:r>
      <w:r w:rsidR="006F0B4A">
        <w:rPr>
          <w:noProof/>
        </w:rPr>
        <w:t xml:space="preserve">ở </w:t>
      </w:r>
      <w:r w:rsidR="008F2122">
        <w:rPr>
          <w:noProof/>
        </w:rPr>
        <w:t>Hội trường khoa học</w:t>
      </w:r>
      <w:r w:rsidR="006F0B4A" w:rsidRPr="005A38C1">
        <w:rPr>
          <w:noProof/>
        </w:rPr>
        <w:t xml:space="preserve"> Lawrence</w:t>
      </w:r>
      <w:r>
        <w:rPr>
          <w:szCs w:val="26"/>
          <w:lang w:val="en-US"/>
        </w:rPr>
        <w:fldChar w:fldCharType="begin" w:fldLock="1"/>
      </w:r>
      <w:r w:rsidR="004C4F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9]", "plainTextFormattedCitation" : "[9]", "previouslyFormattedCitation" : "[9]" }, "properties" : { "noteIndex" : 0 }, "schema" : "https://github.com/citation-style-language/schema/raw/master/csl-citation.json" }</w:instrText>
      </w:r>
      <w:r>
        <w:rPr>
          <w:szCs w:val="26"/>
          <w:lang w:val="en-US"/>
        </w:rPr>
        <w:fldChar w:fldCharType="separate"/>
      </w:r>
      <w:r w:rsidR="00911FEB" w:rsidRPr="00911FEB">
        <w:rPr>
          <w:b w:val="0"/>
          <w:noProof/>
          <w:szCs w:val="26"/>
          <w:lang w:val="en-US"/>
        </w:rPr>
        <w:t>[9]</w:t>
      </w:r>
      <w:bookmarkEnd w:id="176"/>
      <w:r>
        <w:rPr>
          <w:szCs w:val="26"/>
          <w:lang w:val="en-US"/>
        </w:rPr>
        <w:fldChar w:fldCharType="end"/>
      </w:r>
    </w:p>
    <w:p w14:paraId="72BB944F" w14:textId="778986AE" w:rsidR="005A38C1" w:rsidRDefault="00202461" w:rsidP="005A38C1">
      <w:pPr>
        <w:rPr>
          <w:lang w:val="en-US"/>
        </w:rPr>
      </w:pPr>
      <w:r>
        <w:rPr>
          <w:lang w:val="en-US"/>
        </w:rPr>
        <w:t xml:space="preserve">Lấy cảm hứng ý tưởng từ project Sandbox, nhóm chúng em đã nghiên cứu và phát triển một mô hình hệ thống tương tự. Với việc xây dựng hệ thống này, chúng em đã </w:t>
      </w:r>
      <w:r w:rsidR="0083077A">
        <w:rPr>
          <w:lang w:val="en-US"/>
        </w:rPr>
        <w:t>hiện thức hóa được ý tưởng ban đầu</w:t>
      </w:r>
      <w:r w:rsidR="003E38E9">
        <w:rPr>
          <w:lang w:val="en-US"/>
        </w:rPr>
        <w:t xml:space="preserve"> cho luận văn này.</w:t>
      </w:r>
    </w:p>
    <w:p w14:paraId="1FC9EB1F" w14:textId="738509A8" w:rsidR="00D117A1" w:rsidRPr="004306E2" w:rsidRDefault="00D117A1" w:rsidP="00D117A1">
      <w:pPr>
        <w:rPr>
          <w:lang w:val="en-US"/>
        </w:rPr>
      </w:pPr>
      <w:r>
        <w:rPr>
          <w:lang w:val="en-US"/>
        </w:rPr>
        <w:t xml:space="preserve">Trong hệ thống này, nhóm chúng em đã dùng Kinect để lấy bản đồ độ sâu của hố cát, từ đó chuyển giá trị độ sâu thành giá trị màu theo từng ngưỡng độ cao khác nhau. Qua quá trình ánh xạ tọa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t xml:space="preserve">Hình </w:t>
      </w:r>
      <w:r>
        <w:rPr>
          <w:noProof/>
        </w:rPr>
        <w:t>1</w:t>
      </w:r>
      <w:r>
        <w:t>.</w:t>
      </w:r>
      <w:r>
        <w:rPr>
          <w:noProof/>
        </w:rPr>
        <w:t>2</w:t>
      </w:r>
      <w:r>
        <w:rPr>
          <w:lang w:val="en-US"/>
        </w:rPr>
        <w:fldChar w:fldCharType="end"/>
      </w:r>
      <w:r>
        <w:rPr>
          <w:lang w:val="en-US"/>
        </w:rPr>
        <w:t>. Theo đánh giá và nhận xét</w:t>
      </w:r>
      <w:r w:rsidR="0057310E">
        <w:rPr>
          <w:lang w:val="en-US"/>
        </w:rPr>
        <w:t xml:space="preserve"> của chúng em</w:t>
      </w:r>
      <w:r>
        <w:rPr>
          <w:lang w:val="en-US"/>
        </w:rPr>
        <w:t xml:space="preserve">, kỹ thuật tương tác này mang lại trải nghiệm người dùng rất tốt, khiến người dùng thích thú, tìm tòi và khám phá. Tuy nhiên, hạn chế của cách làm này cần chuẩn bị nhiều thiết bị, vật </w:t>
      </w:r>
      <w:r>
        <w:rPr>
          <w:lang w:val="en-US"/>
        </w:rPr>
        <w:lastRenderedPageBreak/>
        <w:t xml:space="preserve">liệu. Ngoài ra mô hình này chỉ phù hợp cho một đó lĩnh vực như địa lý, khó có thể áp dụng sang nhiều lĩnh vực khác như toán học, sinh </w:t>
      </w:r>
      <w:proofErr w:type="gramStart"/>
      <w:r>
        <w:rPr>
          <w:lang w:val="en-US"/>
        </w:rPr>
        <w:t>học,...</w:t>
      </w:r>
      <w:proofErr w:type="gramEnd"/>
    </w:p>
    <w:p w14:paraId="7200B26D" w14:textId="77777777" w:rsidR="00D117A1" w:rsidRDefault="00D117A1" w:rsidP="005A38C1">
      <w:pPr>
        <w:rPr>
          <w:lang w:val="en-US"/>
        </w:rPr>
      </w:pPr>
    </w:p>
    <w:p w14:paraId="213582DA" w14:textId="77777777" w:rsidR="0083077A" w:rsidRDefault="00E41CC4" w:rsidP="0083077A">
      <w:pPr>
        <w:keepNext/>
        <w:jc w:val="center"/>
      </w:pPr>
      <w:r w:rsidRPr="00E41CC4">
        <w:rPr>
          <w:noProof/>
        </w:rPr>
        <mc:AlternateContent>
          <mc:Choice Requires="wpg">
            <w:drawing>
              <wp:inline distT="0" distB="0" distL="0" distR="0" wp14:anchorId="116AF62A" wp14:editId="4F725ED5">
                <wp:extent cx="5601335" cy="2061811"/>
                <wp:effectExtent l="0" t="0" r="0" b="0"/>
                <wp:docPr id="15"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01335" cy="2061811"/>
                          <a:chOff x="0" y="0"/>
                          <a:chExt cx="9428480" cy="3471008"/>
                        </a:xfrm>
                      </wpg:grpSpPr>
                      <pic:pic xmlns:pic="http://schemas.openxmlformats.org/drawingml/2006/picture">
                        <pic:nvPicPr>
                          <pic:cNvPr id="16" name="Picture 16">
                            <a:extLst/>
                          </pic:cNvPr>
                          <pic:cNvPicPr/>
                        </pic:nvPicPr>
                        <pic:blipFill>
                          <a:blip r:embed="rId10"/>
                          <a:stretch>
                            <a:fillRect/>
                          </a:stretch>
                        </pic:blipFill>
                        <pic:spPr>
                          <a:xfrm>
                            <a:off x="3704410" y="0"/>
                            <a:ext cx="5724070" cy="3471008"/>
                          </a:xfrm>
                          <a:prstGeom prst="rect">
                            <a:avLst/>
                          </a:prstGeom>
                        </pic:spPr>
                      </pic:pic>
                      <pic:pic xmlns:pic="http://schemas.openxmlformats.org/drawingml/2006/picture">
                        <pic:nvPicPr>
                          <pic:cNvPr id="299" name="Picture 299" descr="A picture containing green, indoor, sitting, cake&#10;&#10;Description generated with very high confidence">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597482" cy="3471008"/>
                          </a:xfrm>
                          <a:prstGeom prst="rect">
                            <a:avLst/>
                          </a:prstGeom>
                        </pic:spPr>
                      </pic:pic>
                    </wpg:wgp>
                  </a:graphicData>
                </a:graphic>
              </wp:inline>
            </w:drawing>
          </mc:Choice>
          <mc:Fallback>
            <w:pict>
              <v:group w14:anchorId="551C350B" id="Group 6" o:spid="_x0000_s1026" style="width:441.05pt;height:162.35pt;mso-position-horizontal-relative:char;mso-position-vertical-relative:line" coordsize="94284,34710"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DH+////AAAAGwAA&#10;AAAAAAAAAAAAAAAAAAAAAAAr////ffz//3r+//8e/v//K////338//8e/v//g/3//77///8r////&#10;nf7///H9//++////K/////H9//+m/f//jQAAAL7///+d/v//8f3//9cBAACNAAAAnf7//w/+//+N&#10;AAAAvv////H9//+m/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sAQwACAQECAQECAgICAgICAgMFAwMDAwMGBAQD&#10;BQcGBwcHBgcHCAkLCQgICggHBwoNCgoLDAwMDAcJDg8NDA4LDAwM/9sAQwECAgIDAwMGAwMGDAgH&#10;CAwMDAwMDAwMDAwMDAwMDAwMDAwMDAwMDAwMDAwMDAwMDAwMDAwMDAwMDAwMDAwMDAwM/8AAEQgB&#10;7gI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">
                <v:shape id="Picture 16" o:spid="_x0000_s1027" type="#_x0000_t75" style="position:absolute;left:37044;width:57240;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">
                  <v:imagedata r:id="rId12" o:title=""/>
                </v:shape>
                <v:shape id="Picture 299" o:spid="_x0000_s1028" type="#_x0000_t75" alt="A picture containing green, indoor, sitting, cake&#10;&#10;Description generated with very high confidence" style="position:absolute;width:35974;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">
                  <v:imagedata r:id="rId13" o:title="A picture containing green, indoor, sitting, cake&#10;&#10;Description generated with very high confidence"/>
                </v:shape>
                <w10:anchorlock/>
              </v:group>
            </w:pict>
          </mc:Fallback>
        </mc:AlternateContent>
      </w:r>
    </w:p>
    <w:p w14:paraId="1CE9AB41" w14:textId="1EAE61AE" w:rsidR="0083077A" w:rsidRDefault="0083077A" w:rsidP="0083077A">
      <w:pPr>
        <w:pStyle w:val="Caption"/>
        <w:rPr>
          <w:noProof/>
        </w:rPr>
      </w:pPr>
      <w:bookmarkStart w:id="177" w:name="_Ref517385107"/>
      <w:bookmarkStart w:id="178" w:name="_Toc517857886"/>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2</w:t>
      </w:r>
      <w:r w:rsidR="004D5133">
        <w:fldChar w:fldCharType="end"/>
      </w:r>
      <w:bookmarkEnd w:id="177"/>
      <w:r>
        <w:t xml:space="preserve"> </w:t>
      </w:r>
      <w:r>
        <w:rPr>
          <w:noProof/>
        </w:rPr>
        <w:t>Mô hình hố cát render màu theo độ cao</w:t>
      </w:r>
      <w:bookmarkEnd w:id="178"/>
    </w:p>
    <w:p w14:paraId="177EFCCF" w14:textId="1082982F" w:rsidR="00D53824" w:rsidRDefault="00DB5CBE" w:rsidP="00143180">
      <w:pPr>
        <w:pStyle w:val="Bullet4"/>
        <w:rPr>
          <w:lang w:val="en-US"/>
        </w:rPr>
      </w:pPr>
      <w:r>
        <w:rPr>
          <w:lang w:val="en-US"/>
        </w:rPr>
        <w:t>Nhóm kĩ thuật t</w:t>
      </w:r>
      <w:r w:rsidR="00BE4A59">
        <w:rPr>
          <w:lang w:val="en-US"/>
        </w:rPr>
        <w:t xml:space="preserve">ương tác </w:t>
      </w:r>
      <w:r w:rsidR="001F54BA">
        <w:rPr>
          <w:lang w:val="en-US"/>
        </w:rPr>
        <w:t>vào một phần</w:t>
      </w:r>
      <w:r w:rsidR="00BE4A59">
        <w:rPr>
          <w:lang w:val="en-US"/>
        </w:rPr>
        <w:t xml:space="preserve"> môi trường để kích hoạt sự kiện</w:t>
      </w:r>
    </w:p>
    <w:p w14:paraId="7DB5493E" w14:textId="629C5652" w:rsidR="00491156" w:rsidRDefault="001618E3" w:rsidP="00B612E4">
      <w:pPr>
        <w:rPr>
          <w:lang w:val="en-US"/>
        </w:rPr>
      </w:pPr>
      <w:r>
        <w:rPr>
          <w:lang w:val="en-US"/>
        </w:rPr>
        <w:t>Kỹ thuật chính trong cách tương tác</w:t>
      </w:r>
      <w:r w:rsidR="003C25D6">
        <w:rPr>
          <w:lang w:val="en-US"/>
        </w:rPr>
        <w:t xml:space="preserve"> của nhóm</w:t>
      </w:r>
      <w:r>
        <w:rPr>
          <w:lang w:val="en-US"/>
        </w:rPr>
        <w:t xml:space="preserve"> này là kỹ thuật trình chiếu so khớp với vật thể</w:t>
      </w:r>
      <w:r w:rsidR="00AA1CDF">
        <w:rPr>
          <w:lang w:val="en-US"/>
        </w:rPr>
        <w:t xml:space="preserve"> (3D projection mapping). </w:t>
      </w:r>
      <w:r w:rsidR="00B011D4">
        <w:rPr>
          <w:lang w:val="en-US"/>
        </w:rPr>
        <w:t xml:space="preserve">Kỹ thuật này là sự kết hợp của việc trình chiếu video và thực tại tăng cường trong không gian </w:t>
      </w:r>
      <w:r w:rsidR="00661241">
        <w:rPr>
          <w:lang w:val="en-US"/>
        </w:rPr>
        <w:fldChar w:fldCharType="begin" w:fldLock="1"/>
      </w:r>
      <w:r w:rsidR="00661241">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0]", "plainTextFormattedCitation" : "[10]", "previouslyFormattedCitation" : "[10]" }, "properties" : { "noteIndex" : 0 }, "schema" : "https://github.com/citation-style-language/schema/raw/master/csl-citation.json" }</w:instrText>
      </w:r>
      <w:r w:rsidR="00661241">
        <w:rPr>
          <w:lang w:val="en-US"/>
        </w:rPr>
        <w:fldChar w:fldCharType="separate"/>
      </w:r>
      <w:r w:rsidR="00661241" w:rsidRPr="00F66FD1">
        <w:rPr>
          <w:noProof/>
          <w:lang w:val="en-US"/>
        </w:rPr>
        <w:t>[10]</w:t>
      </w:r>
      <w:r w:rsidR="00661241">
        <w:rPr>
          <w:lang w:val="en-US"/>
        </w:rPr>
        <w:fldChar w:fldCharType="end"/>
      </w:r>
      <w:r w:rsidR="00661241">
        <w:rPr>
          <w:lang w:val="en-US"/>
        </w:rPr>
        <w:t xml:space="preserve">. </w:t>
      </w:r>
      <w:r>
        <w:rPr>
          <w:lang w:val="en-US"/>
        </w:rPr>
        <w:t>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w:t>
      </w:r>
      <w:r w:rsidR="004D26E0" w:rsidRPr="004D26E0">
        <w:rPr>
          <w:lang w:val="en-US"/>
        </w:rPr>
        <w:t xml:space="preserve"> </w:t>
      </w:r>
      <w:r w:rsidR="004D26E0">
        <w:rPr>
          <w:lang w:val="en-US"/>
        </w:rPr>
        <w:t>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trình chiếu giúp tạo nên nhiều hiệu ứng hấp dẫn thu hút người dùng.</w:t>
      </w:r>
      <w:r>
        <w:rPr>
          <w:lang w:val="en-US"/>
        </w:rPr>
        <w:t xml:space="preserve">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14:paraId="41B56D1D" w14:textId="19EB452C" w:rsidR="002A4CF7" w:rsidRDefault="0055477A" w:rsidP="00891A68">
      <w:pPr>
        <w:rPr>
          <w:lang w:val="en-US"/>
        </w:rPr>
      </w:pPr>
      <w:r w:rsidRPr="0055477A">
        <w:rPr>
          <w:lang w:val="en-US"/>
        </w:rPr>
        <w:t>Ramesh Raskar</w:t>
      </w:r>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1]", "plainTextFormattedCitation" : "[11]" }, "properties" : { "noteIndex" : 0 }, "schema" : "https://github.com/citation-style-language/schema/raw/master/csl-citation.json" }</w:instrText>
      </w:r>
      <w:r>
        <w:rPr>
          <w:lang w:val="en-US"/>
        </w:rPr>
        <w:fldChar w:fldCharType="separate"/>
      </w:r>
      <w:r w:rsidRPr="0055477A">
        <w:rPr>
          <w:noProof/>
          <w:lang w:val="en-US"/>
        </w:rPr>
        <w:t>[11]</w:t>
      </w:r>
      <w:r>
        <w:rPr>
          <w:lang w:val="en-US"/>
        </w:rPr>
        <w:fldChar w:fldCharType="end"/>
      </w:r>
      <w:r>
        <w:rPr>
          <w:lang w:val="en-US"/>
        </w:rPr>
        <w:t xml:space="preserve">. Ông dùng </w:t>
      </w:r>
      <w:r w:rsidR="007529ED">
        <w:rPr>
          <w:lang w:val="en-US"/>
        </w:rPr>
        <w:t>một</w:t>
      </w:r>
      <w:r>
        <w:rPr>
          <w:lang w:val="en-US"/>
        </w:rPr>
        <w:t xml:space="preserve"> chiếc bình để hứng ảnh chiếu và tạo hoa văn cho chiếc bình bằng cách thay đổi nhiều hình chiếu khác nhau</w:t>
      </w:r>
      <w:r w:rsidR="00F52729">
        <w:rPr>
          <w:lang w:val="en-US"/>
        </w:rPr>
        <w:t xml:space="preserve"> như ở</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C32F9A">
        <w:t xml:space="preserve">Hình </w:t>
      </w:r>
      <w:r w:rsidR="00C32F9A">
        <w:rPr>
          <w:noProof/>
        </w:rPr>
        <w:t>1</w:t>
      </w:r>
      <w:r w:rsidR="00C32F9A">
        <w:t>.</w:t>
      </w:r>
      <w:r w:rsidR="00C32F9A">
        <w:rPr>
          <w:noProof/>
        </w:rPr>
        <w:t>3</w:t>
      </w:r>
      <w:r w:rsidR="003553BA">
        <w:rPr>
          <w:lang w:val="en-US"/>
        </w:rPr>
        <w:fldChar w:fldCharType="end"/>
      </w:r>
      <w:r w:rsidR="003553BA">
        <w:rPr>
          <w:lang w:val="en-US"/>
        </w:rPr>
        <w:t>.</w:t>
      </w:r>
      <w:r w:rsidR="0019135C">
        <w:rPr>
          <w:lang w:val="en-US"/>
        </w:rPr>
        <w:t xml:space="preserve"> Trong khi đó,</w:t>
      </w:r>
      <w:r w:rsidR="005704AB">
        <w:rPr>
          <w:lang w:val="en-US"/>
        </w:rPr>
        <w:t xml:space="preserve"> </w:t>
      </w:r>
      <w:r w:rsidR="003553BA">
        <w:t>Karl D.D. Willis và các cộng sự áp dụng kỹ thuật này với dự án</w:t>
      </w:r>
      <w:r w:rsidR="005704AB">
        <w:t xml:space="preserve"> </w:t>
      </w:r>
      <w:r w:rsidR="005704AB">
        <w:rPr>
          <w:lang w:val="en-US"/>
        </w:rPr>
        <w:t xml:space="preserve">“Hide Out”. Dự </w:t>
      </w:r>
      <w:r w:rsidR="005704AB">
        <w:rPr>
          <w:lang w:val="en-US"/>
        </w:rPr>
        <w:lastRenderedPageBreak/>
        <w:t>án</w:t>
      </w:r>
      <w:r w:rsidR="0019135C">
        <w:rPr>
          <w:lang w:val="en-US"/>
        </w:rPr>
        <w:t xml:space="preserve"> này</w:t>
      </w:r>
      <w:r w:rsidR="005704AB">
        <w:rPr>
          <w:lang w:val="en-US"/>
        </w:rPr>
        <w:t xml:space="preserve"> dùng một máy chiếu di động kết hợp các marker được đánh dấu</w:t>
      </w:r>
      <w:r w:rsidR="0019135C">
        <w:rPr>
          <w:lang w:val="en-US"/>
        </w:rPr>
        <w:t xml:space="preserve"> bằng</w:t>
      </w:r>
      <w:r w:rsidR="005704AB">
        <w:rPr>
          <w:lang w:val="en-US"/>
        </w:rPr>
        <w:t xml:space="preserve"> mực hồng ngoại để trình chiếu kịch bản dựa theo các marker đó.</w:t>
      </w:r>
    </w:p>
    <w:p w14:paraId="6827B737" w14:textId="77777777" w:rsidR="0055477A" w:rsidRDefault="0055477A" w:rsidP="005704AB">
      <w:pPr>
        <w:keepNext/>
        <w:jc w:val="center"/>
      </w:pPr>
      <w:r>
        <w:rPr>
          <w:noProof/>
        </w:rPr>
        <w:drawing>
          <wp:inline distT="0" distB="0" distL="0" distR="0" wp14:anchorId="71ACE658" wp14:editId="110DBD6D">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6591" cy="1757813"/>
                    </a:xfrm>
                    <a:prstGeom prst="rect">
                      <a:avLst/>
                    </a:prstGeom>
                  </pic:spPr>
                </pic:pic>
              </a:graphicData>
            </a:graphic>
          </wp:inline>
        </w:drawing>
      </w:r>
    </w:p>
    <w:p w14:paraId="56ACB656" w14:textId="6DD8378F" w:rsidR="002A4CF7" w:rsidRDefault="0055477A" w:rsidP="003553BA">
      <w:pPr>
        <w:pStyle w:val="Caption"/>
        <w:rPr>
          <w:noProof/>
        </w:rPr>
      </w:pPr>
      <w:bookmarkStart w:id="179" w:name="_Ref517690495"/>
      <w:bookmarkStart w:id="180" w:name="_Toc517857887"/>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3</w:t>
      </w:r>
      <w:r w:rsidR="004D5133">
        <w:fldChar w:fldCharType="end"/>
      </w:r>
      <w:bookmarkEnd w:id="179"/>
      <w:r>
        <w:rPr>
          <w:noProof/>
        </w:rPr>
        <w:t xml:space="preserve"> </w:t>
      </w:r>
      <w:r w:rsidR="003553BA">
        <w:rPr>
          <w:noProof/>
        </w:rPr>
        <w:t>Đối tượng chiếu màu trắng (trái), Đ</w:t>
      </w:r>
      <w:r w:rsidR="001941B2">
        <w:rPr>
          <w:noProof/>
        </w:rPr>
        <w:t>ố</w:t>
      </w:r>
      <w:r w:rsidR="003553BA">
        <w:rPr>
          <w:noProof/>
        </w:rPr>
        <w:t>i tượng được chiếu hoa văn phụ thuộc vào vị trí và góc nhìn của người xem (giữa</w:t>
      </w:r>
      <w:r w:rsidR="00E66C45">
        <w:rPr>
          <w:noProof/>
        </w:rPr>
        <w:t xml:space="preserve"> và</w:t>
      </w:r>
      <w:r w:rsidR="003553BA">
        <w:rPr>
          <w:noProof/>
        </w:rPr>
        <w:t xml:space="preserve"> phải) [11]</w:t>
      </w:r>
      <w:bookmarkEnd w:id="180"/>
    </w:p>
    <w:p w14:paraId="3ADBD6A9" w14:textId="56F25657" w:rsidR="00B82E3D" w:rsidRPr="00B82E3D" w:rsidRDefault="000658C5" w:rsidP="00B82E3D">
      <w:r>
        <w:t>Đối với nhóm kĩ thuật này, c</w:t>
      </w:r>
      <w:r w:rsidR="00B82E3D">
        <w:t>húng em đã thực nghiệm</w:t>
      </w:r>
      <w:r w:rsidR="004F5988">
        <w:t xml:space="preserve"> thông qua việc xây dựng 1 hệ thống tương tự. Trong hệ thống này,</w:t>
      </w:r>
      <w:r w:rsidR="00B82E3D">
        <w:t xml:space="preserve"> chúng em dùng một chiếc đĩa thức ăn</w:t>
      </w:r>
      <w:r w:rsidR="00B623D1">
        <w:t xml:space="preserve"> làm vật thể mốc</w:t>
      </w:r>
      <w:r w:rsidR="00B82E3D">
        <w:t xml:space="preserve"> và lắp đặt máy chiếu chiếu trực diện phía trên. Hình ảnh chiếu ra được chiếu nghiêng một góc 80</w:t>
      </w:r>
      <w:r w:rsidR="00B82E3D">
        <w:rPr>
          <w:vertAlign w:val="superscript"/>
        </w:rPr>
        <w:t>o</w:t>
      </w:r>
      <w:r w:rsidR="00BC0137">
        <w:rPr>
          <w:vertAlign w:val="superscript"/>
        </w:rPr>
        <w:t xml:space="preserve"> </w:t>
      </w:r>
      <w:r w:rsidR="00BC0137">
        <w:t>-</w:t>
      </w:r>
      <w:r w:rsidR="00DD703D">
        <w:t xml:space="preserve"> góc chiếu mang lại cảm giác hình ảnh 3D chiếu ra là chân thật nhất </w:t>
      </w:r>
      <w:r w:rsidR="002523EF">
        <w:t xml:space="preserve">theo như chúng em thử nghiệm. Một minh họa từ hệ thống này được trình bày ở </w:t>
      </w:r>
      <w:r w:rsidR="00DD703D">
        <w:fldChar w:fldCharType="begin"/>
      </w:r>
      <w:r w:rsidR="00DD703D">
        <w:instrText xml:space="preserve"> REF _Ref517731770 \h </w:instrText>
      </w:r>
      <w:r w:rsidR="00DD703D">
        <w:fldChar w:fldCharType="separate"/>
      </w:r>
      <w:r w:rsidR="00C32F9A">
        <w:t xml:space="preserve">Hình </w:t>
      </w:r>
      <w:r w:rsidR="00C32F9A">
        <w:rPr>
          <w:noProof/>
        </w:rPr>
        <w:t>1</w:t>
      </w:r>
      <w:r w:rsidR="00C32F9A">
        <w:t>.</w:t>
      </w:r>
      <w:r w:rsidR="00C32F9A">
        <w:rPr>
          <w:noProof/>
        </w:rPr>
        <w:t>4</w:t>
      </w:r>
      <w:r w:rsidR="00DD703D">
        <w:fldChar w:fldCharType="end"/>
      </w:r>
      <w:r w:rsidR="00DD703D">
        <w:t>. Tuy nhiên chúng em còn gặp</w:t>
      </w:r>
      <w:r w:rsidR="003F6321">
        <w:t xml:space="preserve"> những</w:t>
      </w:r>
      <w:r w:rsidR="00DD703D">
        <w:t xml:space="preserve"> khó khăn</w:t>
      </w:r>
      <w:r w:rsidR="00090429">
        <w:t xml:space="preserve"> khi xây dựng hệ thống này. Đó</w:t>
      </w:r>
      <w:r w:rsidR="00DD703D">
        <w:t xml:space="preserve"> là để hình ảnh chiếu ra trùng với chiếc đĩa, chúng em vẫn phải thực hiện thủ công căn chỉnh mà chưa tự động hóa được công đoạn này. </w:t>
      </w:r>
    </w:p>
    <w:p w14:paraId="1EC6EDEF" w14:textId="77777777" w:rsidR="00AD6866" w:rsidRDefault="00AD6866" w:rsidP="00AD6866">
      <w:pPr>
        <w:keepNext/>
        <w:spacing w:line="324" w:lineRule="auto"/>
        <w:jc w:val="center"/>
      </w:pPr>
      <w:r>
        <w:rPr>
          <w:noProof/>
        </w:rPr>
        <w:drawing>
          <wp:inline distT="0" distB="0" distL="0" distR="0" wp14:anchorId="5728B106" wp14:editId="4F1C1662">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1520" cy="2723271"/>
                    </a:xfrm>
                    <a:prstGeom prst="rect">
                      <a:avLst/>
                    </a:prstGeom>
                  </pic:spPr>
                </pic:pic>
              </a:graphicData>
            </a:graphic>
          </wp:inline>
        </w:drawing>
      </w:r>
    </w:p>
    <w:p w14:paraId="50A2A9D0" w14:textId="0612F9F2" w:rsidR="00D53824" w:rsidRDefault="00AD6866" w:rsidP="00AD6866">
      <w:pPr>
        <w:pStyle w:val="Caption"/>
        <w:rPr>
          <w:noProof/>
        </w:rPr>
      </w:pPr>
      <w:bookmarkStart w:id="181" w:name="_Ref517731770"/>
      <w:bookmarkStart w:id="182" w:name="_Toc517857888"/>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4</w:t>
      </w:r>
      <w:r w:rsidR="004D5133">
        <w:fldChar w:fldCharType="end"/>
      </w:r>
      <w:bookmarkEnd w:id="181"/>
      <w:r>
        <w:rPr>
          <w:noProof/>
        </w:rPr>
        <w:t xml:space="preserve"> Chiếu phố</w:t>
      </w:r>
      <w:r w:rsidR="00EA5C3B">
        <w:rPr>
          <w:noProof/>
        </w:rPr>
        <w:t>i</w:t>
      </w:r>
      <w:r>
        <w:rPr>
          <w:noProof/>
        </w:rPr>
        <w:t xml:space="preserve"> cảnh lên đĩa thức ăn</w:t>
      </w:r>
      <w:bookmarkEnd w:id="182"/>
    </w:p>
    <w:p w14:paraId="0B596F0D" w14:textId="60F4175D" w:rsidR="006B665B" w:rsidRPr="006B665B" w:rsidRDefault="002C4D6F" w:rsidP="00143180">
      <w:pPr>
        <w:pStyle w:val="Bullet4"/>
        <w:rPr>
          <w:lang w:val="en-US"/>
        </w:rPr>
      </w:pPr>
      <w:bookmarkStart w:id="183" w:name="_Hlk517906132"/>
      <w:r>
        <w:rPr>
          <w:lang w:val="en-US"/>
        </w:rPr>
        <w:lastRenderedPageBreak/>
        <w:t>Nhóm k</w:t>
      </w:r>
      <w:r w:rsidR="00901583">
        <w:rPr>
          <w:lang w:val="en-US"/>
        </w:rPr>
        <w:t>ỹ</w:t>
      </w:r>
      <w:r>
        <w:rPr>
          <w:lang w:val="en-US"/>
        </w:rPr>
        <w:t xml:space="preserve"> thuật t</w:t>
      </w:r>
      <w:r w:rsidR="00BE4A59">
        <w:rPr>
          <w:lang w:val="en-US"/>
        </w:rPr>
        <w:t>ương tác thông qua</w:t>
      </w:r>
      <w:r w:rsidR="006B665B">
        <w:rPr>
          <w:lang w:val="en-US"/>
        </w:rPr>
        <w:t xml:space="preserve"> thiết bị </w:t>
      </w:r>
      <w:r w:rsidR="00F34F97">
        <w:rPr>
          <w:lang w:val="en-US"/>
        </w:rPr>
        <w:t>trung gian</w:t>
      </w:r>
    </w:p>
    <w:bookmarkEnd w:id="183"/>
    <w:p w14:paraId="0105FB13" w14:textId="389F9082" w:rsidR="006B665B" w:rsidRPr="006B665B" w:rsidRDefault="006B665B" w:rsidP="0018611E">
      <w:pPr>
        <w:ind w:firstLine="360"/>
      </w:pPr>
      <w:r w:rsidRPr="006B665B">
        <w:t xml:space="preserve">Với </w:t>
      </w:r>
      <w:r w:rsidR="00D1116E">
        <w:t>nhóm k</w:t>
      </w:r>
      <w:r w:rsidR="00491D70">
        <w:t>ỹ thuật</w:t>
      </w:r>
      <w:r w:rsidRPr="006B665B">
        <w:t xml:space="preserve"> này, chúng em dùng một thiết bị</w:t>
      </w:r>
      <w:r w:rsidR="001D08DA">
        <w:t xml:space="preserve"> trung gian là điện thoại</w:t>
      </w:r>
      <w:r w:rsidRPr="006B665B">
        <w:t xml:space="preserve"> di động</w:t>
      </w:r>
      <w:r w:rsidR="001D08DA">
        <w:t xml:space="preserve"> thông minh</w:t>
      </w:r>
      <w:r w:rsidRPr="006B665B">
        <w:t xml:space="preserve">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í tương tác, từ đó mang đến trải nghiệm không thoải mái cho người sử dụng. Để giải quyết những hạn chế trên đồng thời với mục đích chia nhỏ xử lí, không dồn tất cả vào việc xử lí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14:paraId="5D7DC7F7" w14:textId="77777777" w:rsidR="006B665B" w:rsidRDefault="0018611E" w:rsidP="006B665B">
      <w:pPr>
        <w:ind w:left="357" w:firstLine="0"/>
      </w:pPr>
      <w:r>
        <w:t>Các cử chỉ được mô phỏng :</w:t>
      </w:r>
    </w:p>
    <w:p w14:paraId="3D6D342F" w14:textId="6E151268" w:rsidR="0018611E" w:rsidRDefault="0018611E" w:rsidP="00143180">
      <w:pPr>
        <w:pStyle w:val="ListParagraph"/>
      </w:pPr>
      <w:r>
        <w:t xml:space="preserve">Lật (Flip) :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rsidR="00C32F9A">
        <w:t xml:space="preserve">Hình </w:t>
      </w:r>
      <w:r w:rsidR="00C32F9A">
        <w:rPr>
          <w:noProof/>
        </w:rPr>
        <w:t>1</w:t>
      </w:r>
      <w:r w:rsidR="00C32F9A">
        <w:t>.</w:t>
      </w:r>
      <w:r w:rsidR="00C32F9A">
        <w:rPr>
          <w:noProof/>
        </w:rPr>
        <w:t>5</w:t>
      </w:r>
      <w:r w:rsidR="00C32F9A">
        <w:t xml:space="preserve"> Hành động Flip</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14:paraId="2177D222" w14:textId="77777777" w:rsidR="0018611E" w:rsidRDefault="0018611E" w:rsidP="00143180">
      <w:pPr>
        <w:ind w:left="720" w:firstLine="0"/>
      </w:pPr>
      <w:r w:rsidRPr="0018611E">
        <w:rPr>
          <w:noProof/>
        </w:rPr>
        <w:lastRenderedPageBreak/>
        <mc:AlternateContent>
          <mc:Choice Requires="wpg">
            <w:drawing>
              <wp:inline distT="0" distB="0" distL="0" distR="0" wp14:anchorId="03939A54" wp14:editId="50942B22">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71A19A84"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14:paraId="0CC51AC7" w14:textId="36CE63C9" w:rsidR="0018611E" w:rsidRDefault="0018611E" w:rsidP="0018611E">
      <w:pPr>
        <w:pStyle w:val="Caption"/>
      </w:pPr>
      <w:bookmarkStart w:id="184" w:name="_Ref517121905"/>
      <w:bookmarkStart w:id="185" w:name="_Toc517857889"/>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5</w:t>
      </w:r>
      <w:r w:rsidR="004D5133">
        <w:fldChar w:fldCharType="end"/>
      </w:r>
      <w:r>
        <w:t xml:space="preserve"> Hành động Flip</w:t>
      </w:r>
      <w:bookmarkEnd w:id="184"/>
      <w:bookmarkEnd w:id="185"/>
    </w:p>
    <w:p w14:paraId="00A0EF28" w14:textId="7046078F" w:rsidR="0018611E" w:rsidRDefault="007A692D" w:rsidP="00143180">
      <w:pPr>
        <w:pStyle w:val="ListParagraph"/>
      </w:pPr>
      <w:r>
        <w:t xml:space="preserve">Lắc (Shake) : là hành động thay đổi vị trí của thiết bị quanh vị trí ban đầu theo 2 hướng </w:t>
      </w:r>
      <w:r w:rsidR="00D83A3F">
        <w:t>nghịch nhau trong thời gian ngắn khi thiết bị được đặt nằm theo mặt phẳng ngang</w:t>
      </w:r>
      <w:r w:rsidR="00872B8E">
        <w:t xml:space="preserve"> như hình </w:t>
      </w:r>
      <w:r w:rsidR="00872B8E">
        <w:fldChar w:fldCharType="begin"/>
      </w:r>
      <w:r w:rsidR="00872B8E">
        <w:instrText xml:space="preserve"> REF _Ref517122345 \h </w:instrText>
      </w:r>
      <w:r w:rsidR="00872B8E">
        <w:fldChar w:fldCharType="separate"/>
      </w:r>
      <w:r w:rsidR="00C32F9A">
        <w:t xml:space="preserve">Hình </w:t>
      </w:r>
      <w:r w:rsidR="00C32F9A">
        <w:rPr>
          <w:noProof/>
        </w:rPr>
        <w:t>1</w:t>
      </w:r>
      <w:r w:rsidR="00C32F9A">
        <w:t>.</w:t>
      </w:r>
      <w:r w:rsidR="00C32F9A">
        <w:rPr>
          <w:noProof/>
        </w:rPr>
        <w:t>6</w:t>
      </w:r>
      <w:r w:rsidR="00C32F9A">
        <w:t xml:space="preserve"> Hành động Shake</w:t>
      </w:r>
      <w:r w:rsidR="00872B8E">
        <w:fldChar w:fldCharType="end"/>
      </w:r>
      <w:r w:rsidR="00872B8E">
        <w:t>. Chúng em mô phỏng hành động này tượng trưng cho việc xóa bỏ một trạng thái đang được áp dụng lên thiết bị để trở về bình thường.</w:t>
      </w:r>
    </w:p>
    <w:p w14:paraId="3903811D" w14:textId="77777777" w:rsidR="00872B8E" w:rsidRDefault="00872B8E" w:rsidP="004B58F1">
      <w:pPr>
        <w:ind w:left="720" w:firstLine="0"/>
        <w:jc w:val="center"/>
      </w:pPr>
      <w:r w:rsidRPr="00872B8E">
        <w:rPr>
          <w:noProof/>
        </w:rPr>
        <mc:AlternateContent>
          <mc:Choice Requires="wpg">
            <w:drawing>
              <wp:inline distT="0" distB="0" distL="0" distR="0" wp14:anchorId="5F478E0B" wp14:editId="57211BE7">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14:paraId="567CF620" w14:textId="2DA2E196" w:rsidR="00872B8E" w:rsidRDefault="00872B8E" w:rsidP="00872B8E">
      <w:pPr>
        <w:pStyle w:val="Caption"/>
      </w:pPr>
      <w:bookmarkStart w:id="186" w:name="_Ref517122345"/>
      <w:bookmarkStart w:id="187" w:name="_Toc517857890"/>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6</w:t>
      </w:r>
      <w:r w:rsidR="004D5133">
        <w:fldChar w:fldCharType="end"/>
      </w:r>
      <w:r>
        <w:t xml:space="preserve"> Hành động Shake</w:t>
      </w:r>
      <w:bookmarkEnd w:id="186"/>
      <w:bookmarkEnd w:id="187"/>
    </w:p>
    <w:p w14:paraId="12FAFE99" w14:textId="3FF76B63" w:rsidR="00872B8E" w:rsidRDefault="00872B8E" w:rsidP="00143180">
      <w:pPr>
        <w:pStyle w:val="ListParagraph"/>
      </w:pPr>
      <w:r>
        <w:t>Dựng đứng (Erect) : là hành động thay đổi tư thế của thiết bị từ đang nằm theo mặt phẳng ngang đến đứng lên theo mặt phẳng đứng 90</w:t>
      </w:r>
      <w:r>
        <w:rPr>
          <w:vertAlign w:val="superscript"/>
        </w:rPr>
        <w:t>0</w:t>
      </w:r>
      <w:r>
        <w:t xml:space="preserve"> như hình </w:t>
      </w:r>
      <w:r w:rsidR="00DD3533">
        <w:fldChar w:fldCharType="begin"/>
      </w:r>
      <w:r w:rsidR="00DD3533">
        <w:instrText xml:space="preserve"> REF _Ref517122918 \h </w:instrText>
      </w:r>
      <w:r w:rsidR="00DD3533">
        <w:fldChar w:fldCharType="separate"/>
      </w:r>
      <w:r w:rsidR="00C32F9A">
        <w:t xml:space="preserve">Hình </w:t>
      </w:r>
      <w:r w:rsidR="00C32F9A">
        <w:rPr>
          <w:noProof/>
        </w:rPr>
        <w:t>1</w:t>
      </w:r>
      <w:r w:rsidR="00C32F9A">
        <w:t>.</w:t>
      </w:r>
      <w:r w:rsidR="00C32F9A">
        <w:rPr>
          <w:noProof/>
        </w:rPr>
        <w:t>7</w:t>
      </w:r>
      <w:r w:rsidR="00DD3533">
        <w:fldChar w:fldCharType="end"/>
      </w:r>
      <w:r>
        <w:t>. Chúng em mô phỏng hành động này tượng trưng cho việc xem một thông tin chi tiết trên thiết bị mà người dùng đặc biệt quan tâm, thông tin này không xuất hiện thường xuyên.</w:t>
      </w:r>
    </w:p>
    <w:p w14:paraId="4205E64F" w14:textId="77777777" w:rsidR="00872B8E" w:rsidRDefault="00872B8E" w:rsidP="00143180">
      <w:pPr>
        <w:ind w:left="720" w:firstLine="0"/>
      </w:pPr>
      <w:r w:rsidRPr="00872B8E">
        <w:rPr>
          <w:noProof/>
        </w:rPr>
        <mc:AlternateContent>
          <mc:Choice Requires="wpg">
            <w:drawing>
              <wp:inline distT="0" distB="0" distL="0" distR="0" wp14:anchorId="2C3859F1" wp14:editId="08DF310B">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14:paraId="77613D69" w14:textId="796A64D2" w:rsidR="00872B8E" w:rsidRDefault="00872B8E" w:rsidP="00872B8E">
      <w:pPr>
        <w:pStyle w:val="Caption"/>
      </w:pPr>
      <w:bookmarkStart w:id="188" w:name="_Ref517122918"/>
      <w:bookmarkStart w:id="189" w:name="_Toc517857891"/>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7</w:t>
      </w:r>
      <w:r w:rsidR="004D5133">
        <w:fldChar w:fldCharType="end"/>
      </w:r>
      <w:bookmarkEnd w:id="188"/>
      <w:r>
        <w:t xml:space="preserve"> Hành động Erect</w:t>
      </w:r>
      <w:bookmarkEnd w:id="189"/>
    </w:p>
    <w:p w14:paraId="687DE7BE" w14:textId="39604CD2" w:rsidR="00872B8E" w:rsidRDefault="00872B8E" w:rsidP="00143180">
      <w:pPr>
        <w:pStyle w:val="ListParagraph"/>
      </w:pPr>
      <w:r>
        <w:lastRenderedPageBreak/>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C32F9A">
        <w:t xml:space="preserve">Hình </w:t>
      </w:r>
      <w:r w:rsidR="00C32F9A">
        <w:rPr>
          <w:noProof/>
        </w:rPr>
        <w:t>1</w:t>
      </w:r>
      <w:r w:rsidR="00C32F9A">
        <w:t>.</w:t>
      </w:r>
      <w:r w:rsidR="00C32F9A">
        <w:rPr>
          <w:noProof/>
        </w:rPr>
        <w:t>8</w:t>
      </w:r>
      <w:r w:rsidR="00DD3533">
        <w:fldChar w:fldCharType="end"/>
      </w:r>
      <w:r>
        <w:t>. Chúng em mô phỏng hành động này tượng trưng cho việc gửi đi một thông tin từ thiết bị đến một môi trường khác</w:t>
      </w:r>
      <w:r w:rsidR="00DD3533">
        <w:t>.</w:t>
      </w:r>
    </w:p>
    <w:p w14:paraId="413054F1" w14:textId="77777777" w:rsidR="00DD3533" w:rsidRDefault="00DD3533" w:rsidP="00684522">
      <w:pPr>
        <w:ind w:left="720" w:firstLine="0"/>
        <w:jc w:val="center"/>
      </w:pPr>
      <w:r w:rsidRPr="00DD3533">
        <w:rPr>
          <w:noProof/>
        </w:rPr>
        <mc:AlternateContent>
          <mc:Choice Requires="wpg">
            <w:drawing>
              <wp:inline distT="0" distB="0" distL="0" distR="0" wp14:anchorId="75693933" wp14:editId="60C4614C">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14:paraId="7637711F" w14:textId="212BE5D0" w:rsidR="00DD3533" w:rsidRDefault="00DD3533" w:rsidP="00684522">
      <w:pPr>
        <w:pStyle w:val="Caption"/>
      </w:pPr>
      <w:bookmarkStart w:id="190" w:name="_Ref517122931"/>
      <w:bookmarkStart w:id="191" w:name="_Toc517857892"/>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8</w:t>
      </w:r>
      <w:r w:rsidR="004D5133">
        <w:fldChar w:fldCharType="end"/>
      </w:r>
      <w:bookmarkEnd w:id="190"/>
      <w:r>
        <w:t xml:space="preserve"> Hành động Shake Down</w:t>
      </w:r>
      <w:bookmarkEnd w:id="191"/>
    </w:p>
    <w:p w14:paraId="47FBAEB8" w14:textId="4539C145" w:rsidR="00DD3533" w:rsidRDefault="00DD3533" w:rsidP="00143180">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rsidR="00C32F9A">
        <w:t xml:space="preserve">Hình </w:t>
      </w:r>
      <w:r w:rsidR="00C32F9A">
        <w:rPr>
          <w:noProof/>
        </w:rPr>
        <w:t>1</w:t>
      </w:r>
      <w:r w:rsidR="00C32F9A">
        <w:t>.</w:t>
      </w:r>
      <w:r w:rsidR="00C32F9A">
        <w:rPr>
          <w:noProof/>
        </w:rPr>
        <w:t>9</w:t>
      </w:r>
      <w:r>
        <w:fldChar w:fldCharType="end"/>
      </w:r>
      <w:r>
        <w:t>. Chúng em mô phòng hành động này tượng trưng cho việc lấy một thông tin từ môi trường bên ngoài vào trong thiết bị của người sử dụng.</w:t>
      </w:r>
    </w:p>
    <w:p w14:paraId="1D6A9772" w14:textId="77777777" w:rsidR="00DD3533" w:rsidRDefault="00DD3533" w:rsidP="004B58F1">
      <w:pPr>
        <w:ind w:left="720" w:firstLine="0"/>
        <w:jc w:val="center"/>
      </w:pPr>
      <w:r w:rsidRPr="00DD3533">
        <w:rPr>
          <w:noProof/>
        </w:rPr>
        <mc:AlternateContent>
          <mc:Choice Requires="wpg">
            <w:drawing>
              <wp:inline distT="0" distB="0" distL="0" distR="0" wp14:anchorId="68D57F8B" wp14:editId="618AD6A7">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14:paraId="1D40B8A6" w14:textId="27E3C223" w:rsidR="00DD3533" w:rsidRPr="006B665B" w:rsidRDefault="00DD3533" w:rsidP="00DD3533">
      <w:pPr>
        <w:pStyle w:val="Caption"/>
      </w:pPr>
      <w:bookmarkStart w:id="192" w:name="_Ref517123046"/>
      <w:bookmarkStart w:id="193" w:name="_Toc517857893"/>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9</w:t>
      </w:r>
      <w:r w:rsidR="004D5133">
        <w:fldChar w:fldCharType="end"/>
      </w:r>
      <w:bookmarkEnd w:id="192"/>
      <w:r>
        <w:t xml:space="preserve"> Hành động Shake Up</w:t>
      </w:r>
      <w:bookmarkEnd w:id="193"/>
    </w:p>
    <w:p w14:paraId="56F86FAD" w14:textId="77777777" w:rsidR="00D53824" w:rsidRPr="00562157" w:rsidRDefault="00D53824" w:rsidP="00143180">
      <w:pPr>
        <w:pStyle w:val="Bullet4"/>
        <w:rPr>
          <w:lang w:val="en-US"/>
        </w:rPr>
      </w:pPr>
      <w:r w:rsidRPr="00562157">
        <w:rPr>
          <w:lang w:val="en-US"/>
        </w:rPr>
        <w:t>Kết luận</w:t>
      </w:r>
    </w:p>
    <w:p w14:paraId="13E1229B" w14:textId="563781F8" w:rsidR="00D53824" w:rsidRPr="00DD3533" w:rsidRDefault="00DD3533" w:rsidP="008443E1">
      <w:pPr>
        <w:spacing w:line="324" w:lineRule="auto"/>
        <w:rPr>
          <w:lang w:val="en-US"/>
        </w:rPr>
      </w:pPr>
      <w:r>
        <w:rPr>
          <w:lang w:val="en-US"/>
        </w:rPr>
        <w:t>So sánh</w:t>
      </w:r>
      <w:r w:rsidR="00E0741D">
        <w:rPr>
          <w:lang w:val="en-US"/>
        </w:rPr>
        <w:t xml:space="preserve"> nhóm</w:t>
      </w:r>
      <w:r>
        <w:rPr>
          <w:lang w:val="en-US"/>
        </w:rPr>
        <w:t xml:space="preserve">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C64944">
        <w:rPr>
          <w:lang w:val="en-US"/>
        </w:rPr>
        <w:t xml:space="preserve"> nhóm</w:t>
      </w:r>
      <w:r w:rsidR="004B58F1">
        <w:rPr>
          <w:lang w:val="en-US"/>
        </w:rPr>
        <w:t xml:space="preserve"> kỹ thuật tương tác </w:t>
      </w:r>
      <w:r w:rsidR="00042553">
        <w:rPr>
          <w:lang w:val="en-US"/>
        </w:rPr>
        <w:t>vào một phần</w:t>
      </w:r>
      <w:r w:rsidR="004B58F1">
        <w:rPr>
          <w:lang w:val="en-US"/>
        </w:rPr>
        <w:t xml:space="preserve"> môi trường</w:t>
      </w:r>
      <w:r>
        <w:rPr>
          <w:lang w:val="en-US"/>
        </w:rPr>
        <w:t xml:space="preserve"> và </w:t>
      </w:r>
      <w:r w:rsidR="00DB62EE">
        <w:rPr>
          <w:lang w:val="en-US"/>
        </w:rPr>
        <w:t xml:space="preserve">nhóm kỹ thuật </w:t>
      </w:r>
      <w:r w:rsidR="004B58F1">
        <w:rPr>
          <w:lang w:val="en-US"/>
        </w:rPr>
        <w:t xml:space="preserve">tương tác hỗ trợ </w:t>
      </w:r>
      <w:r>
        <w:rPr>
          <w:lang w:val="en-US"/>
        </w:rPr>
        <w:t xml:space="preserve">Tangible với sự trợ giúp của thiết bị di động, chúng em thấy được những hạn chế của </w:t>
      </w:r>
      <w:r w:rsidR="00684522">
        <w:rPr>
          <w:lang w:val="en-US"/>
        </w:rPr>
        <w:t>hai</w:t>
      </w:r>
      <w:r>
        <w:rPr>
          <w:lang w:val="en-US"/>
        </w:rPr>
        <w:t xml:space="preserve"> </w:t>
      </w:r>
      <w:r w:rsidR="001B4982">
        <w:rPr>
          <w:lang w:val="en-US"/>
        </w:rPr>
        <w:t>nhóm kỹ thuật</w:t>
      </w:r>
      <w:r>
        <w:rPr>
          <w:lang w:val="en-US"/>
        </w:rPr>
        <w:t xml:space="preserve"> đầu tiên. Ở</w:t>
      </w:r>
      <w:r w:rsidR="004B58F1">
        <w:rPr>
          <w:lang w:val="en-US"/>
        </w:rPr>
        <w:t xml:space="preserve"> </w:t>
      </w:r>
      <w:r w:rsidR="00966E4F">
        <w:rPr>
          <w:lang w:val="en-US"/>
        </w:rPr>
        <w:t>nhóm</w:t>
      </w:r>
      <w:r w:rsidR="00855BC1">
        <w:rPr>
          <w:lang w:val="en-US"/>
        </w:rPr>
        <w:t xml:space="preserve"> đầu ti</w:t>
      </w:r>
      <w:r w:rsidR="002700A1">
        <w:rPr>
          <w:lang w:val="en-US"/>
        </w:rPr>
        <w:t>ên</w:t>
      </w:r>
      <w:r>
        <w:rPr>
          <w:lang w:val="en-US"/>
        </w:rPr>
        <w:t>, ta tương tác trực tiếp đến môi trường tương tác và những vật trong môi trường tương tác</w:t>
      </w:r>
      <w:r w:rsidR="007A15B3">
        <w:rPr>
          <w:lang w:val="en-US"/>
        </w:rPr>
        <w:t xml:space="preserve"> thông qua bàn tay và cử chỉ tay là chủ yếu</w:t>
      </w:r>
      <w:r>
        <w:rPr>
          <w:lang w:val="en-US"/>
        </w:rPr>
        <w:t xml:space="preserve">. </w:t>
      </w:r>
      <w:r w:rsidR="004A569B">
        <w:rPr>
          <w:lang w:val="en-US"/>
        </w:rPr>
        <w:t>Chính vì thế</w:t>
      </w:r>
      <w:r w:rsidR="000769A1">
        <w:rPr>
          <w:lang w:val="en-US"/>
        </w:rPr>
        <w:t>,</w:t>
      </w:r>
      <w:r w:rsidR="004A569B">
        <w:rPr>
          <w:lang w:val="en-US"/>
        </w:rPr>
        <w:t xml:space="preserve"> v</w:t>
      </w:r>
      <w:r>
        <w:rPr>
          <w:lang w:val="en-US"/>
        </w:rPr>
        <w:t xml:space="preserve">ệc xử lí nhận diện các cử chỉ hay hành động tương tác sẽ thiên về xử lí hình ảnh trên camera, như đã nhắc đến những hạn điểm của việc xử lí cử chỉ thông qua hình </w:t>
      </w:r>
      <w:r>
        <w:rPr>
          <w:lang w:val="en-US"/>
        </w:rPr>
        <w:lastRenderedPageBreak/>
        <w:t>ảnh ở mục</w:t>
      </w:r>
      <w:r w:rsidR="00E14749">
        <w:rPr>
          <w:b/>
          <w:lang w:val="en-US"/>
        </w:rPr>
        <w:t xml:space="preserve"> </w:t>
      </w:r>
      <w:r w:rsidR="00E14749">
        <w:rPr>
          <w:b/>
          <w:lang w:val="en-US"/>
        </w:rPr>
        <w:fldChar w:fldCharType="begin"/>
      </w:r>
      <w:r w:rsidR="00E14749">
        <w:rPr>
          <w:b/>
          <w:lang w:val="en-US"/>
        </w:rPr>
        <w:instrText xml:space="preserve"> REF _Ref517906094 \r \h </w:instrText>
      </w:r>
      <w:r w:rsidR="00E14749">
        <w:rPr>
          <w:b/>
          <w:lang w:val="en-US"/>
        </w:rPr>
      </w:r>
      <w:r w:rsidR="00E14749">
        <w:rPr>
          <w:b/>
          <w:lang w:val="en-US"/>
        </w:rPr>
        <w:fldChar w:fldCharType="separate"/>
      </w:r>
      <w:r w:rsidR="00E14749">
        <w:rPr>
          <w:b/>
          <w:lang w:val="en-US"/>
        </w:rPr>
        <w:t>1.1.2</w:t>
      </w:r>
      <w:r w:rsidR="00E14749">
        <w:rPr>
          <w:b/>
          <w:lang w:val="en-US"/>
        </w:rPr>
        <w:fldChar w:fldCharType="end"/>
      </w:r>
      <w:r w:rsidR="00E14749">
        <w:rPr>
          <w:b/>
          <w:lang w:val="en-US"/>
        </w:rPr>
        <w:t>.</w:t>
      </w:r>
      <w:r w:rsidR="00E14749" w:rsidRPr="00E14749">
        <w:rPr>
          <w:b/>
          <w:lang w:val="en-US"/>
        </w:rPr>
        <w:t xml:space="preserve">Nhóm kỹ thuật tương tác thông qua thiết bị </w:t>
      </w:r>
      <w:r w:rsidR="008D6A05">
        <w:rPr>
          <w:b/>
          <w:lang w:val="en-US"/>
        </w:rPr>
        <w:t>trung gian</w:t>
      </w:r>
      <w:r>
        <w:rPr>
          <w:lang w:val="en-US"/>
        </w:rPr>
        <w:t>,</w:t>
      </w:r>
      <w:r w:rsidR="00DC6AD0">
        <w:rPr>
          <w:lang w:val="en-US"/>
        </w:rPr>
        <w:t xml:space="preserve"> </w:t>
      </w:r>
      <w:r>
        <w:rPr>
          <w:lang w:val="en-US"/>
        </w:rPr>
        <w:t xml:space="preserve">điều này mang đến trải nghiệm không thoải mái cho người dùng. Với </w:t>
      </w:r>
      <w:r w:rsidR="00334AD8">
        <w:rPr>
          <w:lang w:val="en-US"/>
        </w:rPr>
        <w:t>nhóm kỹ thuật thứ hai</w:t>
      </w:r>
      <w:r>
        <w:rPr>
          <w:lang w:val="en-US"/>
        </w:rPr>
        <w:t xml:space="preserve">, thì môi trường tương tác và vật tương tác đóng góp vai trò vật </w:t>
      </w:r>
      <w:r w:rsidR="00727406">
        <w:rPr>
          <w:lang w:val="en-US"/>
        </w:rPr>
        <w:t>lý</w:t>
      </w:r>
      <w:r>
        <w:rPr>
          <w:lang w:val="en-US"/>
        </w:rPr>
        <w:t xml:space="preserve"> hóa thông tin được trình chiếu theo kịch bản cho trước</w:t>
      </w:r>
      <w:r w:rsidR="000744C7">
        <w:rPr>
          <w:lang w:val="en-US"/>
        </w:rPr>
        <w:t xml:space="preserve">. Đây là phương pháp tăng cường cảm giác thật của người dùng với một đoạn video cho 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w:t>
      </w:r>
      <w:r w:rsidR="003E1816">
        <w:rPr>
          <w:lang w:val="en-US"/>
        </w:rPr>
        <w:t>Với những lí do đó</w:t>
      </w:r>
      <w:r w:rsidR="000744C7">
        <w:rPr>
          <w:lang w:val="en-US"/>
        </w:rPr>
        <w:t xml:space="preserve">,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lí. Việc sử dụng thiết bị di động tuy có hạn chế về độ đa dạng các cử chỉ và hành động nhận được tuy nhiên sẽ cho ra kết quả chính xác hơn, và tốc độ hồi đáp nhanh hơn so với việc nhận diện cử chỉ qua hình ảnh. Điều này giảm bớt sự nặng nề của hệ thống trong việc xử lí cũng như nhận diện các cử chỉ, hành động. </w:t>
      </w:r>
      <w:r w:rsidR="00E946DB">
        <w:rPr>
          <w:lang w:val="en-US"/>
        </w:rPr>
        <w:t>Trong khi đó, m</w:t>
      </w:r>
      <w:r w:rsidR="000744C7">
        <w:rPr>
          <w:lang w:val="en-US"/>
        </w:rPr>
        <w:t>áy chủ sẽ nhận tín hiệu truyền về từ thiết bị và chỉ quan tâm đến quản lí kịch bản sự kiện. Cuối cùng</w:t>
      </w:r>
      <w:r w:rsidR="00AA08CC">
        <w:rPr>
          <w:lang w:val="en-US"/>
        </w:rPr>
        <w:t>,</w:t>
      </w:r>
      <w:r w:rsidR="000744C7">
        <w:rPr>
          <w:lang w:val="en-US"/>
        </w:rPr>
        <w:t xml:space="preserve"> sử dụng một thiết bị hỗ trợ sẽ giải quyết vấn đề về sự thiếu</w:t>
      </w:r>
      <w:r w:rsidR="00F0280E">
        <w:rPr>
          <w:lang w:val="en-US"/>
        </w:rPr>
        <w:t xml:space="preserve"> hụt</w:t>
      </w:r>
      <w:r w:rsidR="000744C7">
        <w:rPr>
          <w:lang w:val="en-US"/>
        </w:rPr>
        <w:t xml:space="preserve">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14:paraId="3EF95738" w14:textId="77777777" w:rsidR="00D53824" w:rsidRPr="00562157" w:rsidRDefault="00D53824" w:rsidP="00CD778B">
      <w:pPr>
        <w:pStyle w:val="Heading2"/>
        <w:rPr>
          <w:lang w:val="en-US"/>
        </w:rPr>
      </w:pPr>
      <w:bookmarkStart w:id="194" w:name="_Toc359716061"/>
      <w:bookmarkStart w:id="195" w:name="_Toc360055355"/>
      <w:bookmarkStart w:id="196" w:name="_Toc360417474"/>
      <w:bookmarkStart w:id="197" w:name="_Toc360417654"/>
      <w:bookmarkStart w:id="198" w:name="_Toc517792109"/>
      <w:bookmarkEnd w:id="170"/>
      <w:bookmarkEnd w:id="171"/>
      <w:r w:rsidRPr="00562157">
        <w:rPr>
          <w:lang w:val="en-US"/>
        </w:rPr>
        <w:t>Lý do thực hiện đề tài</w:t>
      </w:r>
      <w:bookmarkEnd w:id="194"/>
      <w:bookmarkEnd w:id="195"/>
      <w:bookmarkEnd w:id="196"/>
      <w:bookmarkEnd w:id="197"/>
      <w:bookmarkEnd w:id="198"/>
    </w:p>
    <w:p w14:paraId="7E93E10C" w14:textId="642EA154" w:rsidR="008F7757" w:rsidRDefault="002245C9" w:rsidP="00386D5A">
      <w:bookmarkStart w:id="199" w:name="_Toc359716062"/>
      <w:bookmarkStart w:id="200" w:name="_Toc360055356"/>
      <w:bookmarkStart w:id="201" w:name="_Toc360417475"/>
      <w:bookmarkStart w:id="202" w:name="_Toc360417655"/>
      <w:r>
        <w:rPr>
          <w:lang w:val="en-US"/>
        </w:rPr>
        <w:t>Từ năm 2015, Sở Giáo dục vào Đào tạo đã đưa chương trình giáo dục STEM</w:t>
      </w:r>
      <w:r w:rsidR="005A4B59">
        <w:rPr>
          <w:lang w:val="en-US"/>
        </w:rPr>
        <w:t xml:space="preserve"> </w:t>
      </w:r>
      <w:r w:rsidR="005A4B59" w:rsidRPr="00B809FA">
        <w:t xml:space="preserve">(viết tắt tiếng Anh của Science - Khoa học, Technology - Công nghệ, Engineering - Kỹ thuật và Math </w:t>
      </w:r>
      <w:r w:rsidR="005A4B59">
        <w:t>–</w:t>
      </w:r>
      <w:r w:rsidR="005A4B59" w:rsidRPr="00B809FA">
        <w:t xml:space="preserve"> Toán</w:t>
      </w:r>
      <w:r w:rsidR="005A4B59">
        <w:t xml:space="preserve"> học</w:t>
      </w:r>
      <w:r w:rsidR="005A4B59" w:rsidRPr="00B809FA">
        <w:t>)</w:t>
      </w:r>
      <w:r>
        <w:rPr>
          <w:lang w:val="en-US"/>
        </w:rPr>
        <w:t xml:space="preserve"> vào giảng dạy thí điểm ở một số địa bàn thành phố, từ các trường tiểu học cho đến các trường cấp 3. Qua thời gian thí điểm và thử nghiệm, chương trình giáo dục STEM đã chứng minh được tính ưu việt và hiệu quả của mình</w:t>
      </w:r>
      <w:r w:rsidR="00B809FA">
        <w:rPr>
          <w:lang w:val="en-US"/>
        </w:rPr>
        <w:t xml:space="preserve">. </w:t>
      </w:r>
      <w:r w:rsidR="00B809FA" w:rsidRPr="00B809FA">
        <w:t>STEM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55477A">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2]", "plainTextFormattedCitation" : "[12]", "previouslyFormattedCitation" : "[11]" }, "properties" : { "noteIndex" : 0 }, "schema" : "https://github.com/citation-style-language/schema/raw/master/csl-citation.json" }</w:instrText>
      </w:r>
      <w:r w:rsidR="003041C1">
        <w:fldChar w:fldCharType="separate"/>
      </w:r>
      <w:r w:rsidR="0055477A" w:rsidRPr="0055477A">
        <w:rPr>
          <w:noProof/>
        </w:rPr>
        <w:t>[12]</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các </w:t>
      </w:r>
      <w:r w:rsidR="00B809FA" w:rsidRPr="00B809FA">
        <w:t>môn khoa</w:t>
      </w:r>
      <w:r w:rsidR="00F8027C">
        <w:t xml:space="preserve"> học</w:t>
      </w:r>
      <w:r w:rsidR="00B809FA" w:rsidRPr="00B809FA">
        <w:t xml:space="preserve"> cơ </w:t>
      </w:r>
      <w:r w:rsidR="00BA03F3">
        <w:t>bản rời r</w:t>
      </w:r>
      <w:r w:rsidR="00B105DA">
        <w:t>ạ</w:t>
      </w:r>
      <w:r w:rsidR="00BA03F3">
        <w:t>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Robotics Camp do đại sứ quán </w:t>
      </w:r>
      <w:r w:rsidR="00F8027C">
        <w:t>Mỹ</w:t>
      </w:r>
      <w:r w:rsidR="00AA00B3">
        <w:t xml:space="preserve"> bảo tr</w:t>
      </w:r>
      <w:r w:rsidR="00095D61">
        <w:t>ợ.</w:t>
      </w:r>
    </w:p>
    <w:p w14:paraId="0A2D842C" w14:textId="4B967A8E" w:rsidR="00254C43" w:rsidRDefault="0084121E" w:rsidP="00254C43">
      <w:pPr>
        <w:rPr>
          <w:lang w:val="en-US"/>
        </w:rPr>
      </w:pPr>
      <w:r>
        <w:rPr>
          <w:lang w:val="en-US"/>
        </w:rPr>
        <w:t>Hiểu được tiềm năng to lớn của việc áp dụng</w:t>
      </w:r>
      <w:r w:rsidR="000466CD">
        <w:rPr>
          <w:lang w:val="en-US"/>
        </w:rPr>
        <w:t xml:space="preserve"> các</w:t>
      </w:r>
      <w:r>
        <w:rPr>
          <w:lang w:val="en-US"/>
        </w:rPr>
        <w:t xml:space="preserve"> kỹ thuật công nghệ cao để áp dụng vào phương pháp dạy</w:t>
      </w:r>
      <w:r w:rsidR="00F535C5">
        <w:rPr>
          <w:lang w:val="en-US"/>
        </w:rPr>
        <w:t xml:space="preserve"> và</w:t>
      </w:r>
      <w:r>
        <w:rPr>
          <w:lang w:val="en-US"/>
        </w:rPr>
        <w:t xml:space="preserve"> học, nhóm chúng em muốn phát triển các hệ thống hỗ </w:t>
      </w:r>
      <w:r>
        <w:rPr>
          <w:lang w:val="en-US"/>
        </w:rPr>
        <w:lastRenderedPageBreak/>
        <w:t>trợ Tangible dễ triển khai và giá thành rẻ. Các hệ thống hỗ trợ tương tác Tangible giúp</w:t>
      </w:r>
      <w:r w:rsidR="00254C43">
        <w:rPr>
          <w:lang w:val="en-US"/>
        </w:rPr>
        <w:t xml:space="preserve"> trực quan hóa nội dung, tạo cảm hứng cho người học, khơi dậy </w:t>
      </w:r>
      <w:r w:rsidR="0039686A">
        <w:rPr>
          <w:lang w:val="en-US"/>
        </w:rPr>
        <w:t>niềm</w:t>
      </w:r>
      <w:r w:rsidR="00254C43">
        <w:rPr>
          <w:lang w:val="en-US"/>
        </w:rPr>
        <w:t xml:space="preserve"> đam mê khoa học, kích thích người dùng tìm tòi</w:t>
      </w:r>
      <w:r w:rsidR="00E94B2B">
        <w:rPr>
          <w:lang w:val="en-US"/>
        </w:rPr>
        <w:t xml:space="preserve"> và</w:t>
      </w:r>
      <w:r w:rsidR="00254C43">
        <w:rPr>
          <w:lang w:val="en-US"/>
        </w:rPr>
        <w:t xml:space="preserve"> khám phá.</w:t>
      </w:r>
    </w:p>
    <w:p w14:paraId="0F343460" w14:textId="77777777"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w:t>
      </w:r>
      <w:proofErr w:type="gramStart"/>
      <w:r>
        <w:rPr>
          <w:lang w:val="en-US"/>
        </w:rPr>
        <w:t xml:space="preserve">đã </w:t>
      </w:r>
      <w:r w:rsidR="0084121E">
        <w:rPr>
          <w:lang w:val="en-US"/>
        </w:rPr>
        <w:t xml:space="preserve"> </w:t>
      </w:r>
      <w:r w:rsidR="004269BF">
        <w:rPr>
          <w:lang w:val="en-US"/>
        </w:rPr>
        <w:t>tạo</w:t>
      </w:r>
      <w:proofErr w:type="gramEnd"/>
      <w:r w:rsidR="004269BF">
        <w:rPr>
          <w:lang w:val="en-US"/>
        </w:rPr>
        <w:t xml:space="preserve"> động lực và cảm hứng để chúng em thực hiện đề tài này.</w:t>
      </w:r>
    </w:p>
    <w:p w14:paraId="60C9F6AD" w14:textId="41D8AA44" w:rsidR="00AA00B3" w:rsidRPr="00562157" w:rsidRDefault="00BD5520" w:rsidP="00AA00B3">
      <w:pPr>
        <w:rPr>
          <w:lang w:val="en-US"/>
        </w:rPr>
      </w:pPr>
      <w:r>
        <w:rPr>
          <w:lang w:val="en-US"/>
        </w:rPr>
        <w:t xml:space="preserve">Trong hệ thống hỗ trợ Tangible mà chúng em phát triển, chúng em dùng </w:t>
      </w:r>
      <w:r w:rsidR="00B372DF">
        <w:rPr>
          <w:lang w:val="en-US"/>
        </w:rPr>
        <w:t>một</w:t>
      </w:r>
      <w:r>
        <w:rPr>
          <w:lang w:val="en-US"/>
        </w:rPr>
        <w:t xml:space="preserve"> camera độ sâu, cụ thể là</w:t>
      </w:r>
      <w:r w:rsidR="0078690E">
        <w:rPr>
          <w:lang w:val="en-US"/>
        </w:rPr>
        <w:t xml:space="preserve"> Kinect phiên bản 2</w:t>
      </w:r>
      <w:r>
        <w:rPr>
          <w:lang w:val="en-US"/>
        </w:rPr>
        <w:t xml:space="preserve"> </w:t>
      </w:r>
      <w:r w:rsidR="0078690E">
        <w:rPr>
          <w:lang w:val="en-US"/>
        </w:rPr>
        <w:t>(</w:t>
      </w:r>
      <w:r>
        <w:rPr>
          <w:lang w:val="en-US"/>
        </w:rPr>
        <w:t>Kinect v2</w:t>
      </w:r>
      <w:r w:rsidR="0078690E">
        <w:rPr>
          <w:lang w:val="en-US"/>
        </w:rPr>
        <w:t>)</w:t>
      </w:r>
      <w:r>
        <w:rPr>
          <w:lang w:val="en-US"/>
        </w:rPr>
        <w:t xml:space="preserve"> kết hợp với </w:t>
      </w:r>
      <w:r w:rsidR="00AF2496">
        <w:rPr>
          <w:lang w:val="en-US"/>
        </w:rPr>
        <w:t>một</w:t>
      </w:r>
      <w:r>
        <w:rPr>
          <w:lang w:val="en-US"/>
        </w:rPr>
        <w:t xml:space="preserve"> máy chiếu để tạo nên không gian tương tác hỗ trợ Tangible.</w:t>
      </w:r>
      <w:r w:rsidR="00EC00DC">
        <w:rPr>
          <w:lang w:val="en-US"/>
        </w:rPr>
        <w:t xml:space="preserve"> </w:t>
      </w:r>
      <w:r>
        <w:rPr>
          <w:lang w:val="en-US"/>
        </w:rPr>
        <w:t xml:space="preserve">Chi phí cho hệ thống này khi triển khai thực tế không quá cao và có thể lắp đặt nhanh </w:t>
      </w:r>
      <w:r w:rsidR="009631C7">
        <w:rPr>
          <w:lang w:val="en-US"/>
        </w:rPr>
        <w:t>nhờ</w:t>
      </w:r>
      <w:r>
        <w:rPr>
          <w:lang w:val="en-US"/>
        </w:rPr>
        <w:t xml:space="preserve"> tính nhỏ gọn</w:t>
      </w:r>
      <w:r w:rsidR="00125633">
        <w:rPr>
          <w:lang w:val="en-US"/>
        </w:rPr>
        <w:t xml:space="preserve"> và</w:t>
      </w:r>
      <w:r>
        <w:rPr>
          <w:lang w:val="en-US"/>
        </w:rPr>
        <w:t xml:space="preserve"> cấu trúc</w:t>
      </w:r>
      <w:r w:rsidR="00125633">
        <w:rPr>
          <w:lang w:val="en-US"/>
        </w:rPr>
        <w:t xml:space="preserve"> hệ thống</w:t>
      </w:r>
      <w:r>
        <w:rPr>
          <w:lang w:val="en-US"/>
        </w:rPr>
        <w:t xml:space="preserve"> đơn giản. Hệ thống có thể đặt trong các phòng học, cho phép nhiều người cùng quan sát và thảo luận với nhau</w:t>
      </w:r>
      <w:r w:rsidR="00EC00DC">
        <w:rPr>
          <w:lang w:val="en-US"/>
        </w:rPr>
        <w:t xml:space="preserve">. Ngoài ra, hệ thống còn có khả năng nâng cấp, </w:t>
      </w:r>
      <w:r w:rsidR="009172DB">
        <w:rPr>
          <w:lang w:val="en-US"/>
        </w:rPr>
        <w:t>vớ</w:t>
      </w:r>
      <w:r w:rsidR="00A922BF">
        <w:rPr>
          <w:lang w:val="en-US"/>
        </w:rPr>
        <w:t>i</w:t>
      </w:r>
      <w:r w:rsidR="00EC00DC">
        <w:rPr>
          <w:lang w:val="en-US"/>
        </w:rPr>
        <w:t xml:space="preserve"> máy chiếu</w:t>
      </w:r>
      <w:r w:rsidR="00D4612F">
        <w:rPr>
          <w:lang w:val="en-US"/>
        </w:rPr>
        <w:t xml:space="preserve"> có thể được thay thế bằng bất cứ công nghệ màn hiển thị màn hình khác như tivi</w:t>
      </w:r>
      <w:r w:rsidR="00EC00DC">
        <w:rPr>
          <w:lang w:val="en-US"/>
        </w:rPr>
        <w:t xml:space="preserve"> để m</w:t>
      </w:r>
      <w:r w:rsidR="009A0ACB">
        <w:rPr>
          <w:lang w:val="en-US"/>
        </w:rPr>
        <w:t>ang đến những</w:t>
      </w:r>
      <w:r w:rsidR="00EC00DC">
        <w:rPr>
          <w:lang w:val="en-US"/>
        </w:rPr>
        <w:t xml:space="preserve"> trải nghiệm hình ảnh tốt hơn nhưng kèm theo đó là chi phí triển khai </w:t>
      </w:r>
      <w:r w:rsidR="00B345E2">
        <w:rPr>
          <w:lang w:val="en-US"/>
        </w:rPr>
        <w:t>có thể</w:t>
      </w:r>
      <w:r w:rsidR="00642D6E">
        <w:rPr>
          <w:lang w:val="en-US"/>
        </w:rPr>
        <w:t xml:space="preserve"> sẽ</w:t>
      </w:r>
      <w:r w:rsidR="00EC00DC">
        <w:rPr>
          <w:lang w:val="en-US"/>
        </w:rPr>
        <w:t xml:space="preserve"> tốn kém hơn.</w:t>
      </w:r>
    </w:p>
    <w:p w14:paraId="3F0946B4" w14:textId="77777777" w:rsidR="00D53824" w:rsidRPr="00562157" w:rsidRDefault="00D53824" w:rsidP="00CD778B">
      <w:pPr>
        <w:pStyle w:val="Heading2"/>
        <w:rPr>
          <w:lang w:val="en-US"/>
        </w:rPr>
      </w:pPr>
      <w:bookmarkStart w:id="203" w:name="_Toc517792110"/>
      <w:r w:rsidRPr="00562157">
        <w:rPr>
          <w:lang w:val="en-US"/>
        </w:rPr>
        <w:t>Mục tiêu đề tài</w:t>
      </w:r>
      <w:bookmarkEnd w:id="199"/>
      <w:bookmarkEnd w:id="200"/>
      <w:bookmarkEnd w:id="201"/>
      <w:bookmarkEnd w:id="202"/>
      <w:bookmarkEnd w:id="203"/>
    </w:p>
    <w:p w14:paraId="61EA4AE5" w14:textId="35937172"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w:t>
      </w:r>
      <w:r w:rsidR="00094FF6">
        <w:rPr>
          <w:lang w:val="en-US"/>
        </w:rPr>
        <w:t>một</w:t>
      </w:r>
      <w:r>
        <w:rPr>
          <w:lang w:val="en-US"/>
        </w:rPr>
        <w:t xml:space="preserve"> hệ thống có hỗ trợ tương tác Tangible</w:t>
      </w:r>
      <w:r w:rsidR="00E1288F">
        <w:rPr>
          <w:lang w:val="en-US"/>
        </w:rPr>
        <w:t xml:space="preserve"> với việc</w:t>
      </w:r>
      <w:r w:rsidR="00380447">
        <w:rPr>
          <w:lang w:val="en-US"/>
        </w:rPr>
        <w:t xml:space="preserve"> triển khai</w:t>
      </w:r>
      <w:r w:rsidR="00380447" w:rsidRPr="00380447">
        <w:rPr>
          <w:b/>
          <w:lang w:val="en-US"/>
        </w:rPr>
        <w:t xml:space="preserve"> nghiên cứu và đề xuất </w:t>
      </w:r>
      <w:r w:rsidR="00380447" w:rsidRPr="00AE53E0">
        <w:rPr>
          <w:lang w:val="en-US"/>
        </w:rPr>
        <w:t>thêm</w:t>
      </w:r>
      <w:r w:rsidR="00380447">
        <w:rPr>
          <w:lang w:val="en-US"/>
        </w:rPr>
        <w:t xml:space="preserve"> các thao tác, cử chỉ hỗ trợ quá trình tương tác. Từ đó phát triển và</w:t>
      </w:r>
      <w:r w:rsidR="009801B9">
        <w:rPr>
          <w:lang w:val="en-US"/>
        </w:rPr>
        <w:t xml:space="preserve"> xậy dựng</w:t>
      </w:r>
      <w:r w:rsidR="00380447">
        <w:rPr>
          <w:lang w:val="en-US"/>
        </w:rPr>
        <w:t xml:space="preserve">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14:paraId="7448156B" w14:textId="77777777" w:rsidR="00380447" w:rsidRDefault="00380447" w:rsidP="00261AD8">
      <w:pPr>
        <w:rPr>
          <w:lang w:val="en-US"/>
        </w:rPr>
      </w:pPr>
      <w:r>
        <w:rPr>
          <w:lang w:val="en-US"/>
        </w:rPr>
        <w:t>Để đạt được mục tiêu trên, chúng em đề ra các nội dung cần thực hiện như sau:</w:t>
      </w:r>
    </w:p>
    <w:p w14:paraId="0C6AAF19" w14:textId="77777777" w:rsidR="00380447" w:rsidRDefault="009E0468" w:rsidP="009E0468">
      <w:pPr>
        <w:pStyle w:val="K-Bullet--Heading"/>
        <w:rPr>
          <w:lang w:val="en-US"/>
        </w:rPr>
      </w:pPr>
      <w:r>
        <w:rPr>
          <w:lang w:val="en-US"/>
        </w:rPr>
        <w:t>Khảo sát vấn đề:</w:t>
      </w:r>
    </w:p>
    <w:p w14:paraId="73CC040E" w14:textId="2302EFCD" w:rsidR="009E0468" w:rsidRDefault="008C7E45" w:rsidP="00E32B08">
      <w:pPr>
        <w:pStyle w:val="Bullet6"/>
        <w:jc w:val="both"/>
        <w:rPr>
          <w:lang w:val="en-US"/>
        </w:rPr>
      </w:pPr>
      <w:r>
        <w:rPr>
          <w:lang w:val="en-US"/>
        </w:rPr>
        <w:t xml:space="preserve">Tìm hiểu hướng tiếp </w:t>
      </w:r>
      <w:r w:rsidR="008E5BC0">
        <w:rPr>
          <w:lang w:val="en-US"/>
        </w:rPr>
        <w:t>cận</w:t>
      </w:r>
      <w:r>
        <w:rPr>
          <w:lang w:val="en-US"/>
        </w:rPr>
        <w:t xml:space="preserve"> về Tangible của các nhóm nghiên cứu trên thế giới</w:t>
      </w:r>
    </w:p>
    <w:p w14:paraId="74C49334" w14:textId="77777777" w:rsidR="008C7E45" w:rsidRDefault="008C7E45" w:rsidP="00E32B08">
      <w:pPr>
        <w:pStyle w:val="Bullet6"/>
        <w:jc w:val="both"/>
        <w:rPr>
          <w:lang w:val="en-US"/>
        </w:rPr>
      </w:pPr>
      <w:r>
        <w:rPr>
          <w:lang w:val="en-US"/>
        </w:rPr>
        <w:t>Tìm hiểu các kiểu tương tác giữa người và máy, các cách biểu diễn thông tin ảo trong môi trường thực tế</w:t>
      </w:r>
    </w:p>
    <w:p w14:paraId="3450377D" w14:textId="7E7D9A86" w:rsidR="008C7E45" w:rsidRDefault="008C7E45" w:rsidP="00E32B08">
      <w:pPr>
        <w:pStyle w:val="Bullet6"/>
        <w:jc w:val="both"/>
        <w:rPr>
          <w:lang w:val="en-US"/>
        </w:rPr>
      </w:pPr>
      <w:r>
        <w:rPr>
          <w:lang w:val="en-US"/>
        </w:rPr>
        <w:t>Tìm hiểu khả năng, cách tích hợp và sử dụng Kinect v2</w:t>
      </w:r>
    </w:p>
    <w:p w14:paraId="046D8B28" w14:textId="59D82F31" w:rsidR="008C7E45" w:rsidRDefault="008C7E45" w:rsidP="00E32B08">
      <w:pPr>
        <w:pStyle w:val="Bullet6"/>
        <w:jc w:val="both"/>
        <w:rPr>
          <w:lang w:val="en-US"/>
        </w:rPr>
      </w:pPr>
      <w:r>
        <w:rPr>
          <w:lang w:val="en-US"/>
        </w:rPr>
        <w:t>Tìm hiểu các công nghệ về đồ họa 3D</w:t>
      </w:r>
    </w:p>
    <w:p w14:paraId="55974CBB" w14:textId="3B0990DD" w:rsidR="00232876" w:rsidRDefault="00232876" w:rsidP="00E32B08">
      <w:pPr>
        <w:pStyle w:val="Bullet6"/>
        <w:jc w:val="both"/>
        <w:rPr>
          <w:lang w:val="en-US"/>
        </w:rPr>
      </w:pPr>
      <w:r>
        <w:rPr>
          <w:lang w:val="en-US"/>
        </w:rPr>
        <w:lastRenderedPageBreak/>
        <w:t>Tìm hiểu</w:t>
      </w:r>
      <w:r w:rsidR="002A7D6B">
        <w:rPr>
          <w:lang w:val="en-US"/>
        </w:rPr>
        <w:t xml:space="preserve"> các</w:t>
      </w:r>
      <w:r>
        <w:rPr>
          <w:lang w:val="en-US"/>
        </w:rPr>
        <w:t xml:space="preserve"> công nghệ nhận dạng và xử lý hình ảnh.</w:t>
      </w:r>
    </w:p>
    <w:p w14:paraId="798041B6" w14:textId="7566F25F" w:rsidR="008C7E45" w:rsidRDefault="008C7E45" w:rsidP="00E32B08">
      <w:pPr>
        <w:pStyle w:val="Bullet6"/>
        <w:jc w:val="both"/>
        <w:rPr>
          <w:lang w:val="en-US"/>
        </w:rPr>
      </w:pPr>
      <w:r>
        <w:rPr>
          <w:lang w:val="en-US"/>
        </w:rPr>
        <w:t>Tìm hiểu các kỹ thuật</w:t>
      </w:r>
      <w:r w:rsidR="002221D7">
        <w:rPr>
          <w:lang w:val="en-US"/>
        </w:rPr>
        <w:t xml:space="preserve"> và</w:t>
      </w:r>
      <w:r>
        <w:rPr>
          <w:lang w:val="en-US"/>
        </w:rPr>
        <w:t xml:space="preserve"> khả năng hỗ trợ lập trình trong Unity3D</w:t>
      </w:r>
    </w:p>
    <w:p w14:paraId="4865EE8F" w14:textId="77777777" w:rsidR="008C7E45" w:rsidRDefault="008C7E45" w:rsidP="00E32B08">
      <w:pPr>
        <w:pStyle w:val="K-Bullet--Heading"/>
        <w:rPr>
          <w:lang w:val="en-US"/>
        </w:rPr>
      </w:pPr>
      <w:r>
        <w:rPr>
          <w:lang w:val="en-US"/>
        </w:rPr>
        <w:t>Đề xuất giải pháp và tiến hành thực nghiệm:</w:t>
      </w:r>
    </w:p>
    <w:p w14:paraId="097DBF24" w14:textId="00AA4F4A" w:rsidR="008C7E45" w:rsidRDefault="008C7E45" w:rsidP="00E32B08">
      <w:pPr>
        <w:pStyle w:val="Bullet6"/>
        <w:jc w:val="both"/>
        <w:rPr>
          <w:lang w:val="en-US"/>
        </w:rPr>
      </w:pPr>
      <w:r>
        <w:rPr>
          <w:lang w:val="en-US"/>
        </w:rPr>
        <w:t xml:space="preserve">Đề xuất các thao tác tương tác có thể ứng dụng được, chia ra thành </w:t>
      </w:r>
      <w:r w:rsidR="0080228C">
        <w:rPr>
          <w:lang w:val="en-US"/>
        </w:rPr>
        <w:t>ba</w:t>
      </w:r>
      <w:r>
        <w:rPr>
          <w:lang w:val="en-US"/>
        </w:rPr>
        <w:t xml:space="preserve"> nhóm tương tác chính:</w:t>
      </w:r>
      <w:r w:rsidR="00A13007">
        <w:rPr>
          <w:lang w:val="en-US"/>
        </w:rPr>
        <w:t xml:space="preserve"> nhóm</w:t>
      </w:r>
      <w:r>
        <w:rPr>
          <w:lang w:val="en-US"/>
        </w:rPr>
        <w:t xml:space="preserve"> tương tác trực tiếp vào môi trường, tương tác </w:t>
      </w:r>
      <w:r w:rsidR="000825A0">
        <w:rPr>
          <w:lang w:val="en-US"/>
        </w:rPr>
        <w:t>vào một phần</w:t>
      </w:r>
      <w:r>
        <w:rPr>
          <w:lang w:val="en-US"/>
        </w:rPr>
        <w:t xml:space="preserve"> môi trường để kích hoạt sự kiện</w:t>
      </w:r>
      <w:r w:rsidR="00305584">
        <w:rPr>
          <w:lang w:val="en-US"/>
        </w:rPr>
        <w:t xml:space="preserve"> và</w:t>
      </w:r>
      <w:r w:rsidR="00D82994">
        <w:rPr>
          <w:lang w:val="en-US"/>
        </w:rPr>
        <w:t xml:space="preserve"> nhóm</w:t>
      </w:r>
      <w:r w:rsidR="00305584">
        <w:rPr>
          <w:lang w:val="en-US"/>
        </w:rPr>
        <w:t xml:space="preserve"> tương tác thông qua thiết bị trung gian, cụ thể là điện thoại thông minh.</w:t>
      </w:r>
    </w:p>
    <w:p w14:paraId="381A7DBA" w14:textId="77777777" w:rsidR="00305584" w:rsidRDefault="00305584" w:rsidP="00E32B08">
      <w:pPr>
        <w:pStyle w:val="Bullet6"/>
        <w:jc w:val="both"/>
        <w:rPr>
          <w:lang w:val="en-US"/>
        </w:rPr>
      </w:pPr>
      <w:r>
        <w:rPr>
          <w:lang w:val="en-US"/>
        </w:rPr>
        <w:t>Tiến hành thực nghiệm đối với từng loại tương tác nêu trên để phân tích, đánh giá và đưa ra kết luận.</w:t>
      </w:r>
    </w:p>
    <w:p w14:paraId="6B562481" w14:textId="77777777" w:rsidR="00305584" w:rsidRDefault="00305584" w:rsidP="00E32B08">
      <w:pPr>
        <w:pStyle w:val="Bullet6"/>
        <w:jc w:val="both"/>
        <w:rPr>
          <w:lang w:val="en-US"/>
        </w:rPr>
      </w:pPr>
      <w:r>
        <w:rPr>
          <w:lang w:val="en-US"/>
        </w:rPr>
        <w:t>Đề xuất và đánh giá các phương pháp nhận dạng vật thể và theo vết vật thể dựa vào ảnh màu, ảnh hồng ngoại và ảnh độ sâu thu được từ Kinect.</w:t>
      </w:r>
    </w:p>
    <w:p w14:paraId="62C36432" w14:textId="77777777" w:rsidR="00305584" w:rsidRDefault="00305584" w:rsidP="00E32B08">
      <w:pPr>
        <w:pStyle w:val="Bullet6"/>
        <w:jc w:val="both"/>
        <w:rPr>
          <w:lang w:val="en-US"/>
        </w:rPr>
      </w:pPr>
      <w:r>
        <w:rPr>
          <w:lang w:val="en-US"/>
        </w:rPr>
        <w:t>Đề xuất cách thức giao tiếp giữa các module trong một hệ thống.</w:t>
      </w:r>
    </w:p>
    <w:p w14:paraId="7CE7AB66" w14:textId="77777777" w:rsidR="00305584" w:rsidRDefault="00305584" w:rsidP="00E32B08">
      <w:pPr>
        <w:pStyle w:val="Bullet6"/>
        <w:jc w:val="both"/>
        <w:rPr>
          <w:lang w:val="en-US"/>
        </w:rPr>
      </w:pPr>
      <w:r>
        <w:rPr>
          <w:lang w:val="en-US"/>
        </w:rPr>
        <w:t>Đề xuất xây dựng kiến trúc linh hoạt để có thể mở rộng, thay đổi nhanh hệ thống, đáp ứng các nhu cầu đa dạng, phức tạp trong thực tế.</w:t>
      </w:r>
    </w:p>
    <w:p w14:paraId="5EA77511" w14:textId="77777777" w:rsidR="00305584" w:rsidRDefault="009B47FE" w:rsidP="00E32B08">
      <w:pPr>
        <w:pStyle w:val="Bullet6"/>
        <w:jc w:val="both"/>
        <w:rPr>
          <w:lang w:val="en-US"/>
        </w:rPr>
      </w:pPr>
      <w:r>
        <w:rPr>
          <w:lang w:val="en-US"/>
        </w:rPr>
        <w:t>Đề xuất cấu trúc hệ thống của môi trường tương tác hỗ trợ Tangible, cách bố trí các phần cứng trong hệ thống sao cho hiệu quả, tối ưu.</w:t>
      </w:r>
    </w:p>
    <w:p w14:paraId="594307AF" w14:textId="3F70273C" w:rsidR="009B47FE" w:rsidRDefault="009B47FE" w:rsidP="00E32B08">
      <w:pPr>
        <w:pStyle w:val="K-Bullet--Heading"/>
        <w:rPr>
          <w:lang w:val="en-US"/>
        </w:rPr>
      </w:pPr>
      <w:r>
        <w:rPr>
          <w:lang w:val="en-US"/>
        </w:rPr>
        <w:t>Dựa trên những khảo sát và đề xuất trên, chúng em</w:t>
      </w:r>
      <w:r w:rsidR="00DB7AA3">
        <w:rPr>
          <w:lang w:val="en-US"/>
        </w:rPr>
        <w:t xml:space="preserve"> </w:t>
      </w:r>
      <w:r w:rsidR="00180DA1">
        <w:rPr>
          <w:lang w:val="en-US"/>
        </w:rPr>
        <w:t>đã</w:t>
      </w:r>
      <w:r>
        <w:rPr>
          <w:lang w:val="en-US"/>
        </w:rPr>
        <w:t xml:space="preserve"> triển thực tế </w:t>
      </w:r>
      <w:r w:rsidR="00004A06">
        <w:rPr>
          <w:lang w:val="en-US"/>
        </w:rPr>
        <w:t>một</w:t>
      </w:r>
      <w:r w:rsidR="00DB7AA3">
        <w:rPr>
          <w:lang w:val="en-US"/>
        </w:rPr>
        <w:t xml:space="preserve"> thí nghiệm và </w:t>
      </w:r>
      <w:r w:rsidR="00505F26">
        <w:rPr>
          <w:lang w:val="en-US"/>
        </w:rPr>
        <w:t>hai</w:t>
      </w:r>
      <w:r>
        <w:rPr>
          <w:lang w:val="en-US"/>
        </w:rPr>
        <w:t xml:space="preserve"> hệ thống để chứng minh tính thực tiễn của đề tài:</w:t>
      </w:r>
    </w:p>
    <w:p w14:paraId="7B8A9DBC" w14:textId="49FAF960" w:rsidR="00DB7AA3" w:rsidRDefault="00DB7AA3" w:rsidP="00E32B08">
      <w:pPr>
        <w:pStyle w:val="Bullet6"/>
        <w:jc w:val="both"/>
        <w:rPr>
          <w:lang w:val="en-US"/>
        </w:rPr>
      </w:pPr>
      <w:r>
        <w:rPr>
          <w:lang w:val="en-US"/>
        </w:rPr>
        <w:t xml:space="preserve">Thí nghiệm hố cát hỗ trợ tương tác Tangible: </w:t>
      </w:r>
      <w:r w:rsidR="00E41730">
        <w:rPr>
          <w:lang w:val="en-US"/>
        </w:rPr>
        <w:t>d</w:t>
      </w:r>
      <w:r>
        <w:rPr>
          <w:lang w:val="en-US"/>
        </w:rPr>
        <w:t xml:space="preserve">ây là thí nghiệm chúng em </w:t>
      </w:r>
      <w:r w:rsidR="00674D99">
        <w:rPr>
          <w:lang w:val="en-US"/>
        </w:rPr>
        <w:t>đã</w:t>
      </w:r>
      <w:r>
        <w:rPr>
          <w:lang w:val="en-US"/>
        </w:rPr>
        <w:t xml:space="preserve"> thực nghiệm trong quá trình khảo sát độ hiệu quả của kỹ thuật tương tác trực tiếp vào môi trường để làm biến đổi thông tin. Thí nghiệm gồm một hộp chứa cát trắng và máy chiếu, </w:t>
      </w:r>
      <w:r w:rsidR="00BB7F77">
        <w:rPr>
          <w:lang w:val="en-US"/>
        </w:rPr>
        <w:t>Kinect được</w:t>
      </w:r>
      <w:r>
        <w:rPr>
          <w:lang w:val="en-US"/>
        </w:rPr>
        <w:t xml:space="preserve"> lắp</w:t>
      </w:r>
      <w:r w:rsidR="00BB7F77">
        <w:rPr>
          <w:lang w:val="en-US"/>
        </w:rPr>
        <w:t xml:space="preserve"> đặt ở</w:t>
      </w:r>
      <w:r>
        <w:rPr>
          <w:lang w:val="en-US"/>
        </w:rPr>
        <w:t xml:space="preserve"> phía trên, cho phép người dùng dùng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r w:rsidR="008374A9">
        <w:rPr>
          <w:lang w:val="en-US"/>
        </w:rPr>
        <w:t>.</w:t>
      </w:r>
    </w:p>
    <w:p w14:paraId="0FD23B59" w14:textId="31328E6C" w:rsidR="009B47FE" w:rsidRDefault="009B47FE" w:rsidP="00E32B08">
      <w:pPr>
        <w:pStyle w:val="Bullet6"/>
        <w:jc w:val="both"/>
        <w:rPr>
          <w:lang w:val="en-US"/>
        </w:rPr>
      </w:pPr>
      <w:r>
        <w:rPr>
          <w:lang w:val="en-US"/>
        </w:rPr>
        <w:t>Hệ thống bản đồ hỗ trợ tương tác Tangible: H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xml:space="preserve">. Hệ thống thích hợp để phục vụ cho các cuộc thảo luận, thuyết trình cần truyền tải thông </w:t>
      </w:r>
      <w:r>
        <w:rPr>
          <w:lang w:val="en-US"/>
        </w:rPr>
        <w:lastRenderedPageBreak/>
        <w:t xml:space="preserve">tin một cách trực quan, sinh động. Ngoài bản đồ địa lý, hệ thống còn có khả năng triển khai trên các lĩnh vực khác nhau như sinh học, lịch </w:t>
      </w:r>
      <w:proofErr w:type="gramStart"/>
      <w:r>
        <w:rPr>
          <w:lang w:val="en-US"/>
        </w:rPr>
        <w:t>sử,</w:t>
      </w:r>
      <w:r w:rsidR="00DD1B3E">
        <w:rPr>
          <w:lang w:val="en-US"/>
        </w:rPr>
        <w:t>…</w:t>
      </w:r>
      <w:proofErr w:type="gramEnd"/>
      <w:r>
        <w:rPr>
          <w:lang w:val="en-US"/>
        </w:rPr>
        <w:t xml:space="preserve"> nên tiềm năng của hệ thống là rất cao.</w:t>
      </w:r>
    </w:p>
    <w:p w14:paraId="0F3B772A" w14:textId="3A7BC7BD" w:rsidR="00BD5520" w:rsidRPr="00174D00" w:rsidRDefault="009B47FE" w:rsidP="00E32B08">
      <w:pPr>
        <w:pStyle w:val="Bullet6"/>
        <w:jc w:val="both"/>
        <w:rPr>
          <w:lang w:val="en-US"/>
        </w:rPr>
      </w:pPr>
      <w:r>
        <w:rPr>
          <w:lang w:val="en-US"/>
        </w:rPr>
        <w:t xml:space="preserve">Hệ thống chia sẻ dữ liệu cho phép người dùng chia sẻ dữ liệu như </w:t>
      </w:r>
      <w:r w:rsidR="00870108">
        <w:rPr>
          <w:lang w:val="en-US"/>
        </w:rPr>
        <w:t>hình ảnh, tài liệu, ghi chú một cách trực quan</w:t>
      </w:r>
      <w:r w:rsidR="00A72DB4">
        <w:rPr>
          <w:lang w:val="en-US"/>
        </w:rPr>
        <w:t xml:space="preserve"> hỗ trợ tương tác Tangible</w:t>
      </w:r>
      <w:r w:rsidR="00870108">
        <w:rPr>
          <w:lang w:val="en-US"/>
        </w:rPr>
        <w:t>.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p>
    <w:p w14:paraId="775731B7" w14:textId="77777777" w:rsidR="00C6164C" w:rsidRPr="00562157" w:rsidRDefault="00A17CA9" w:rsidP="00CD778B">
      <w:pPr>
        <w:pStyle w:val="Heading2"/>
        <w:rPr>
          <w:lang w:val="en-US"/>
        </w:rPr>
      </w:pPr>
      <w:bookmarkStart w:id="204" w:name="_Toc359938280"/>
      <w:bookmarkStart w:id="205" w:name="_Toc360055357"/>
      <w:bookmarkStart w:id="206" w:name="_Toc360417476"/>
      <w:bookmarkStart w:id="207" w:name="_Toc360417656"/>
      <w:bookmarkStart w:id="208" w:name="_Toc517792111"/>
      <w:r w:rsidRPr="00562157">
        <w:rPr>
          <w:lang w:val="en-US"/>
        </w:rPr>
        <w:t>Nội dung luận văn</w:t>
      </w:r>
      <w:bookmarkEnd w:id="204"/>
      <w:bookmarkEnd w:id="205"/>
      <w:bookmarkEnd w:id="206"/>
      <w:bookmarkEnd w:id="207"/>
      <w:bookmarkEnd w:id="208"/>
      <w:r w:rsidR="00C6164C" w:rsidRPr="00562157">
        <w:rPr>
          <w:lang w:val="en-US"/>
        </w:rPr>
        <w:tab/>
      </w:r>
    </w:p>
    <w:p w14:paraId="671B20CE" w14:textId="77777777" w:rsidR="00A17CA9" w:rsidRPr="00562157" w:rsidRDefault="00A17CA9" w:rsidP="008443E1">
      <w:pPr>
        <w:rPr>
          <w:lang w:val="en-US"/>
        </w:rPr>
      </w:pPr>
      <w:r w:rsidRPr="00562157">
        <w:rPr>
          <w:lang w:val="en-US"/>
        </w:rPr>
        <w:t xml:space="preserve">Luận văn bao gồm </w:t>
      </w:r>
      <w:r w:rsidR="009B5160">
        <w:rPr>
          <w:lang w:val="en-US"/>
        </w:rPr>
        <w:t>6</w:t>
      </w:r>
      <w:r w:rsidRPr="00562157">
        <w:rPr>
          <w:lang w:val="en-US"/>
        </w:rPr>
        <w:t xml:space="preserve"> chương, sau đây là nội dung chính của từng chương.</w:t>
      </w:r>
    </w:p>
    <w:p w14:paraId="16C66B43" w14:textId="5FF37610"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1</w:t>
      </w:r>
      <w:r w:rsidRPr="00562157">
        <w:rPr>
          <w:b/>
          <w:lang w:val="en-US"/>
        </w:rPr>
        <w:fldChar w:fldCharType="end"/>
      </w:r>
      <w:r w:rsidRPr="00562157">
        <w:rPr>
          <w:b/>
          <w:lang w:val="en-US"/>
        </w:rPr>
        <w:t xml:space="preserve">: </w:t>
      </w:r>
      <w:r w:rsidR="00C543D2">
        <w:rPr>
          <w:lang w:val="en-US"/>
        </w:rPr>
        <w:t>Giới thiệu định nghĩa về Tangible và các kỹ thuật tương tác trong môi trường hỗ trợ Tangible. Khảo sát các cách tiếp cận khi xây dựng môi trường hỗ trợ Tangible của các nhóm nghiên cứu khác trên thế giới. Tiếp theo đó, chúng em nêu lý do và động lực để thực hiện đề tài, và đề ra các mục tiêu cần thực hiện được trong đề tài này.</w:t>
      </w:r>
    </w:p>
    <w:p w14:paraId="550D9672" w14:textId="25FFCCF6" w:rsidR="0039626C" w:rsidRPr="00C543D2" w:rsidRDefault="00F92E6E" w:rsidP="00261AD8">
      <w:pPr>
        <w:rPr>
          <w:lang w:val="en-US"/>
        </w:rPr>
      </w:pPr>
      <w:r>
        <w:rPr>
          <w:b/>
          <w:lang w:val="en-US"/>
        </w:rPr>
        <w:fldChar w:fldCharType="begin"/>
      </w:r>
      <w:r>
        <w:rPr>
          <w:b/>
          <w:lang w:val="en-US"/>
        </w:rPr>
        <w:instrText xml:space="preserve"> REF _Ref517907790 \r \h </w:instrText>
      </w:r>
      <w:r>
        <w:rPr>
          <w:b/>
          <w:lang w:val="en-US"/>
        </w:rPr>
      </w:r>
      <w:r>
        <w:rPr>
          <w:b/>
          <w:lang w:val="en-US"/>
        </w:rPr>
        <w:fldChar w:fldCharType="separate"/>
      </w:r>
      <w:r>
        <w:rPr>
          <w:b/>
          <w:lang w:val="en-US"/>
        </w:rPr>
        <w:t>Chương 2</w:t>
      </w:r>
      <w:r>
        <w:rPr>
          <w:b/>
          <w:lang w:val="en-US"/>
        </w:rPr>
        <w:fldChar w:fldCharType="end"/>
      </w:r>
      <w:r w:rsidR="00056C84" w:rsidRPr="00562157">
        <w:rPr>
          <w:b/>
          <w:lang w:val="en-US"/>
        </w:rPr>
        <w:t>:</w:t>
      </w:r>
      <w:r w:rsidR="00C543D2">
        <w:rPr>
          <w:b/>
          <w:lang w:val="en-US"/>
        </w:rPr>
        <w:t xml:space="preserve"> </w:t>
      </w:r>
      <w:r>
        <w:rPr>
          <w:lang w:val="en-US"/>
        </w:rPr>
        <w:t>T</w:t>
      </w:r>
      <w:r w:rsidR="00C543D2">
        <w:rPr>
          <w:lang w:val="en-US"/>
        </w:rPr>
        <w:t xml:space="preserve">rình bày về các để xuất để nhận dạng vật thể và theo vết vật thể. </w:t>
      </w:r>
      <w:r w:rsidR="008F6B4C">
        <w:rPr>
          <w:lang w:val="en-US"/>
        </w:rPr>
        <w:t>Khảo sát Framework hỗ trợ nhận dạng Vuforia.</w:t>
      </w:r>
      <w:r w:rsidR="00C543D2">
        <w:rPr>
          <w:lang w:val="en-US"/>
        </w:rPr>
        <w:t xml:space="preserve"> </w:t>
      </w:r>
      <w:r w:rsidR="00014031">
        <w:rPr>
          <w:lang w:val="en-US"/>
        </w:rPr>
        <w:t>Tổng quan về</w:t>
      </w:r>
      <w:r w:rsidR="00C543D2">
        <w:rPr>
          <w:lang w:val="en-US"/>
        </w:rPr>
        <w:t xml:space="preserve"> lịch sử, cấu trúc phần cứng của Kinect và cách tích hợp Kinect vào hệ thống, sử dụng các thư viện hỗ trợ lập trình như Kinect SDK.</w:t>
      </w:r>
    </w:p>
    <w:p w14:paraId="05517A98" w14:textId="1EDB124D"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3</w:t>
      </w:r>
      <w:r w:rsidRPr="00562157">
        <w:rPr>
          <w:b/>
          <w:lang w:val="en-US"/>
        </w:rPr>
        <w:fldChar w:fldCharType="end"/>
      </w:r>
      <w:r w:rsidR="00154FCC">
        <w:rPr>
          <w:b/>
          <w:lang w:val="en-US"/>
        </w:rPr>
        <w:t xml:space="preserve">: </w:t>
      </w:r>
      <w:r w:rsidR="00373D26">
        <w:rPr>
          <w:lang w:val="en-US"/>
        </w:rPr>
        <w:t>T</w:t>
      </w:r>
      <w:r w:rsidR="00423E46">
        <w:rPr>
          <w:lang w:val="en-US"/>
        </w:rPr>
        <w:t xml:space="preserve">rình bày các vấn đề kỹ thuật trong Unity, </w:t>
      </w:r>
      <w:r w:rsidR="00A3641E">
        <w:rPr>
          <w:lang w:val="en-US"/>
        </w:rPr>
        <w:t>lý do cần tìm hiểu các kỹ thuật đó và cách sử dụng trong thực tế như thế nào.</w:t>
      </w:r>
    </w:p>
    <w:p w14:paraId="21D8D144" w14:textId="74AF059F"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4</w:t>
      </w:r>
      <w:r w:rsidRPr="00174D00">
        <w:rPr>
          <w:b/>
          <w:lang w:val="en-US"/>
        </w:rPr>
        <w:fldChar w:fldCharType="end"/>
      </w:r>
      <w:r w:rsidRPr="00174D00">
        <w:rPr>
          <w:b/>
          <w:lang w:val="en-US"/>
        </w:rPr>
        <w:t>:</w:t>
      </w:r>
      <w:r w:rsidR="00A3641E">
        <w:rPr>
          <w:b/>
          <w:lang w:val="en-US"/>
        </w:rPr>
        <w:t xml:space="preserve"> </w:t>
      </w:r>
      <w:r w:rsidR="00373D26">
        <w:rPr>
          <w:lang w:val="en-US"/>
        </w:rPr>
        <w:t>T</w:t>
      </w:r>
      <w:r w:rsidR="00A3641E">
        <w:rPr>
          <w:lang w:val="en-US"/>
        </w:rPr>
        <w:t>rình bày kiến trúc hệ thống bản đồ hỗ trợ tương tác Tangible, kỹ thuật ánh xạ tọa độ trong hệ thống và các chức năng nổi bật.</w:t>
      </w:r>
    </w:p>
    <w:p w14:paraId="15E0F273" w14:textId="7CB018AE"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5</w:t>
      </w:r>
      <w:r w:rsidRPr="00174D00">
        <w:rPr>
          <w:b/>
          <w:lang w:val="en-US"/>
        </w:rPr>
        <w:fldChar w:fldCharType="end"/>
      </w:r>
      <w:r w:rsidRPr="00174D00">
        <w:rPr>
          <w:b/>
          <w:lang w:val="en-US"/>
        </w:rPr>
        <w:t>:</w:t>
      </w:r>
      <w:r w:rsidR="00A3641E">
        <w:rPr>
          <w:b/>
          <w:lang w:val="en-US"/>
        </w:rPr>
        <w:t xml:space="preserve"> </w:t>
      </w:r>
      <w:r w:rsidR="00373D26">
        <w:rPr>
          <w:lang w:val="en-US"/>
        </w:rPr>
        <w:t>T</w:t>
      </w:r>
      <w:r w:rsidR="00A3641E">
        <w:rPr>
          <w:lang w:val="en-US"/>
        </w:rPr>
        <w:t>rình bày kiến trúc hệ thống chia sẽ dữ liệu hỗ trợ tương tác Tangible và các chức năng nổi bật.</w:t>
      </w:r>
    </w:p>
    <w:p w14:paraId="71C1E9F6" w14:textId="26E024F7"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sidR="00C32F9A">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separate"/>
      </w:r>
      <w:r w:rsidR="00C32F9A">
        <w:rPr>
          <w:bCs/>
          <w:lang w:val="en-US"/>
        </w:rPr>
        <w:t>.</w:t>
      </w:r>
      <w:r w:rsidR="00DC6D7A" w:rsidRPr="00562157">
        <w:rPr>
          <w:b/>
          <w:lang w:val="en-US"/>
        </w:rPr>
        <w:fldChar w:fldCharType="end"/>
      </w:r>
      <w:r w:rsidR="00DC6D7A" w:rsidRPr="00562157">
        <w:rPr>
          <w:b/>
          <w:lang w:val="en-US"/>
        </w:rPr>
        <w:t xml:space="preserve">: </w:t>
      </w:r>
      <w:r w:rsidR="0091274C">
        <w:rPr>
          <w:lang w:val="en-US"/>
        </w:rPr>
        <w:t>T</w:t>
      </w:r>
      <w:r w:rsidR="00F3039A" w:rsidRPr="00562157">
        <w:rPr>
          <w:lang w:val="en-US"/>
        </w:rPr>
        <w:t>rình bày các kết quả đã đạt được trong quá trình thực hiện đề tài và hướng phát triển trong tương lai.</w:t>
      </w:r>
    </w:p>
    <w:p w14:paraId="37396772" w14:textId="77777777" w:rsidR="00FF07E6" w:rsidRPr="00562157" w:rsidRDefault="006D3E77" w:rsidP="00CD778B">
      <w:pPr>
        <w:pStyle w:val="Heading1"/>
        <w:rPr>
          <w:lang w:val="en-US"/>
        </w:rPr>
      </w:pPr>
      <w:bookmarkStart w:id="209" w:name="_Toc201850495"/>
      <w:bookmarkEnd w:id="153"/>
      <w:bookmarkEnd w:id="163"/>
      <w:bookmarkEnd w:id="164"/>
      <w:r w:rsidRPr="00562157">
        <w:rPr>
          <w:lang w:val="en-US"/>
        </w:rPr>
        <w:lastRenderedPageBreak/>
        <w:br/>
      </w:r>
      <w:bookmarkStart w:id="210" w:name="_Toc517792112"/>
      <w:bookmarkStart w:id="211" w:name="_Ref517907790"/>
      <w:bookmarkStart w:id="212" w:name="_Ref517907963"/>
      <w:bookmarkStart w:id="213" w:name="_Toc359938291"/>
      <w:bookmarkStart w:id="214" w:name="_Ref517949089"/>
      <w:r w:rsidR="00F96E68">
        <w:rPr>
          <w:lang w:val="en-US"/>
        </w:rPr>
        <w:t>Các phương pháp nhận dạng vật thể</w:t>
      </w:r>
      <w:bookmarkEnd w:id="210"/>
      <w:bookmarkEnd w:id="211"/>
      <w:bookmarkEnd w:id="212"/>
      <w:bookmarkEnd w:id="214"/>
    </w:p>
    <w:p w14:paraId="30425B9A" w14:textId="7CE4FE72"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FB7C52">
        <w:rPr>
          <w:b/>
          <w:bCs/>
          <w:lang w:val="en-US"/>
        </w:rPr>
        <w:fldChar w:fldCharType="begin"/>
      </w:r>
      <w:r w:rsidR="00FB7C52">
        <w:rPr>
          <w:lang w:val="en-US"/>
        </w:rPr>
        <w:instrText xml:space="preserve"> REF _Ref517907963 \r \h </w:instrText>
      </w:r>
      <w:r w:rsidR="00FB7C52">
        <w:rPr>
          <w:b/>
          <w:bCs/>
          <w:lang w:val="en-US"/>
        </w:rPr>
      </w:r>
      <w:r w:rsidR="00FB7C52">
        <w:rPr>
          <w:b/>
          <w:bCs/>
          <w:lang w:val="en-US"/>
        </w:rPr>
        <w:fldChar w:fldCharType="separate"/>
      </w:r>
      <w:r w:rsidR="00FB7C52">
        <w:rPr>
          <w:lang w:val="en-US"/>
        </w:rPr>
        <w:t>Chương 2</w:t>
      </w:r>
      <w:r w:rsidR="00FB7C52">
        <w:rPr>
          <w:b/>
          <w:bCs/>
          <w:lang w:val="en-US"/>
        </w:rPr>
        <w:fldChar w:fldCharType="end"/>
      </w:r>
      <w:r w:rsidR="00C32F9A">
        <w:rPr>
          <w:b/>
          <w:bCs/>
          <w:lang w:val="en-US"/>
        </w:rPr>
        <w:t>.</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14:paraId="7CC0FEF4" w14:textId="77777777" w:rsidR="00FF07E6" w:rsidRDefault="00FF07E6" w:rsidP="00CD778B">
      <w:pPr>
        <w:pStyle w:val="Heading2"/>
        <w:rPr>
          <w:lang w:val="en-US"/>
        </w:rPr>
      </w:pPr>
      <w:bookmarkStart w:id="215" w:name="_Toc359716065"/>
      <w:bookmarkStart w:id="216" w:name="_Toc360055359"/>
      <w:bookmarkStart w:id="217" w:name="_Toc360417478"/>
      <w:bookmarkStart w:id="218" w:name="_Toc360417658"/>
      <w:bookmarkStart w:id="219" w:name="_Toc517792113"/>
      <w:r w:rsidRPr="00562157">
        <w:rPr>
          <w:lang w:val="en-US"/>
        </w:rPr>
        <w:t>T</w:t>
      </w:r>
      <w:bookmarkEnd w:id="215"/>
      <w:bookmarkEnd w:id="216"/>
      <w:bookmarkEnd w:id="217"/>
      <w:bookmarkEnd w:id="218"/>
      <w:r w:rsidR="00F96E68">
        <w:rPr>
          <w:lang w:val="en-US"/>
        </w:rPr>
        <w:t xml:space="preserve">ổng quan về </w:t>
      </w:r>
      <w:r w:rsidR="007720AB">
        <w:rPr>
          <w:lang w:val="en-US"/>
        </w:rPr>
        <w:t xml:space="preserve">vấn đề </w:t>
      </w:r>
      <w:r w:rsidR="00F96E68">
        <w:rPr>
          <w:lang w:val="en-US"/>
        </w:rPr>
        <w:t>nhận dạng</w:t>
      </w:r>
      <w:bookmarkEnd w:id="219"/>
    </w:p>
    <w:p w14:paraId="1301D8F2" w14:textId="77777777" w:rsidR="004C71ED" w:rsidRDefault="004C71ED" w:rsidP="00143180">
      <w:pPr>
        <w:pStyle w:val="Problem"/>
        <w:rPr>
          <w:lang w:val="en-US"/>
        </w:rPr>
      </w:pPr>
      <w:r>
        <w:rPr>
          <w:lang w:val="en-US"/>
        </w:rPr>
        <w:t>Đặt vấn đề</w:t>
      </w:r>
    </w:p>
    <w:p w14:paraId="48EC6A98" w14:textId="63E962A8"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w:t>
      </w:r>
      <w:r w:rsidR="00A67D92">
        <w:rPr>
          <w:lang w:val="en-US"/>
        </w:rPr>
        <w:t xml:space="preserve">theo dõi </w:t>
      </w:r>
      <w:r>
        <w:rPr>
          <w:lang w:val="en-US"/>
        </w:rPr>
        <w:t>các hành vi, thao tác của người dùng giao tiếp v</w:t>
      </w:r>
      <w:r w:rsidR="0080665A">
        <w:rPr>
          <w:lang w:val="en-US"/>
        </w:rPr>
        <w:t>ớ</w:t>
      </w:r>
      <w:r>
        <w:rPr>
          <w:lang w:val="en-US"/>
        </w:rPr>
        <w:t>i hệ thống.</w:t>
      </w:r>
      <w:r w:rsidR="00A04579">
        <w:rPr>
          <w:lang w:val="en-US"/>
        </w:rPr>
        <w:t xml:space="preserve"> Với nhiệm vụ trả lời câu hỏi:</w:t>
      </w:r>
      <w:r>
        <w:rPr>
          <w:lang w:val="en-US"/>
        </w:rPr>
        <w:t xml:space="preserve"> Làm sao để xác định sự xuất hiện của một </w:t>
      </w:r>
      <w:proofErr w:type="gramStart"/>
      <w:r>
        <w:rPr>
          <w:lang w:val="en-US"/>
        </w:rPr>
        <w:t>vật ?</w:t>
      </w:r>
      <w:proofErr w:type="gramEnd"/>
      <w:r>
        <w:rPr>
          <w:lang w:val="en-US"/>
        </w:rPr>
        <w:t xml:space="preserve"> Làm sao để truy vết được sự thay đổi vị trí của vật </w:t>
      </w:r>
      <w:proofErr w:type="gramStart"/>
      <w:r>
        <w:rPr>
          <w:lang w:val="en-US"/>
        </w:rPr>
        <w:t>đó</w:t>
      </w:r>
      <w:r w:rsidR="00F453A6">
        <w:rPr>
          <w:lang w:val="en-US"/>
        </w:rPr>
        <w:t xml:space="preserve"> ?</w:t>
      </w:r>
      <w:proofErr w:type="gramEnd"/>
    </w:p>
    <w:p w14:paraId="30C22947" w14:textId="77777777" w:rsidR="004C71ED" w:rsidRDefault="004C71ED" w:rsidP="00143180">
      <w:pPr>
        <w:pStyle w:val="Solution"/>
        <w:rPr>
          <w:lang w:val="en-US"/>
        </w:rPr>
      </w:pPr>
      <w:r>
        <w:rPr>
          <w:lang w:val="en-US"/>
        </w:rPr>
        <w:t>Giải pháp</w:t>
      </w:r>
    </w:p>
    <w:p w14:paraId="23B65D64" w14:textId="20384E90"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w:t>
      </w:r>
      <w:r w:rsidR="00AD2717">
        <w:rPr>
          <w:lang w:val="en-US"/>
        </w:rPr>
        <w:t>quyết định</w:t>
      </w:r>
      <w:r>
        <w:rPr>
          <w:lang w:val="en-US"/>
        </w:rPr>
        <w:t xml:space="preserve"> phương pháp phù hợp nhất</w:t>
      </w:r>
      <w:r w:rsidR="00EA5FA8">
        <w:rPr>
          <w:lang w:val="en-US"/>
        </w:rPr>
        <w:t xml:space="preserve"> cho hệ thống chúng em xây dựng</w:t>
      </w:r>
      <w:r>
        <w:rPr>
          <w:lang w:val="en-US"/>
        </w:rPr>
        <w:t xml:space="preserve">: </w:t>
      </w:r>
    </w:p>
    <w:p w14:paraId="26297B94" w14:textId="2B8C2AD0" w:rsidR="00780A65" w:rsidRDefault="00780A65" w:rsidP="00780A65">
      <w:pPr>
        <w:pStyle w:val="K-Bullet--Heading"/>
        <w:rPr>
          <w:lang w:val="en-US"/>
        </w:rPr>
      </w:pPr>
      <w:r>
        <w:rPr>
          <w:lang w:val="en-US"/>
        </w:rPr>
        <w:t>Nhận dạng bằng màu đơn sắc (</w:t>
      </w:r>
      <w:r w:rsidR="007C2D91">
        <w:rPr>
          <w:lang w:val="en-US"/>
        </w:rPr>
        <w:t>Mục</w:t>
      </w:r>
      <w:r>
        <w:rPr>
          <w:lang w:val="en-US"/>
        </w:rPr>
        <w:t xml:space="preserve"> </w:t>
      </w:r>
      <w:r>
        <w:rPr>
          <w:lang w:val="en-US"/>
        </w:rPr>
        <w:fldChar w:fldCharType="begin"/>
      </w:r>
      <w:r>
        <w:rPr>
          <w:lang w:val="en-US"/>
        </w:rPr>
        <w:instrText xml:space="preserve"> REF _Ref516434052 \r \h </w:instrText>
      </w:r>
      <w:r>
        <w:rPr>
          <w:lang w:val="en-US"/>
        </w:rPr>
      </w:r>
      <w:r>
        <w:rPr>
          <w:lang w:val="en-US"/>
        </w:rPr>
        <w:fldChar w:fldCharType="separate"/>
      </w:r>
      <w:r w:rsidR="00C32F9A">
        <w:rPr>
          <w:lang w:val="en-US"/>
        </w:rPr>
        <w:t>2.2</w:t>
      </w:r>
      <w:r>
        <w:rPr>
          <w:lang w:val="en-US"/>
        </w:rPr>
        <w:fldChar w:fldCharType="end"/>
      </w:r>
      <w:r>
        <w:rPr>
          <w:lang w:val="en-US"/>
        </w:rPr>
        <w:t>)</w:t>
      </w:r>
    </w:p>
    <w:p w14:paraId="2076A3BA" w14:textId="4593B9D1" w:rsidR="00780A65" w:rsidRDefault="00780A65" w:rsidP="00780A65">
      <w:pPr>
        <w:pStyle w:val="K-Bullet--Heading"/>
        <w:rPr>
          <w:lang w:val="en-US"/>
        </w:rPr>
      </w:pPr>
      <w:r w:rsidRPr="00780A65">
        <w:rPr>
          <w:lang w:val="en-US"/>
        </w:rPr>
        <w:t>Nhận dạng bằng</w:t>
      </w:r>
      <w:r>
        <w:rPr>
          <w:lang w:val="en-US"/>
        </w:rPr>
        <w:t xml:space="preserve"> họa tiết ảnh áp dụng Vuforia (</w:t>
      </w:r>
      <w:r w:rsidR="00366ECB">
        <w:rPr>
          <w:lang w:val="en-US"/>
        </w:rPr>
        <w:t>Mục</w:t>
      </w:r>
      <w:r>
        <w:rPr>
          <w:lang w:val="en-US"/>
        </w:rPr>
        <w:t xml:space="preserve"> </w:t>
      </w:r>
      <w:r>
        <w:rPr>
          <w:lang w:val="en-US"/>
        </w:rPr>
        <w:fldChar w:fldCharType="begin"/>
      </w:r>
      <w:r>
        <w:rPr>
          <w:lang w:val="en-US"/>
        </w:rPr>
        <w:instrText xml:space="preserve"> REF _Ref516434167 \r \h </w:instrText>
      </w:r>
      <w:r>
        <w:rPr>
          <w:lang w:val="en-US"/>
        </w:rPr>
      </w:r>
      <w:r>
        <w:rPr>
          <w:lang w:val="en-US"/>
        </w:rPr>
        <w:fldChar w:fldCharType="separate"/>
      </w:r>
      <w:r w:rsidR="00C32F9A">
        <w:rPr>
          <w:lang w:val="en-US"/>
        </w:rPr>
        <w:t>2.3</w:t>
      </w:r>
      <w:r>
        <w:rPr>
          <w:lang w:val="en-US"/>
        </w:rPr>
        <w:fldChar w:fldCharType="end"/>
      </w:r>
      <w:r>
        <w:rPr>
          <w:lang w:val="en-US"/>
        </w:rPr>
        <w:t>)</w:t>
      </w:r>
    </w:p>
    <w:p w14:paraId="0273CA93" w14:textId="64A4A0D0" w:rsidR="00780A65" w:rsidRPr="00780A65" w:rsidRDefault="00780A65" w:rsidP="00780A65">
      <w:pPr>
        <w:pStyle w:val="K-Bullet--Heading"/>
        <w:rPr>
          <w:lang w:val="en-US"/>
        </w:rPr>
      </w:pPr>
      <w:r>
        <w:rPr>
          <w:lang w:val="en-US"/>
        </w:rPr>
        <w:t>Nhận dạng bằng ảnh hồng ngoại kết hợp thông tin độ sâu (</w:t>
      </w:r>
      <w:r w:rsidR="00E84083">
        <w:rPr>
          <w:lang w:val="en-US"/>
        </w:rPr>
        <w:t>Mục</w:t>
      </w:r>
      <w:r>
        <w:rPr>
          <w:lang w:val="en-US"/>
        </w:rPr>
        <w:t xml:space="preserve"> </w:t>
      </w:r>
      <w:r>
        <w:rPr>
          <w:lang w:val="en-US"/>
        </w:rPr>
        <w:fldChar w:fldCharType="begin"/>
      </w:r>
      <w:r>
        <w:rPr>
          <w:lang w:val="en-US"/>
        </w:rPr>
        <w:instrText xml:space="preserve"> REF _Ref516434178 \r \h </w:instrText>
      </w:r>
      <w:r>
        <w:rPr>
          <w:lang w:val="en-US"/>
        </w:rPr>
      </w:r>
      <w:r>
        <w:rPr>
          <w:lang w:val="en-US"/>
        </w:rPr>
        <w:fldChar w:fldCharType="separate"/>
      </w:r>
      <w:r w:rsidR="00C32F9A">
        <w:rPr>
          <w:lang w:val="en-US"/>
        </w:rPr>
        <w:t>2.4</w:t>
      </w:r>
      <w:r>
        <w:rPr>
          <w:lang w:val="en-US"/>
        </w:rPr>
        <w:fldChar w:fldCharType="end"/>
      </w:r>
      <w:r>
        <w:rPr>
          <w:lang w:val="en-US"/>
        </w:rPr>
        <w:t>)</w:t>
      </w:r>
    </w:p>
    <w:p w14:paraId="2F2F1F21" w14:textId="77777777" w:rsidR="00FF07E6" w:rsidRDefault="00F96E68" w:rsidP="00CD778B">
      <w:pPr>
        <w:pStyle w:val="Heading2"/>
        <w:rPr>
          <w:lang w:val="en-US"/>
        </w:rPr>
      </w:pPr>
      <w:bookmarkStart w:id="220" w:name="_Ref516434052"/>
      <w:bookmarkStart w:id="221" w:name="_Toc517792114"/>
      <w:r>
        <w:rPr>
          <w:lang w:val="en-US"/>
        </w:rPr>
        <w:t xml:space="preserve">Nhận dạng vật bằng </w:t>
      </w:r>
      <w:r w:rsidR="00773F55">
        <w:rPr>
          <w:lang w:val="en-US"/>
        </w:rPr>
        <w:t>ảnh màu</w:t>
      </w:r>
      <w:bookmarkEnd w:id="220"/>
      <w:bookmarkEnd w:id="221"/>
    </w:p>
    <w:p w14:paraId="3DC9F188" w14:textId="6D3F40FA"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 xml:space="preserve">HD (webcam) hiệu </w:t>
      </w:r>
      <w:r w:rsidR="00142348">
        <w:rPr>
          <w:lang w:val="en-US"/>
        </w:rPr>
        <w:t>Logitech với mã C170</w:t>
      </w:r>
      <w:r>
        <w:rPr>
          <w:lang w:val="en-US"/>
        </w:rPr>
        <w:t xml:space="preserve"> để thực hiện lấy ảnh màu cho việc nhận dạng.</w:t>
      </w:r>
    </w:p>
    <w:p w14:paraId="0743D643" w14:textId="3F2100F1" w:rsidR="004C71ED" w:rsidRDefault="004C71ED" w:rsidP="004C71ED">
      <w:r>
        <w:rPr>
          <w:lang w:val="en-US"/>
        </w:rPr>
        <w:t xml:space="preserve">Chúng em áp dụng các phương pháp xử lý ảnh cơ bản để nhận dạng vật theo màu sắc theo quy trình </w:t>
      </w:r>
      <w:r w:rsidR="00BB51F4">
        <w:rPr>
          <w:lang w:val="en-US"/>
        </w:rPr>
        <w:t xml:space="preserve">như ở </w:t>
      </w:r>
      <w:r w:rsidR="00BB51F4">
        <w:rPr>
          <w:lang w:val="en-US"/>
        </w:rPr>
        <w:fldChar w:fldCharType="begin"/>
      </w:r>
      <w:r w:rsidR="00BB51F4">
        <w:rPr>
          <w:lang w:val="en-US"/>
        </w:rPr>
        <w:instrText xml:space="preserve"> REF _Ref515734111 \h </w:instrText>
      </w:r>
      <w:r w:rsidR="00BB51F4">
        <w:rPr>
          <w:lang w:val="en-US"/>
        </w:rPr>
      </w:r>
      <w:r w:rsidR="00BB51F4">
        <w:rPr>
          <w:lang w:val="en-US"/>
        </w:rPr>
        <w:fldChar w:fldCharType="separate"/>
      </w:r>
      <w:r w:rsidR="00BB51F4">
        <w:t xml:space="preserve">Sơ đồ </w:t>
      </w:r>
      <w:r w:rsidR="00BB51F4">
        <w:rPr>
          <w:noProof/>
        </w:rPr>
        <w:t>2</w:t>
      </w:r>
      <w:r w:rsidR="00BB51F4">
        <w:noBreakHyphen/>
      </w:r>
      <w:r w:rsidR="00BB51F4">
        <w:rPr>
          <w:noProof/>
        </w:rPr>
        <w:t>1</w:t>
      </w:r>
      <w:r w:rsidR="00BB51F4">
        <w:rPr>
          <w:lang w:val="en-US"/>
        </w:rPr>
        <w:fldChar w:fldCharType="end"/>
      </w:r>
      <w:r w:rsidR="00BB51F4">
        <w:rPr>
          <w:lang w:val="en-US"/>
        </w:rPr>
        <w:t>.</w:t>
      </w:r>
      <w:r w:rsidR="00C226F4" w:rsidRPr="00C226F4">
        <w:t xml:space="preserve"> </w:t>
      </w:r>
      <w:r w:rsidR="00C226F4">
        <w:t xml:space="preserve">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w:t>
      </w:r>
      <w:r w:rsidR="00C226F4">
        <w:lastRenderedPageBreak/>
        <w:t xml:space="preserve">dạng. Dựa vào biểu đồ histogram, ta áp </w:t>
      </w:r>
      <w:proofErr w:type="gramStart"/>
      <w:r w:rsidR="00C226F4">
        <w:t>dụng  phương</w:t>
      </w:r>
      <w:proofErr w:type="gramEnd"/>
      <w:r w:rsidR="00C226F4">
        <w:t xml:space="preserve"> pháp Back Projection để lấy được ảnh xác suất màu sắc có thể xuất hiện trong mỗi điểm ảnh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C226F4">
        <w:fldChar w:fldCharType="begin"/>
      </w:r>
      <w:r w:rsidR="00C226F4">
        <w:instrText xml:space="preserve"> REF _Ref515626136 \h </w:instrText>
      </w:r>
      <w:r w:rsidR="00C226F4">
        <w:fldChar w:fldCharType="end"/>
      </w:r>
      <w:r w:rsidR="00C226F4">
        <w:t>B. Sau đó đem chồng lên 1 lớp ảnh Mask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A) đã lọc theo ngưỡng màu từ ảnh gốc. Kết quả thu </w:t>
      </w:r>
      <w:proofErr w:type="gramStart"/>
      <w:r w:rsidR="00C226F4">
        <w:t>được  ta</w:t>
      </w:r>
      <w:proofErr w:type="gramEnd"/>
      <w:r w:rsidR="00C226F4">
        <w:t xml:space="preserve"> sẽ thu được một ảnh trắng đen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w:t>
      </w:r>
    </w:p>
    <w:p w14:paraId="46438B64" w14:textId="77777777" w:rsidR="003F5375" w:rsidRDefault="00BA4D1C" w:rsidP="003F5375">
      <w:pPr>
        <w:rPr>
          <w:szCs w:val="26"/>
        </w:rPr>
      </w:pPr>
      <w:r>
        <w:t>Để thu được kết quả chính xác hơn, ta tiến hành bước lọc nhiễu</w:t>
      </w:r>
      <w:r w:rsidR="003F5375">
        <w:t xml:space="preserve">. </w:t>
      </w:r>
      <w:r w:rsidR="003F5375">
        <w:rPr>
          <w:rFonts w:eastAsia="Times New Roman"/>
          <w:szCs w:val="26"/>
        </w:rPr>
        <w:t>Để lọc các giá trị nhiễu này, ta</w:t>
      </w:r>
      <w:r w:rsidR="003F5375" w:rsidRPr="0037179C">
        <w:rPr>
          <w:szCs w:val="26"/>
        </w:rPr>
        <w:t xml:space="preserve"> áp dụng phương pháp lọc nhiễu hình thái (morphology)</w:t>
      </w:r>
      <w:r w:rsidR="003F5375">
        <w:rPr>
          <w:szCs w:val="26"/>
        </w:rPr>
        <w:t xml:space="preserve"> với 2 thao tác cơ bản là co ảnh (erosion) và giãn nở ảnh (dilation). Ý tưởng chính của phương pháp này là dùng phép toán erosion làm </w:t>
      </w:r>
      <w:r w:rsidR="003F5375" w:rsidRPr="005655FF">
        <w:rPr>
          <w:szCs w:val="26"/>
        </w:rPr>
        <w:t>giảm kích thước của đối tượng, tách rời các đối tượng gần nhau</w:t>
      </w:r>
      <w:r w:rsidR="003F5375">
        <w:rPr>
          <w:szCs w:val="26"/>
        </w:rPr>
        <w:t xml:space="preserve">, từ đó làm tiêu biến các điểm nhiễu nhỏ. Sau đó sẽ dùng phép toán dilation </w:t>
      </w:r>
      <w:r w:rsidR="003F5375" w:rsidRPr="005655FF">
        <w:rPr>
          <w:szCs w:val="26"/>
        </w:rPr>
        <w:t>làm cho đối tượng ban đầu trong ảnh tăng lên về kích thước </w:t>
      </w:r>
      <w:r w:rsidR="003F5375">
        <w:rPr>
          <w:szCs w:val="26"/>
        </w:rPr>
        <w:t>để vùng biên của vật thể tròn trịa, mịn hơn.</w:t>
      </w:r>
    </w:p>
    <w:p w14:paraId="702DF151" w14:textId="68E57843" w:rsidR="00BA4D1C" w:rsidRDefault="00BA4D1C" w:rsidP="004C71ED">
      <w:pPr>
        <w:rPr>
          <w:lang w:val="en-US"/>
        </w:rPr>
      </w:pPr>
    </w:p>
    <w:p w14:paraId="507F7260" w14:textId="77777777" w:rsidR="00E51693" w:rsidRDefault="00E51693" w:rsidP="004C71ED">
      <w:pPr>
        <w:rPr>
          <w:lang w:val="en-US"/>
        </w:rPr>
      </w:pPr>
    </w:p>
    <w:p w14:paraId="4453A2E5" w14:textId="3735701A" w:rsidR="004C71ED" w:rsidRDefault="004C71ED" w:rsidP="00BB51F4">
      <w:pPr>
        <w:keepNext/>
        <w:ind w:firstLine="0"/>
        <w:jc w:val="center"/>
      </w:pPr>
      <w:r w:rsidRPr="00E416AE">
        <w:rPr>
          <w:rFonts w:eastAsia="Times New Roman"/>
          <w:noProof/>
          <w:szCs w:val="26"/>
        </w:rPr>
        <mc:AlternateContent>
          <mc:Choice Requires="wpg">
            <w:drawing>
              <wp:inline distT="0" distB="0" distL="0" distR="0" wp14:anchorId="2659B8BC" wp14:editId="5B10C5A2">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BD2D925" w14:textId="77777777" w:rsidR="004D5133" w:rsidRPr="00E416AE" w:rsidRDefault="004D5133"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95421FC" w14:textId="77777777" w:rsidR="004D5133" w:rsidRPr="00E416AE" w:rsidRDefault="004D5133"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181D3BE" w14:textId="77777777" w:rsidR="004D5133" w:rsidRPr="00E416AE" w:rsidRDefault="004D5133"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30662F1" w14:textId="77777777" w:rsidR="004D5133" w:rsidRPr="00E416AE" w:rsidRDefault="004D5133"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9282A3E" w14:textId="77777777" w:rsidR="004D5133" w:rsidRPr="00E416AE" w:rsidRDefault="004D5133"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4BDA4EFF" w14:textId="77777777" w:rsidR="004D5133" w:rsidRPr="00E416AE" w:rsidRDefault="004D5133"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D2E864F" w14:textId="77777777" w:rsidR="004D5133" w:rsidRPr="00E416AE" w:rsidRDefault="004D5133"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659B8BC"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14:paraId="5BD2D925" w14:textId="77777777" w:rsidR="004D5133" w:rsidRPr="00E416AE" w:rsidRDefault="004D5133"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14:paraId="595421FC" w14:textId="77777777" w:rsidR="004D5133" w:rsidRPr="00E416AE" w:rsidRDefault="004D5133"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14:paraId="6181D3BE" w14:textId="77777777" w:rsidR="004D5133" w:rsidRPr="00E416AE" w:rsidRDefault="004D5133"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14:paraId="730662F1" w14:textId="77777777" w:rsidR="004D5133" w:rsidRPr="00E416AE" w:rsidRDefault="004D5133"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14:paraId="69282A3E" w14:textId="77777777" w:rsidR="004D5133" w:rsidRPr="00E416AE" w:rsidRDefault="004D5133"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14:paraId="4BDA4EFF" w14:textId="77777777" w:rsidR="004D5133" w:rsidRPr="00E416AE" w:rsidRDefault="004D5133"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14:paraId="7D2E864F" w14:textId="77777777" w:rsidR="004D5133" w:rsidRPr="00E416AE" w:rsidRDefault="004D5133"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14:paraId="181A5AC2" w14:textId="77777777" w:rsidR="007E793F" w:rsidRDefault="007E793F" w:rsidP="00BB51F4">
      <w:pPr>
        <w:keepNext/>
        <w:ind w:firstLine="0"/>
        <w:jc w:val="center"/>
      </w:pPr>
    </w:p>
    <w:p w14:paraId="579CF2BF" w14:textId="4E89CDB7" w:rsidR="004C71ED" w:rsidRDefault="004C71ED" w:rsidP="004C71ED">
      <w:pPr>
        <w:pStyle w:val="Caption"/>
        <w:rPr>
          <w:noProof/>
        </w:rPr>
      </w:pPr>
      <w:bookmarkStart w:id="222" w:name="_Ref515734111"/>
      <w:bookmarkStart w:id="223" w:name="_Toc517720114"/>
      <w:r>
        <w:t xml:space="preserve">Sơ đồ </w:t>
      </w:r>
      <w:r w:rsidR="00932977">
        <w:fldChar w:fldCharType="begin"/>
      </w:r>
      <w:r w:rsidR="00932977">
        <w:instrText xml:space="preserve"> STYLEREF 1 \s </w:instrText>
      </w:r>
      <w:r w:rsidR="00932977">
        <w:fldChar w:fldCharType="separate"/>
      </w:r>
      <w:r w:rsidR="00C32F9A">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22"/>
      <w:r>
        <w:rPr>
          <w:noProof/>
        </w:rPr>
        <w:t xml:space="preserve"> Quy trình nhận dạng vật thể bằng xử lý ảnh cơ bản</w:t>
      </w:r>
      <w:bookmarkEnd w:id="223"/>
    </w:p>
    <w:p w14:paraId="4ECBA5E3" w14:textId="21BF2930" w:rsidR="00A33A71" w:rsidRPr="00013C37" w:rsidRDefault="00A33A71" w:rsidP="00A33A71">
      <w:pPr>
        <w:rPr>
          <w:rFonts w:eastAsia="Times New Roman"/>
          <w:szCs w:val="26"/>
        </w:rPr>
      </w:pPr>
      <w:r>
        <w:rPr>
          <w:rFonts w:eastAsia="Times New Roman"/>
          <w:szCs w:val="26"/>
        </w:rPr>
        <w:lastRenderedPageBreak/>
        <w:t xml:space="preserve">Sau quá trình lọc nhiễu, ta thu được </w:t>
      </w:r>
      <w:r>
        <w:rPr>
          <w:rFonts w:eastAsia="Times New Roman"/>
          <w:szCs w:val="26"/>
        </w:rPr>
        <w:fldChar w:fldCharType="begin"/>
      </w:r>
      <w:r>
        <w:rPr>
          <w:rFonts w:eastAsia="Times New Roman"/>
          <w:szCs w:val="26"/>
        </w:rPr>
        <w:instrText xml:space="preserve"> REF _Ref515734210 \h </w:instrText>
      </w:r>
      <w:r>
        <w:rPr>
          <w:rFonts w:eastAsia="Times New Roman"/>
          <w:szCs w:val="26"/>
        </w:rPr>
      </w:r>
      <w:r>
        <w:rPr>
          <w:rFonts w:eastAsia="Times New Roman"/>
          <w:szCs w:val="26"/>
        </w:rPr>
        <w:fldChar w:fldCharType="separate"/>
      </w:r>
      <w:r>
        <w:t xml:space="preserve">Hình </w:t>
      </w:r>
      <w:r>
        <w:rPr>
          <w:noProof/>
        </w:rPr>
        <w:t>2</w:t>
      </w:r>
      <w:r>
        <w:t>.</w:t>
      </w:r>
      <w:r>
        <w:rPr>
          <w:noProof/>
        </w:rPr>
        <w:t>1</w:t>
      </w:r>
      <w:r>
        <w:rPr>
          <w:rFonts w:eastAsia="Times New Roman"/>
          <w:szCs w:val="26"/>
        </w:rPr>
        <w:fldChar w:fldCharType="end"/>
      </w:r>
      <w:r>
        <w:fldChar w:fldCharType="begin"/>
      </w:r>
      <w:r>
        <w:instrText xml:space="preserve"> REF _Ref515626136 \h </w:instrText>
      </w:r>
      <w:r>
        <w:fldChar w:fldCharType="end"/>
      </w:r>
      <w:r>
        <w:t>.</w:t>
      </w:r>
      <w:r w:rsidR="003F6DA6">
        <w:t>d</w:t>
      </w:r>
      <w:r>
        <w:t xml:space="preserve">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trong OpenCV. Thuật toán này bản chất là áp dụng thuật toán Meanshift lên mỗi frame ảnh của nguồn video thu được từ webcam.</w:t>
      </w:r>
    </w:p>
    <w:p w14:paraId="17A5CD8F" w14:textId="77777777" w:rsidR="00A33A71" w:rsidRPr="00A33A71" w:rsidRDefault="00A33A71" w:rsidP="00A33A71"/>
    <w:p w14:paraId="5AAF7AD5" w14:textId="77777777" w:rsidR="004C71ED" w:rsidRDefault="004C71ED" w:rsidP="004C71ED">
      <w:pPr>
        <w:keepNext/>
      </w:pPr>
      <w:r w:rsidRPr="00CA5CE2">
        <w:rPr>
          <w:rFonts w:eastAsia="Times New Roman"/>
          <w:noProof/>
          <w:szCs w:val="26"/>
        </w:rPr>
        <mc:AlternateContent>
          <mc:Choice Requires="wpg">
            <w:drawing>
              <wp:inline distT="0" distB="0" distL="0" distR="0" wp14:anchorId="2D7AC0AD" wp14:editId="6C50B75A">
                <wp:extent cx="4810125" cy="3339011"/>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9011"/>
                          <a:chOff x="0" y="0"/>
                          <a:chExt cx="5550220" cy="4856681"/>
                        </a:xfrm>
                      </wpg:grpSpPr>
                      <pic:pic xmlns:pic="http://schemas.openxmlformats.org/drawingml/2006/picture">
                        <pic:nvPicPr>
                          <pic:cNvPr id="6" name="Picture 6">
                            <a:extLst/>
                          </pic:cNvPr>
                          <pic:cNvPicPr>
                            <a:picLocks noChangeAspect="1"/>
                          </pic:cNvPicPr>
                        </pic:nvPicPr>
                        <pic:blipFill>
                          <a:blip r:embed="rId16"/>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7"/>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8"/>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9"/>
                          <a:stretch>
                            <a:fillRect/>
                          </a:stretch>
                        </pic:blipFill>
                        <pic:spPr>
                          <a:xfrm>
                            <a:off x="9204" y="1"/>
                            <a:ext cx="2761303" cy="2077880"/>
                          </a:xfrm>
                          <a:prstGeom prst="rect">
                            <a:avLst/>
                          </a:prstGeom>
                        </pic:spPr>
                      </pic:pic>
                      <wps:wsp>
                        <wps:cNvPr id="10" name="TextBox 7">
                          <a:extLst/>
                        </wps:cNvPr>
                        <wps:cNvSpPr txBox="1"/>
                        <wps:spPr>
                          <a:xfrm>
                            <a:off x="1021897" y="2008610"/>
                            <a:ext cx="801858" cy="369332"/>
                          </a:xfrm>
                          <a:prstGeom prst="rect">
                            <a:avLst/>
                          </a:prstGeom>
                          <a:noFill/>
                        </wps:spPr>
                        <wps:txbx>
                          <w:txbxContent>
                            <w:p w14:paraId="3D159EC5" w14:textId="4C531521" w:rsidR="004D5133" w:rsidRPr="003F6DA6" w:rsidRDefault="004D5133" w:rsidP="003F6DA6">
                              <w:pPr>
                                <w:pStyle w:val="NormalWeb"/>
                                <w:spacing w:after="0"/>
                                <w:ind w:firstLine="0"/>
                                <w:jc w:val="center"/>
                                <w:rPr>
                                  <w:lang w:val="en-US"/>
                                </w:rPr>
                              </w:pPr>
                              <w:r>
                                <w:rPr>
                                  <w:color w:val="000000" w:themeColor="text1"/>
                                  <w:kern w:val="24"/>
                                  <w:lang w:val="en-US"/>
                                </w:rPr>
                                <w:t>a</w:t>
                              </w:r>
                            </w:p>
                          </w:txbxContent>
                        </wps:txbx>
                        <wps:bodyPr wrap="square" rtlCol="0">
                          <a:noAutofit/>
                        </wps:bodyPr>
                      </wps:wsp>
                      <wps:wsp>
                        <wps:cNvPr id="13" name="TextBox 8">
                          <a:extLst/>
                        </wps:cNvPr>
                        <wps:cNvSpPr txBox="1"/>
                        <wps:spPr>
                          <a:xfrm>
                            <a:off x="3829980" y="2036319"/>
                            <a:ext cx="801858" cy="369332"/>
                          </a:xfrm>
                          <a:prstGeom prst="rect">
                            <a:avLst/>
                          </a:prstGeom>
                          <a:noFill/>
                        </wps:spPr>
                        <wps:txbx>
                          <w:txbxContent>
                            <w:p w14:paraId="101A8564" w14:textId="027C3E76" w:rsidR="004D5133" w:rsidRPr="00AB63EF" w:rsidRDefault="004D5133" w:rsidP="00295069">
                              <w:pPr>
                                <w:pStyle w:val="NormalWeb"/>
                                <w:spacing w:after="0"/>
                                <w:ind w:firstLine="0"/>
                                <w:jc w:val="center"/>
                              </w:pPr>
                              <w:proofErr w:type="gramStart"/>
                              <w:r>
                                <w:rPr>
                                  <w:color w:val="000000" w:themeColor="text1"/>
                                  <w:kern w:val="24"/>
                                </w:rPr>
                                <w:t>b</w:t>
                              </w:r>
                              <w:proofErr w:type="gramEnd"/>
                            </w:p>
                          </w:txbxContent>
                        </wps:txbx>
                        <wps:bodyPr wrap="square" rtlCol="0">
                          <a:noAutofit/>
                        </wps:bodyPr>
                      </wps:wsp>
                      <wps:wsp>
                        <wps:cNvPr id="14" name="TextBox 9">
                          <a:extLst/>
                        </wps:cNvPr>
                        <wps:cNvSpPr txBox="1"/>
                        <wps:spPr>
                          <a:xfrm>
                            <a:off x="1021897" y="4487345"/>
                            <a:ext cx="801858" cy="369332"/>
                          </a:xfrm>
                          <a:prstGeom prst="rect">
                            <a:avLst/>
                          </a:prstGeom>
                          <a:noFill/>
                        </wps:spPr>
                        <wps:txbx>
                          <w:txbxContent>
                            <w:p w14:paraId="02AB0DDC" w14:textId="32316499" w:rsidR="004D5133" w:rsidRPr="00295069" w:rsidRDefault="004D5133" w:rsidP="00295069">
                              <w:pPr>
                                <w:pStyle w:val="NormalWeb"/>
                                <w:spacing w:after="0"/>
                                <w:ind w:firstLine="0"/>
                                <w:jc w:val="center"/>
                                <w:rPr>
                                  <w:lang w:val="en-US"/>
                                </w:rPr>
                              </w:pPr>
                              <w:r>
                                <w:rPr>
                                  <w:color w:val="000000" w:themeColor="text1"/>
                                  <w:kern w:val="24"/>
                                  <w:lang w:val="en-US"/>
                                </w:rPr>
                                <w:t>c</w:t>
                              </w:r>
                            </w:p>
                          </w:txbxContent>
                        </wps:txbx>
                        <wps:bodyPr wrap="square" rtlCol="0">
                          <a:noAutofit/>
                        </wps:bodyPr>
                      </wps:wsp>
                      <wps:wsp>
                        <wps:cNvPr id="31" name="TextBox 10">
                          <a:extLst/>
                        </wps:cNvPr>
                        <wps:cNvSpPr txBox="1"/>
                        <wps:spPr>
                          <a:xfrm>
                            <a:off x="3851850" y="4487349"/>
                            <a:ext cx="801858" cy="369332"/>
                          </a:xfrm>
                          <a:prstGeom prst="rect">
                            <a:avLst/>
                          </a:prstGeom>
                          <a:noFill/>
                        </wps:spPr>
                        <wps:txbx>
                          <w:txbxContent>
                            <w:p w14:paraId="571801ED" w14:textId="4ED4D013" w:rsidR="004D5133" w:rsidRPr="00295069" w:rsidRDefault="004D5133" w:rsidP="00295069">
                              <w:pPr>
                                <w:pStyle w:val="NormalWeb"/>
                                <w:spacing w:after="0"/>
                                <w:ind w:firstLine="0"/>
                                <w:jc w:val="center"/>
                                <w:rPr>
                                  <w:lang w:val="en-US"/>
                                </w:rPr>
                              </w:pPr>
                              <w:r>
                                <w:rPr>
                                  <w:color w:val="000000" w:themeColor="text1"/>
                                  <w:kern w:val="24"/>
                                  <w:lang w:val="en-US"/>
                                </w:rPr>
                                <w:t>d</w:t>
                              </w:r>
                            </w:p>
                          </w:txbxContent>
                        </wps:txbx>
                        <wps:bodyPr wrap="square" rtlCol="0">
                          <a:noAutofit/>
                        </wps:bodyPr>
                      </wps:wsp>
                    </wpg:wgp>
                  </a:graphicData>
                </a:graphic>
              </wp:inline>
            </w:drawing>
          </mc:Choice>
          <mc:Fallback>
            <w:pict>
              <v:group w14:anchorId="2D7AC0AD" id="Group 11" o:spid="_x0000_s1042" style="width:378.75pt;height:262.9pt;mso-position-horizontal-relative:char;mso-position-vertical-relative:line" coordsize="55502,4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DAkwqcTqcnbZlmES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CBrQSOx+NWVamHAAECBAgQ&#10;IECAAAECBAgQIECAAAECBAgQIECAAAECBAgQIECAAAECBAgQIECAAAECBAgQIECAAAECBAgQIECA&#10;AAECBAgQIECAAAECBAgQIECAAAECBAgQIECAAAECBAgQIECAAAECBAgQIECAAAECBAgQIECAAIF3&#10;Ae8Rcyk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20"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21"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2"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3" o:title=""/>
                </v:shape>
                <v:shapetype id="_x0000_t202" coordsize="21600,21600" o:spt="202" path="m,l,21600r21600,l21600,xe">
                  <v:stroke joinstyle="miter"/>
                  <v:path gradientshapeok="t" o:connecttype="rect"/>
                </v:shapetype>
                <v:shape id="TextBox 7" o:spid="_x0000_s1047" type="#_x0000_t202" style="position:absolute;left:10218;top:20086;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D159EC5" w14:textId="4C531521" w:rsidR="004D5133" w:rsidRPr="003F6DA6" w:rsidRDefault="004D5133" w:rsidP="003F6DA6">
                        <w:pPr>
                          <w:pStyle w:val="NormalWeb"/>
                          <w:spacing w:after="0"/>
                          <w:ind w:firstLine="0"/>
                          <w:jc w:val="center"/>
                          <w:rPr>
                            <w:lang w:val="en-US"/>
                          </w:rPr>
                        </w:pPr>
                        <w:r>
                          <w:rPr>
                            <w:color w:val="000000" w:themeColor="text1"/>
                            <w:kern w:val="24"/>
                            <w:lang w:val="en-US"/>
                          </w:rPr>
                          <w:t>a</w:t>
                        </w:r>
                      </w:p>
                    </w:txbxContent>
                  </v:textbox>
                </v:shape>
                <v:shape id="TextBox 8" o:spid="_x0000_s1048" type="#_x0000_t202" style="position:absolute;left:38299;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01A8564" w14:textId="027C3E76" w:rsidR="004D5133" w:rsidRPr="00AB63EF" w:rsidRDefault="004D5133" w:rsidP="00295069">
                        <w:pPr>
                          <w:pStyle w:val="NormalWeb"/>
                          <w:spacing w:after="0"/>
                          <w:ind w:firstLine="0"/>
                          <w:jc w:val="center"/>
                        </w:pPr>
                        <w:proofErr w:type="gramStart"/>
                        <w:r>
                          <w:rPr>
                            <w:color w:val="000000" w:themeColor="text1"/>
                            <w:kern w:val="24"/>
                          </w:rPr>
                          <w:t>b</w:t>
                        </w:r>
                        <w:proofErr w:type="gramEnd"/>
                      </w:p>
                    </w:txbxContent>
                  </v:textbox>
                </v:shape>
                <v:shape id="TextBox 9" o:spid="_x0000_s1049" type="#_x0000_t202" style="position:absolute;left:102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2AB0DDC" w14:textId="32316499" w:rsidR="004D5133" w:rsidRPr="00295069" w:rsidRDefault="004D5133" w:rsidP="00295069">
                        <w:pPr>
                          <w:pStyle w:val="NormalWeb"/>
                          <w:spacing w:after="0"/>
                          <w:ind w:firstLine="0"/>
                          <w:jc w:val="center"/>
                          <w:rPr>
                            <w:lang w:val="en-US"/>
                          </w:rPr>
                        </w:pPr>
                        <w:r>
                          <w:rPr>
                            <w:color w:val="000000" w:themeColor="text1"/>
                            <w:kern w:val="24"/>
                            <w:lang w:val="en-US"/>
                          </w:rPr>
                          <w:t>c</w:t>
                        </w:r>
                      </w:p>
                    </w:txbxContent>
                  </v:textbox>
                </v:shape>
                <v:shape id="TextBox 10" o:spid="_x0000_s1050" type="#_x0000_t202" style="position:absolute;left:385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71801ED" w14:textId="4ED4D013" w:rsidR="004D5133" w:rsidRPr="00295069" w:rsidRDefault="004D5133" w:rsidP="00295069">
                        <w:pPr>
                          <w:pStyle w:val="NormalWeb"/>
                          <w:spacing w:after="0"/>
                          <w:ind w:firstLine="0"/>
                          <w:jc w:val="center"/>
                          <w:rPr>
                            <w:lang w:val="en-US"/>
                          </w:rPr>
                        </w:pPr>
                        <w:r>
                          <w:rPr>
                            <w:color w:val="000000" w:themeColor="text1"/>
                            <w:kern w:val="24"/>
                            <w:lang w:val="en-US"/>
                          </w:rPr>
                          <w:t>d</w:t>
                        </w:r>
                      </w:p>
                    </w:txbxContent>
                  </v:textbox>
                </v:shape>
                <w10:anchorlock/>
              </v:group>
            </w:pict>
          </mc:Fallback>
        </mc:AlternateContent>
      </w:r>
    </w:p>
    <w:p w14:paraId="19082349" w14:textId="7CEEC0BB" w:rsidR="004C71ED" w:rsidRPr="00D108F5" w:rsidRDefault="004C71ED" w:rsidP="004C71ED">
      <w:pPr>
        <w:pStyle w:val="Caption"/>
      </w:pPr>
      <w:bookmarkStart w:id="224" w:name="_Ref515734210"/>
      <w:bookmarkStart w:id="225" w:name="_Toc517857894"/>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w:t>
      </w:r>
      <w:r w:rsidR="004D5133">
        <w:fldChar w:fldCharType="end"/>
      </w:r>
      <w:bookmarkEnd w:id="224"/>
      <w:r>
        <w:t xml:space="preserve"> </w:t>
      </w:r>
      <w:r w:rsidRPr="00DF6483">
        <w:rPr>
          <w:noProof/>
        </w:rPr>
        <w:t>Kết quả các bước trong quy trình nhận dạng vật thể</w:t>
      </w:r>
      <w:bookmarkEnd w:id="225"/>
    </w:p>
    <w:p w14:paraId="3B63B83D" w14:textId="77777777" w:rsidR="004C71ED" w:rsidRPr="00CE6531" w:rsidRDefault="004C71ED" w:rsidP="00143180">
      <w:pPr>
        <w:pStyle w:val="KetLuan"/>
      </w:pPr>
      <w:r w:rsidRPr="00EE1C16">
        <w:t xml:space="preserve">Toán tử erosion : </w:t>
      </w:r>
    </w:p>
    <w:p w14:paraId="7B9FE056" w14:textId="77777777"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14:paraId="3F6E3DD3" w14:textId="77777777" w:rsidR="00CE6531" w:rsidRDefault="00CE6531" w:rsidP="00CE6531">
      <w:pPr>
        <w:rPr>
          <w:lang w:val="en-US"/>
        </w:rPr>
      </w:pPr>
      <w:r w:rsidRPr="00D568B7">
        <w:rPr>
          <w:lang w:val="en-US"/>
        </w:rPr>
        <w:t>Trong đó:</w:t>
      </w:r>
    </w:p>
    <w:p w14:paraId="0346A7CA" w14:textId="77777777" w:rsidR="00CE6531" w:rsidRPr="00D568B7" w:rsidRDefault="00CE6531" w:rsidP="00143180">
      <w:pPr>
        <w:pStyle w:val="Dash"/>
        <w:rPr>
          <w:lang w:val="en-US"/>
        </w:rPr>
      </w:pPr>
      <w:r w:rsidRPr="00D568B7">
        <w:rPr>
          <w:lang w:val="en-US"/>
        </w:rPr>
        <w:t>A: Ma trận điểm ảnh của ảnh nhị phân.</w:t>
      </w:r>
    </w:p>
    <w:p w14:paraId="489FA595" w14:textId="77777777" w:rsidR="00CE6531" w:rsidRPr="00D568B7" w:rsidRDefault="00CE6531" w:rsidP="00143180">
      <w:pPr>
        <w:pStyle w:val="Dash"/>
        <w:rPr>
          <w:lang w:val="en-US"/>
        </w:rPr>
      </w:pPr>
      <w:r w:rsidRPr="00D568B7">
        <w:rPr>
          <w:lang w:val="en-US"/>
        </w:rPr>
        <w:t>B: Là phần tử cấu trúc.</w:t>
      </w:r>
    </w:p>
    <w:p w14:paraId="2FA01D9F" w14:textId="65CA7BFB"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14:paraId="24034B90" w14:textId="0998F400" w:rsidR="00D108BE" w:rsidRPr="00C31EAA" w:rsidRDefault="00D108BE" w:rsidP="00C31EAA">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t>.</w:t>
      </w:r>
      <w:r>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Ứng với công thức ở trên, ta lần lượt đặt phần tử cấu trúc vào các điểm ảnh có giá trị 1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Pr="00EE1C16">
        <w:rPr>
          <w:szCs w:val="26"/>
          <w:lang w:val="en-US"/>
        </w:rPr>
        <w:t>.</w:t>
      </w:r>
    </w:p>
    <w:p w14:paraId="2C9D3B19" w14:textId="77777777" w:rsidR="00CE6531" w:rsidRDefault="00CE6531" w:rsidP="00CE6531">
      <w:pPr>
        <w:keepNext/>
        <w:jc w:val="center"/>
      </w:pPr>
      <w:r>
        <w:rPr>
          <w:noProof/>
        </w:rPr>
        <w:lastRenderedPageBreak/>
        <w:drawing>
          <wp:inline distT="0" distB="0" distL="0" distR="0" wp14:anchorId="4F6B77FA" wp14:editId="68E6A49C">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14:paraId="26F0FBDC" w14:textId="436943EA" w:rsidR="00CE6531" w:rsidRDefault="00CE6531" w:rsidP="00CE6531">
      <w:pPr>
        <w:pStyle w:val="Caption"/>
        <w:rPr>
          <w:noProof/>
        </w:rPr>
      </w:pPr>
      <w:bookmarkStart w:id="226" w:name="_Ref515734699"/>
      <w:bookmarkStart w:id="227" w:name="_Toc517857895"/>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2</w:t>
      </w:r>
      <w:r w:rsidR="004D5133">
        <w:fldChar w:fldCharType="end"/>
      </w:r>
      <w:bookmarkEnd w:id="226"/>
      <w:r>
        <w:t xml:space="preserve"> </w:t>
      </w:r>
      <w:r>
        <w:rPr>
          <w:noProof/>
        </w:rPr>
        <w:t>Ví dụ về toán tử erosion</w:t>
      </w:r>
      <w:bookmarkEnd w:id="227"/>
    </w:p>
    <w:p w14:paraId="06B868C7" w14:textId="77777777" w:rsidR="00CE6531" w:rsidRDefault="00CE6531" w:rsidP="00143180">
      <w:pPr>
        <w:pStyle w:val="KetLuan"/>
      </w:pPr>
      <w:r w:rsidRPr="00EE1C16">
        <w:t>Toán tử dilation</w:t>
      </w:r>
    </w:p>
    <w:p w14:paraId="6B985290" w14:textId="77777777" w:rsidR="00CE6531" w:rsidRPr="00E416AE" w:rsidRDefault="00CE6531" w:rsidP="00CE6531">
      <w:pPr>
        <w:ind w:firstLine="360"/>
        <w:rPr>
          <w:szCs w:val="26"/>
        </w:rPr>
      </w:pPr>
      <w:r>
        <w:rPr>
          <w:szCs w:val="26"/>
        </w:rPr>
        <w:t xml:space="preserve">Toán tử dilation với phương pháp tương tự như toán tử erosion, nhưng cấu trúc phần tử B sẽ mở rộng vùng chứa ô có giá trị </w:t>
      </w:r>
    </w:p>
    <w:p w14:paraId="326986B4" w14:textId="77777777" w:rsidR="00CA45D9" w:rsidRPr="00562157" w:rsidRDefault="00F96E68" w:rsidP="00CD778B">
      <w:pPr>
        <w:pStyle w:val="Heading2"/>
        <w:rPr>
          <w:lang w:val="en-US"/>
        </w:rPr>
      </w:pPr>
      <w:bookmarkStart w:id="228" w:name="_Ref516434167"/>
      <w:bookmarkStart w:id="229" w:name="_Toc517792115"/>
      <w:bookmarkStart w:id="230" w:name="_Toc360055368"/>
      <w:bookmarkStart w:id="231" w:name="_Toc360417489"/>
      <w:bookmarkStart w:id="232" w:name="_Toc360417669"/>
      <w:r>
        <w:rPr>
          <w:lang w:val="en-US"/>
        </w:rPr>
        <w:t>Áp dụng Vuforia trong việc nhận dạng</w:t>
      </w:r>
      <w:bookmarkEnd w:id="228"/>
      <w:bookmarkEnd w:id="229"/>
    </w:p>
    <w:p w14:paraId="1561752B" w14:textId="77777777" w:rsidR="00EF25CE" w:rsidRDefault="00343509" w:rsidP="00EF25CE">
      <w:pPr>
        <w:pStyle w:val="Heading3"/>
      </w:pPr>
      <w:bookmarkStart w:id="233" w:name="_Toc517792116"/>
      <w:r>
        <w:t>Giới thiệu</w:t>
      </w:r>
      <w:bookmarkEnd w:id="233"/>
    </w:p>
    <w:p w14:paraId="56D8BAED" w14:textId="79129596" w:rsidR="00794B9E" w:rsidRPr="004C1142" w:rsidRDefault="00794B9E" w:rsidP="004C1142">
      <w:r>
        <w:t xml:space="preserve">Vuforia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Vuforia để nhận diện </w:t>
      </w:r>
      <w:r w:rsidR="00FE3CF8">
        <w:t>đối tượng</w:t>
      </w:r>
      <w:r>
        <w:t xml:space="preserve"> trong trường hợp vật cần nhận diện có nhiều họa tiết hoa văn chứ không phải là một mặt phẳng đơn sắc. Chúng em tiến hành sử dụng Vuforia để kiểm tra mức độ hiệu quả của nó so với quy trình nhận </w:t>
      </w:r>
      <w:r w:rsidR="004C1142">
        <w:t>dạng</w:t>
      </w:r>
      <w:r w:rsidR="000F7B92">
        <w:t>.</w:t>
      </w:r>
    </w:p>
    <w:p w14:paraId="5387FACD" w14:textId="77777777" w:rsidR="00343509" w:rsidRDefault="00343509" w:rsidP="00343509">
      <w:pPr>
        <w:pStyle w:val="Heading3"/>
      </w:pPr>
      <w:bookmarkStart w:id="234" w:name="_Toc517792117"/>
      <w:r>
        <w:t>Các vấn đề kỹ thuật khi sử dụng Vuforia</w:t>
      </w:r>
      <w:bookmarkEnd w:id="234"/>
    </w:p>
    <w:p w14:paraId="22AD691C" w14:textId="77777777" w:rsidR="004B4F6E" w:rsidRPr="004B4F6E" w:rsidRDefault="004B4F6E" w:rsidP="00985194">
      <w:pPr>
        <w:pStyle w:val="KetLuan"/>
        <w:rPr>
          <w:lang w:val="en-US"/>
        </w:rPr>
      </w:pPr>
      <w:r>
        <w:rPr>
          <w:lang w:val="en-US"/>
        </w:rPr>
        <w:t>Tích hợp Vuforia trong Unity</w:t>
      </w:r>
    </w:p>
    <w:p w14:paraId="71A61A74" w14:textId="77777777" w:rsidR="00343509" w:rsidRPr="00F22377" w:rsidRDefault="00343509" w:rsidP="00343509">
      <w:r w:rsidRPr="00F22377">
        <w:t>Đăng kí tài khoản sử dụng Vuforia API</w:t>
      </w:r>
      <w:r>
        <w:t> :</w:t>
      </w:r>
    </w:p>
    <w:p w14:paraId="0C51D8B1" w14:textId="0AD56357" w:rsidR="00343509" w:rsidRPr="0027578F" w:rsidRDefault="00277752" w:rsidP="0027578F">
      <w:pPr>
        <w:pStyle w:val="Dash"/>
        <w:ind w:left="360"/>
        <w:rPr>
          <w:color w:val="0000FF"/>
          <w:szCs w:val="26"/>
          <w:u w:val="single"/>
        </w:rPr>
      </w:pPr>
      <w:r>
        <w:t xml:space="preserve">Bước </w:t>
      </w:r>
      <w:proofErr w:type="gramStart"/>
      <w:r>
        <w:t>1:</w:t>
      </w:r>
      <w:proofErr w:type="gramEnd"/>
      <w:r>
        <w:t xml:space="preserve"> </w:t>
      </w:r>
      <w:r w:rsidR="00343509" w:rsidRPr="00343509">
        <w:t>Truy</w:t>
      </w:r>
      <w:r w:rsidR="00343509" w:rsidRPr="00F22377">
        <w:t xml:space="preserve"> cập vào </w:t>
      </w:r>
      <w:hyperlink r:id="rId25" w:history="1">
        <w:r w:rsidR="00343509" w:rsidRPr="00F22377">
          <w:rPr>
            <w:rStyle w:val="Hyperlink"/>
            <w:szCs w:val="26"/>
          </w:rPr>
          <w:t>https://developer.vuforia.com/vui/auth/register</w:t>
        </w:r>
      </w:hyperlink>
      <w:r w:rsidR="00343509" w:rsidRPr="00F22377">
        <w:t xml:space="preserve"> để đăng kí tài khoản developer</w:t>
      </w:r>
      <w:r w:rsidR="00343509">
        <w:t xml:space="preserve"> (</w:t>
      </w:r>
      <w:r w:rsidR="00343509">
        <w:fldChar w:fldCharType="begin"/>
      </w:r>
      <w:r w:rsidR="00343509">
        <w:instrText xml:space="preserve"> REF _Ref515735014 \h </w:instrText>
      </w:r>
      <w:r w:rsidR="00343509">
        <w:fldChar w:fldCharType="separate"/>
      </w:r>
      <w:r w:rsidR="00C32F9A">
        <w:t xml:space="preserve">Hình </w:t>
      </w:r>
      <w:r w:rsidR="00C32F9A">
        <w:rPr>
          <w:noProof/>
        </w:rPr>
        <w:t>2</w:t>
      </w:r>
      <w:r w:rsidR="00C32F9A">
        <w:t>.</w:t>
      </w:r>
      <w:r w:rsidR="00C32F9A">
        <w:rPr>
          <w:noProof/>
        </w:rPr>
        <w:t>3</w:t>
      </w:r>
      <w:r w:rsidR="00343509">
        <w:fldChar w:fldCharType="end"/>
      </w:r>
      <w:r w:rsidR="00343509">
        <w:t>)</w:t>
      </w:r>
      <w:r w:rsidR="00343509" w:rsidRPr="00F22377">
        <w:t>. Sau khi điền đủ thông tin vào mẫu đăng kí và xác nhận tạo tài khoản, ta xác thực việc đăng kí với email được gửi đến</w:t>
      </w:r>
      <w:r w:rsidR="00343509">
        <w:rPr>
          <w:lang w:val="en-US"/>
        </w:rPr>
        <w:t>.</w:t>
      </w:r>
      <w:r w:rsidR="00021DDC">
        <w:rPr>
          <w:lang w:val="en-US"/>
        </w:rPr>
        <w:t xml:space="preserve"> </w:t>
      </w:r>
      <w:r w:rsidR="00021DDC">
        <w:t xml:space="preserve">Sau khi xác nhận tài khoản, ta đăng nhập vào hệ thống với đường </w:t>
      </w:r>
      <w:proofErr w:type="gramStart"/>
      <w:r w:rsidR="00021DDC">
        <w:t>dẫn:</w:t>
      </w:r>
      <w:proofErr w:type="gramEnd"/>
      <w:r w:rsidR="00021DDC">
        <w:t xml:space="preserve"> </w:t>
      </w:r>
      <w:hyperlink r:id="rId26" w:history="1">
        <w:r w:rsidR="00021DDC" w:rsidRPr="006D659B">
          <w:rPr>
            <w:rStyle w:val="Hyperlink"/>
            <w:szCs w:val="26"/>
          </w:rPr>
          <w:t>https://developer.vuforia.com/vui/auth/login</w:t>
        </w:r>
      </w:hyperlink>
    </w:p>
    <w:p w14:paraId="3AF2BE37" w14:textId="77777777" w:rsidR="00343509" w:rsidRDefault="00343509" w:rsidP="00A01FBA">
      <w:pPr>
        <w:pStyle w:val="Step"/>
        <w:keepNext/>
        <w:numPr>
          <w:ilvl w:val="0"/>
          <w:numId w:val="0"/>
        </w:numPr>
        <w:jc w:val="center"/>
      </w:pPr>
      <w:r w:rsidRPr="006D659B">
        <w:rPr>
          <w:noProof/>
          <w:szCs w:val="26"/>
        </w:rPr>
        <w:lastRenderedPageBreak/>
        <w:drawing>
          <wp:inline distT="0" distB="0" distL="0" distR="0" wp14:anchorId="7345D900" wp14:editId="59A2B728">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14:paraId="0D781B80" w14:textId="1A6568DC" w:rsidR="00343509" w:rsidRPr="00343509" w:rsidRDefault="00343509" w:rsidP="00277752">
      <w:pPr>
        <w:pStyle w:val="Caption"/>
        <w:ind w:left="360"/>
        <w:rPr>
          <w:lang w:val="en-US"/>
        </w:rPr>
      </w:pPr>
      <w:bookmarkStart w:id="235" w:name="_Ref515735014"/>
      <w:bookmarkStart w:id="236" w:name="_Toc517857896"/>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3</w:t>
      </w:r>
      <w:r w:rsidR="004D5133">
        <w:fldChar w:fldCharType="end"/>
      </w:r>
      <w:bookmarkEnd w:id="235"/>
      <w:r>
        <w:rPr>
          <w:noProof/>
        </w:rPr>
        <w:t xml:space="preserve"> Đăng kí tài khoản Vuforia</w:t>
      </w:r>
      <w:bookmarkEnd w:id="236"/>
    </w:p>
    <w:p w14:paraId="164F2E26" w14:textId="4ED0D687" w:rsidR="00343509" w:rsidRDefault="002C5CE2" w:rsidP="00FA08C2">
      <w:pPr>
        <w:pStyle w:val="Dash"/>
        <w:ind w:left="360"/>
      </w:pPr>
      <w:r>
        <w:t xml:space="preserve">Bước 2 : </w:t>
      </w:r>
      <w:r w:rsidR="00343509" w:rsidRPr="00F22377">
        <w:t>Sử dụng Vuforia API với Unity</w:t>
      </w:r>
      <w:r w:rsidR="00343509">
        <w:t> :</w:t>
      </w:r>
    </w:p>
    <w:p w14:paraId="713E92BA" w14:textId="77777777" w:rsidR="00A01FBA" w:rsidRDefault="00343509" w:rsidP="00A01FBA">
      <w:pPr>
        <w:ind w:left="360" w:firstLine="0"/>
      </w:pPr>
      <w:r w:rsidRPr="00F22377">
        <w:t>Trước hết, ta cần tải bộ cài</w:t>
      </w:r>
      <w:r w:rsidR="0069657C">
        <w:t xml:space="preserve"> đặt</w:t>
      </w:r>
      <w:r w:rsidRPr="00F22377">
        <w:t xml:space="preserve"> từ trang Download của Vuforia với đường dẫn </w:t>
      </w:r>
      <w:proofErr w:type="gramStart"/>
      <w:r w:rsidRPr="00F22377">
        <w:t>sau:</w:t>
      </w:r>
      <w:proofErr w:type="gramEnd"/>
      <w:r w:rsidRPr="00F22377">
        <w:t xml:space="preserve"> </w:t>
      </w:r>
      <w:hyperlink r:id="rId28"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w:t>
      </w:r>
    </w:p>
    <w:p w14:paraId="42E1615E" w14:textId="088FD34C" w:rsidR="00A01FBA" w:rsidRDefault="00343509" w:rsidP="00A01FBA">
      <w:pPr>
        <w:ind w:left="360" w:firstLine="0"/>
      </w:pPr>
      <w:r>
        <w:t xml:space="preserve">Tiếp theo, ta khởi động Unity, Chọn Edit </w:t>
      </w:r>
      <m:oMath>
        <m:r>
          <w:rPr>
            <w:rFonts w:ascii="Cambria Math" w:hAnsi="Cambria Math"/>
          </w:rPr>
          <m:t>≫</m:t>
        </m:r>
      </m:oMath>
      <w:r>
        <w:t xml:space="preserve"> Project Settings</w:t>
      </w:r>
      <w:r w:rsidR="00C103B8">
        <w:t xml:space="preserve"> </w:t>
      </w:r>
      <m:oMath>
        <m:r>
          <w:rPr>
            <w:rFonts w:ascii="Cambria Math" w:hAnsi="Cambria Math"/>
          </w:rPr>
          <m:t>≫</m:t>
        </m:r>
      </m:oMath>
      <w:r w:rsidR="00C103B8">
        <w:t xml:space="preserve"> </w:t>
      </w:r>
      <w:r>
        <w:t>Player. Ở cửa sổ Inspector, ta đánh dấu vào “Vuforia Augmented Reality”</w:t>
      </w:r>
      <w:r w:rsidR="002D6D4A">
        <w:t xml:space="preserve"> như ở</w:t>
      </w:r>
      <w:r>
        <w:t xml:space="preserve"> </w:t>
      </w:r>
      <w:r>
        <w:fldChar w:fldCharType="begin"/>
      </w:r>
      <w:r>
        <w:instrText xml:space="preserve"> REF _Ref515735067 \h </w:instrText>
      </w:r>
      <w:r>
        <w:fldChar w:fldCharType="separate"/>
      </w:r>
      <w:r w:rsidR="00C32F9A">
        <w:t xml:space="preserve">Hình </w:t>
      </w:r>
      <w:r w:rsidR="00C32F9A">
        <w:rPr>
          <w:noProof/>
        </w:rPr>
        <w:t>2</w:t>
      </w:r>
      <w:r w:rsidR="00C32F9A">
        <w:t>.</w:t>
      </w:r>
      <w:r w:rsidR="00C32F9A">
        <w:rPr>
          <w:noProof/>
        </w:rPr>
        <w:t>4</w:t>
      </w:r>
      <w:r>
        <w:fldChar w:fldCharType="end"/>
      </w:r>
    </w:p>
    <w:p w14:paraId="792A10B3" w14:textId="51E97B72" w:rsidR="00343509" w:rsidRDefault="00343509" w:rsidP="00A01FBA">
      <w:pPr>
        <w:keepNext/>
        <w:ind w:firstLine="0"/>
        <w:jc w:val="center"/>
      </w:pPr>
      <w:r>
        <w:rPr>
          <w:noProof/>
        </w:rPr>
        <w:drawing>
          <wp:inline distT="0" distB="0" distL="0" distR="0" wp14:anchorId="52595192" wp14:editId="25588A2B">
            <wp:extent cx="5227320" cy="2476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60514" cy="2492226"/>
                    </a:xfrm>
                    <a:prstGeom prst="rect">
                      <a:avLst/>
                    </a:prstGeom>
                  </pic:spPr>
                </pic:pic>
              </a:graphicData>
            </a:graphic>
          </wp:inline>
        </w:drawing>
      </w:r>
    </w:p>
    <w:p w14:paraId="035F4D0B" w14:textId="3E41F1C6" w:rsidR="004B4F6E" w:rsidRDefault="00343509" w:rsidP="00F9511A">
      <w:pPr>
        <w:pStyle w:val="Caption"/>
        <w:ind w:left="360"/>
      </w:pPr>
      <w:bookmarkStart w:id="237" w:name="_Ref515735067"/>
      <w:bookmarkStart w:id="238" w:name="_Toc517857897"/>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4</w:t>
      </w:r>
      <w:r w:rsidR="004D5133">
        <w:fldChar w:fldCharType="end"/>
      </w:r>
      <w:bookmarkEnd w:id="237"/>
      <w:r>
        <w:t xml:space="preserve"> </w:t>
      </w:r>
      <w:r w:rsidRPr="00326863">
        <w:rPr>
          <w:noProof/>
        </w:rPr>
        <w:t>Cho phép sử dụng Vuforia trong project</w:t>
      </w:r>
      <w:bookmarkEnd w:id="238"/>
    </w:p>
    <w:p w14:paraId="7A1B5CE2" w14:textId="23B3E172" w:rsidR="00554824" w:rsidRDefault="00554824" w:rsidP="00F9511A">
      <w:pPr>
        <w:ind w:left="360" w:firstLine="0"/>
      </w:pPr>
      <w:r>
        <w:lastRenderedPageBreak/>
        <w:t xml:space="preserve">Để sử dụng các chức năng của Vuforia thì ta chọn Game Object </w:t>
      </w:r>
      <m:oMath>
        <m:r>
          <w:rPr>
            <w:rFonts w:ascii="Cambria Math" w:hAnsi="Cambria Math"/>
          </w:rPr>
          <m:t>≫</m:t>
        </m:r>
      </m:oMath>
      <w:r>
        <w:t xml:space="preserve">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w:t>
      </w:r>
      <w:proofErr w:type="gramStart"/>
      <w:r>
        <w:t xml:space="preserve">Key </w:t>
      </w:r>
      <w:r w:rsidR="004B4F6E">
        <w:t xml:space="preserve"> (</w:t>
      </w:r>
      <w:proofErr w:type="gramEnd"/>
      <w:r w:rsidR="004B4F6E">
        <w:fldChar w:fldCharType="begin"/>
      </w:r>
      <w:r w:rsidR="004B4F6E">
        <w:instrText xml:space="preserve"> REF _Ref515735201 \h </w:instrText>
      </w:r>
      <w:r w:rsidR="004B4F6E">
        <w:fldChar w:fldCharType="separate"/>
      </w:r>
      <w:r w:rsidR="00C32F9A">
        <w:t xml:space="preserve">Hình </w:t>
      </w:r>
      <w:r w:rsidR="00C32F9A">
        <w:rPr>
          <w:noProof/>
        </w:rPr>
        <w:t>2</w:t>
      </w:r>
      <w:r w:rsidR="00C32F9A">
        <w:t>.</w:t>
      </w:r>
      <w:r w:rsidR="00C32F9A">
        <w:rPr>
          <w:noProof/>
        </w:rPr>
        <w:t>5</w:t>
      </w:r>
      <w:r w:rsidR="004B4F6E">
        <w:fldChar w:fldCharType="end"/>
      </w:r>
      <w:r w:rsidR="004B4F6E">
        <w:t>)</w:t>
      </w:r>
    </w:p>
    <w:p w14:paraId="26AE21C2" w14:textId="50A125FF" w:rsidR="004B4F6E" w:rsidRPr="00554824" w:rsidRDefault="004B4F6E" w:rsidP="004D150F">
      <w:pPr>
        <w:ind w:left="360" w:firstLine="0"/>
      </w:pPr>
      <w:r>
        <w:t xml:space="preserve">Ta copy phần App Key, ở màn hình Unity, ta chọn Window =&gt; Vuforia Configuration, sau đó </w:t>
      </w:r>
      <w:r w:rsidR="00F9511A">
        <w:t>nhập Key</w:t>
      </w:r>
      <w:r>
        <w:t xml:space="preserve"> vào ô App License Key</w:t>
      </w:r>
      <w:r w:rsidR="007409FD">
        <w:t xml:space="preserve"> như ở</w:t>
      </w:r>
      <w:r>
        <w:t xml:space="preserve"> </w:t>
      </w:r>
      <w:r>
        <w:fldChar w:fldCharType="begin"/>
      </w:r>
      <w:r>
        <w:instrText xml:space="preserve"> REF _Ref515735289 \h </w:instrText>
      </w:r>
      <w:r>
        <w:fldChar w:fldCharType="separate"/>
      </w:r>
      <w:r w:rsidR="00C32F9A">
        <w:t xml:space="preserve">Hình </w:t>
      </w:r>
      <w:r w:rsidR="00C32F9A">
        <w:rPr>
          <w:noProof/>
        </w:rPr>
        <w:t>2</w:t>
      </w:r>
      <w:r w:rsidR="00C32F9A">
        <w:t>.</w:t>
      </w:r>
      <w:r w:rsidR="00C32F9A">
        <w:rPr>
          <w:noProof/>
        </w:rPr>
        <w:t>6</w:t>
      </w:r>
      <w:r>
        <w:fldChar w:fldCharType="end"/>
      </w:r>
      <w:r>
        <w:t>.</w:t>
      </w:r>
    </w:p>
    <w:p w14:paraId="0151CC06" w14:textId="77777777" w:rsidR="004B4F6E" w:rsidRDefault="00554824" w:rsidP="004D150F">
      <w:pPr>
        <w:keepNext/>
        <w:ind w:firstLine="0"/>
        <w:jc w:val="center"/>
      </w:pPr>
      <w:r w:rsidRPr="00FA3D09">
        <w:rPr>
          <w:noProof/>
          <w:szCs w:val="26"/>
        </w:rPr>
        <w:drawing>
          <wp:inline distT="0" distB="0" distL="0" distR="0" wp14:anchorId="28CB3817" wp14:editId="17338F98">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14:paraId="3A0CACAA" w14:textId="3852C071" w:rsidR="00343509" w:rsidRDefault="004B4F6E" w:rsidP="00277752">
      <w:pPr>
        <w:pStyle w:val="Caption"/>
        <w:ind w:left="360"/>
        <w:rPr>
          <w:noProof/>
        </w:rPr>
      </w:pPr>
      <w:bookmarkStart w:id="239" w:name="_Ref515735201"/>
      <w:bookmarkStart w:id="240" w:name="_Toc517857898"/>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5</w:t>
      </w:r>
      <w:r w:rsidR="004D5133">
        <w:fldChar w:fldCharType="end"/>
      </w:r>
      <w:bookmarkEnd w:id="239"/>
      <w:r>
        <w:rPr>
          <w:noProof/>
        </w:rPr>
        <w:t xml:space="preserve"> Giao diện lấy App Key</w:t>
      </w:r>
      <w:bookmarkEnd w:id="240"/>
    </w:p>
    <w:p w14:paraId="1348CF3A" w14:textId="77777777" w:rsidR="004B4F6E" w:rsidRDefault="004B4F6E" w:rsidP="004D150F">
      <w:pPr>
        <w:keepNext/>
        <w:ind w:firstLine="0"/>
        <w:jc w:val="center"/>
      </w:pPr>
      <w:r w:rsidRPr="007E120E">
        <w:rPr>
          <w:noProof/>
          <w:szCs w:val="26"/>
        </w:rPr>
        <w:drawing>
          <wp:inline distT="0" distB="0" distL="0" distR="0" wp14:anchorId="30186767" wp14:editId="6299BADF">
            <wp:extent cx="5438775" cy="1800225"/>
            <wp:effectExtent l="0" t="0" r="9525"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438775" cy="1800225"/>
                    </a:xfrm>
                    <a:prstGeom prst="rect">
                      <a:avLst/>
                    </a:prstGeom>
                  </pic:spPr>
                </pic:pic>
              </a:graphicData>
            </a:graphic>
          </wp:inline>
        </w:drawing>
      </w:r>
    </w:p>
    <w:p w14:paraId="6B429E5D" w14:textId="24EE64A4" w:rsidR="004B4F6E" w:rsidRDefault="004B4F6E" w:rsidP="00277752">
      <w:pPr>
        <w:pStyle w:val="Caption"/>
        <w:ind w:left="360"/>
        <w:rPr>
          <w:lang w:val="en-US"/>
        </w:rPr>
      </w:pPr>
      <w:bookmarkStart w:id="241" w:name="_Ref515735289"/>
      <w:bookmarkStart w:id="242" w:name="_Toc517857899"/>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6</w:t>
      </w:r>
      <w:r w:rsidR="004D5133">
        <w:fldChar w:fldCharType="end"/>
      </w:r>
      <w:bookmarkEnd w:id="241"/>
      <w:r>
        <w:rPr>
          <w:noProof/>
        </w:rPr>
        <w:t xml:space="preserve"> </w:t>
      </w:r>
      <w:r>
        <w:t>Gắn App Key vào project</w:t>
      </w:r>
      <w:bookmarkEnd w:id="242"/>
    </w:p>
    <w:p w14:paraId="75C23BC2" w14:textId="7A2B8330" w:rsidR="004B4F6E" w:rsidRDefault="004D150F" w:rsidP="00700528">
      <w:pPr>
        <w:pStyle w:val="Dash"/>
        <w:ind w:left="360"/>
      </w:pPr>
      <w:r>
        <w:t xml:space="preserve">Bước </w:t>
      </w:r>
      <w:proofErr w:type="gramStart"/>
      <w:r>
        <w:t>3:</w:t>
      </w:r>
      <w:proofErr w:type="gramEnd"/>
      <w:r>
        <w:t xml:space="preserve"> </w:t>
      </w:r>
      <w:r w:rsidR="004B4F6E">
        <w:t>Chuẩn bị</w:t>
      </w:r>
      <w:r w:rsidR="00D06658">
        <w:t xml:space="preserve"> cơ sở dữ liệu</w:t>
      </w:r>
      <w:r w:rsidR="004B4F6E">
        <w:t xml:space="preserve"> </w:t>
      </w:r>
      <w:r w:rsidR="00D06658">
        <w:t>(</w:t>
      </w:r>
      <w:r w:rsidR="004B4F6E">
        <w:t>database</w:t>
      </w:r>
      <w:r w:rsidR="00D06658">
        <w:t>)</w:t>
      </w:r>
      <w:r w:rsidR="004B4F6E">
        <w:t xml:space="preserve"> cho việc nhận dạng</w:t>
      </w:r>
    </w:p>
    <w:p w14:paraId="377B89EC" w14:textId="77777777" w:rsidR="004B4F6E" w:rsidRDefault="004B4F6E" w:rsidP="004D150F">
      <w:pPr>
        <w:ind w:left="360" w:firstLine="0"/>
      </w:pPr>
      <w:r>
        <w:t xml:space="preserve">Bây giờ, ta đã có thể sử dụng Image Target, chức năng cơ bản của Image Target là nhận diện một hình ảnh 2D đã được thêm vào database của Vuforia. Để thêm một hình ảnh vào data base ta đăng nhập vào trang chủ Vuforia, ở Tab Develop </w:t>
      </w:r>
      <w:r>
        <w:lastRenderedPageBreak/>
        <w:t>chọn Target Manager và nhấn Add Database. Đặt tên Database và tạo với type là Device.</w:t>
      </w:r>
    </w:p>
    <w:p w14:paraId="1966F3BC" w14:textId="767B7DC9" w:rsidR="004B4F6E" w:rsidRDefault="004B4F6E" w:rsidP="00277752">
      <w:pPr>
        <w:ind w:left="360"/>
      </w:pPr>
      <w:r>
        <w:t xml:space="preserve">Ta nhấn vào tên Database và nhấn Add Target để thêm dữ liệu vào Database. Có thể thêm hình ảnh 2D hoặc các vật thể 3D </w:t>
      </w:r>
      <w:r w:rsidR="00700528">
        <w:t xml:space="preserve">như ở </w:t>
      </w:r>
      <w:r>
        <w:fldChar w:fldCharType="begin"/>
      </w:r>
      <w:r>
        <w:instrText xml:space="preserve"> REF _Ref515735424 \h </w:instrText>
      </w:r>
      <w:r>
        <w:fldChar w:fldCharType="separate"/>
      </w:r>
      <w:r w:rsidR="00C32F9A">
        <w:t xml:space="preserve">Hình </w:t>
      </w:r>
      <w:r w:rsidR="00C32F9A">
        <w:rPr>
          <w:noProof/>
        </w:rPr>
        <w:t>2</w:t>
      </w:r>
      <w:r w:rsidR="00C32F9A">
        <w:t>.</w:t>
      </w:r>
      <w:r w:rsidR="00C32F9A">
        <w:rPr>
          <w:noProof/>
        </w:rPr>
        <w:t>7</w:t>
      </w:r>
      <w:r>
        <w:fldChar w:fldCharType="end"/>
      </w:r>
      <w:r>
        <w:t>. Sau khi upload dữ liệu,</w:t>
      </w:r>
      <w:r w:rsidR="00C52BF9">
        <w:t xml:space="preserve"> ta</w:t>
      </w:r>
      <w:r>
        <w:t xml:space="preserve">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w:t>
      </w:r>
      <w:r w:rsidR="00D338C0">
        <w:t xml:space="preserve">như ở </w:t>
      </w:r>
      <w:r w:rsidR="00D338C0">
        <w:fldChar w:fldCharType="begin"/>
      </w:r>
      <w:r w:rsidR="00D338C0">
        <w:instrText xml:space="preserve"> REF _Ref515735487 \h </w:instrText>
      </w:r>
      <w:r w:rsidR="00D338C0">
        <w:fldChar w:fldCharType="separate"/>
      </w:r>
      <w:r w:rsidR="00D338C0">
        <w:t xml:space="preserve">Hình </w:t>
      </w:r>
      <w:r w:rsidR="00D338C0">
        <w:rPr>
          <w:noProof/>
        </w:rPr>
        <w:t>2</w:t>
      </w:r>
      <w:r w:rsidR="00D338C0">
        <w:t>.</w:t>
      </w:r>
      <w:r w:rsidR="00D338C0">
        <w:rPr>
          <w:noProof/>
        </w:rPr>
        <w:t>8</w:t>
      </w:r>
      <w:r w:rsidR="00D338C0">
        <w:fldChar w:fldCharType="end"/>
      </w:r>
      <w:r>
        <w:t>. File tải về dưới dạng là package của Unity sẽ được cài trực tiếp</w:t>
      </w:r>
      <w:r w:rsidR="00A75AD6">
        <w:t>.</w:t>
      </w:r>
    </w:p>
    <w:p w14:paraId="7A957064" w14:textId="77777777" w:rsidR="006030C0" w:rsidRDefault="006030C0" w:rsidP="00277752">
      <w:pPr>
        <w:ind w:left="360"/>
      </w:pPr>
    </w:p>
    <w:p w14:paraId="1DA13456" w14:textId="5205AD94" w:rsidR="004B4F6E" w:rsidRDefault="004B4F6E" w:rsidP="00836381">
      <w:pPr>
        <w:keepNext/>
        <w:ind w:firstLine="0"/>
        <w:jc w:val="center"/>
      </w:pPr>
      <w:r w:rsidRPr="004C077F">
        <w:rPr>
          <w:noProof/>
          <w:szCs w:val="26"/>
        </w:rPr>
        <mc:AlternateContent>
          <mc:Choice Requires="wpg">
            <w:drawing>
              <wp:inline distT="0" distB="0" distL="0" distR="0" wp14:anchorId="44B258D1" wp14:editId="74C2613A">
                <wp:extent cx="5203190"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203190" cy="1623060"/>
                          <a:chOff x="0" y="0"/>
                          <a:chExt cx="9446253" cy="2579169"/>
                        </a:xfrm>
                      </wpg:grpSpPr>
                      <pic:pic xmlns:pic="http://schemas.openxmlformats.org/drawingml/2006/picture">
                        <pic:nvPicPr>
                          <pic:cNvPr id="29" name="Picture 29">
                            <a:extLst/>
                          </pic:cNvPr>
                          <pic:cNvPicPr/>
                        </pic:nvPicPr>
                        <pic:blipFill rotWithShape="1">
                          <a:blip r:embed="rId32"/>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3"/>
                          <a:srcRect t="-1" b="-1"/>
                          <a:stretch/>
                        </pic:blipFill>
                        <pic:spPr>
                          <a:xfrm>
                            <a:off x="4587858" y="0"/>
                            <a:ext cx="4858395" cy="2579169"/>
                          </a:xfrm>
                          <a:prstGeom prst="rect">
                            <a:avLst/>
                          </a:prstGeom>
                        </pic:spPr>
                      </pic:pic>
                    </wpg:wgp>
                  </a:graphicData>
                </a:graphic>
              </wp:inline>
            </w:drawing>
          </mc:Choice>
          <mc:Fallback>
            <w:pict>
              <v:group w14:anchorId="20C61618" id="Group 6" o:spid="_x0000_s1026" style="width:409.7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4"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5" o:title="" croptop="-1f" cropbottom="-1f"/>
                </v:shape>
                <w10:anchorlock/>
              </v:group>
            </w:pict>
          </mc:Fallback>
        </mc:AlternateContent>
      </w:r>
    </w:p>
    <w:p w14:paraId="3EE0ED58" w14:textId="77777777" w:rsidR="006030C0" w:rsidRDefault="006030C0" w:rsidP="00836381">
      <w:pPr>
        <w:keepNext/>
        <w:ind w:firstLine="0"/>
        <w:jc w:val="center"/>
      </w:pPr>
    </w:p>
    <w:p w14:paraId="4C619431" w14:textId="085DFD3D" w:rsidR="004B4F6E" w:rsidRDefault="004B4F6E" w:rsidP="00277752">
      <w:pPr>
        <w:pStyle w:val="Caption"/>
        <w:ind w:left="360"/>
        <w:rPr>
          <w:noProof/>
        </w:rPr>
      </w:pPr>
      <w:bookmarkStart w:id="243" w:name="_Ref515735424"/>
      <w:bookmarkStart w:id="244" w:name="_Toc517857900"/>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7</w:t>
      </w:r>
      <w:r w:rsidR="004D5133">
        <w:fldChar w:fldCharType="end"/>
      </w:r>
      <w:bookmarkEnd w:id="243"/>
      <w:r>
        <w:rPr>
          <w:noProof/>
        </w:rPr>
        <w:t xml:space="preserve"> Tạo Database hình ảnh nhận diện</w:t>
      </w:r>
      <w:bookmarkEnd w:id="244"/>
    </w:p>
    <w:p w14:paraId="0F9EA6FD" w14:textId="77777777" w:rsidR="006030C0" w:rsidRPr="006030C0" w:rsidRDefault="006030C0" w:rsidP="006030C0"/>
    <w:p w14:paraId="567F0A8B" w14:textId="5478F919" w:rsidR="004B4F6E" w:rsidRDefault="004B4F6E" w:rsidP="00914AC2">
      <w:pPr>
        <w:keepNext/>
        <w:ind w:firstLine="0"/>
        <w:jc w:val="center"/>
      </w:pPr>
      <w:r w:rsidRPr="004C077F">
        <w:rPr>
          <w:noProof/>
        </w:rPr>
        <mc:AlternateContent>
          <mc:Choice Requires="wpg">
            <w:drawing>
              <wp:inline distT="0" distB="0" distL="0" distR="0" wp14:anchorId="4AE1D006" wp14:editId="53F646A7">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36"/>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7"/>
                          <a:srcRect r="3918"/>
                          <a:stretch/>
                        </pic:blipFill>
                        <pic:spPr>
                          <a:xfrm>
                            <a:off x="3596639" y="0"/>
                            <a:ext cx="3596639" cy="2207895"/>
                          </a:xfrm>
                          <a:prstGeom prst="rect">
                            <a:avLst/>
                          </a:prstGeom>
                        </pic:spPr>
                      </pic:pic>
                    </wpg:wgp>
                  </a:graphicData>
                </a:graphic>
              </wp:inline>
            </w:drawing>
          </mc:Choice>
          <mc:Fallback>
            <w:pict>
              <v:group w14:anchorId="54C397D0"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8"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9" o:title="" cropright="2568f"/>
                </v:shape>
                <w10:anchorlock/>
              </v:group>
            </w:pict>
          </mc:Fallback>
        </mc:AlternateContent>
      </w:r>
    </w:p>
    <w:p w14:paraId="3FF90EF8" w14:textId="77777777" w:rsidR="006030C0" w:rsidRDefault="006030C0" w:rsidP="00914AC2">
      <w:pPr>
        <w:keepNext/>
        <w:ind w:firstLine="0"/>
        <w:jc w:val="center"/>
      </w:pPr>
    </w:p>
    <w:p w14:paraId="62C4622B" w14:textId="0373DB68" w:rsidR="004B4F6E" w:rsidRDefault="004B4F6E" w:rsidP="00277752">
      <w:pPr>
        <w:pStyle w:val="Caption"/>
        <w:ind w:left="360"/>
      </w:pPr>
      <w:bookmarkStart w:id="245" w:name="_Ref515735487"/>
      <w:bookmarkStart w:id="246" w:name="_Toc517857901"/>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8</w:t>
      </w:r>
      <w:r w:rsidR="004D5133">
        <w:fldChar w:fldCharType="end"/>
      </w:r>
      <w:bookmarkEnd w:id="245"/>
      <w:r>
        <w:rPr>
          <w:noProof/>
        </w:rPr>
        <w:t xml:space="preserve"> Tải Database về project</w:t>
      </w:r>
      <w:bookmarkEnd w:id="246"/>
    </w:p>
    <w:p w14:paraId="22F6E623" w14:textId="4C3BF96E" w:rsidR="004B4F6E" w:rsidRDefault="004B4F6E" w:rsidP="00277752">
      <w:pPr>
        <w:ind w:left="360"/>
      </w:pPr>
      <w:r>
        <w:lastRenderedPageBreak/>
        <w:t>Ở giao diện Unity, ta chọn Database tương ứng vừa tải về và chọn Image Target là ảnh được đưa vào Database</w:t>
      </w:r>
      <w:r w:rsidR="00EF6083">
        <w:t xml:space="preserve"> như </w:t>
      </w:r>
      <w:r w:rsidR="00EF6083">
        <w:fldChar w:fldCharType="begin"/>
      </w:r>
      <w:r w:rsidR="00EF6083">
        <w:instrText xml:space="preserve"> REF _Ref517909888 \h </w:instrText>
      </w:r>
      <w:r w:rsidR="00EF6083">
        <w:fldChar w:fldCharType="separate"/>
      </w:r>
      <w:r w:rsidR="00EF6083">
        <w:t xml:space="preserve">Hình </w:t>
      </w:r>
      <w:r w:rsidR="00EF6083">
        <w:rPr>
          <w:noProof/>
        </w:rPr>
        <w:t>2</w:t>
      </w:r>
      <w:r w:rsidR="00EF6083">
        <w:t>.</w:t>
      </w:r>
      <w:r w:rsidR="00EF6083">
        <w:rPr>
          <w:noProof/>
        </w:rPr>
        <w:t>9</w:t>
      </w:r>
      <w:r w:rsidR="00EF6083">
        <w:fldChar w:fldCharType="end"/>
      </w:r>
      <w:r>
        <w:t>. Sau đó là có thể Start Game Mode của Unity và nhận diện.</w:t>
      </w:r>
    </w:p>
    <w:p w14:paraId="74E7905F" w14:textId="77777777" w:rsidR="004B4F6E" w:rsidRDefault="004B4F6E" w:rsidP="00277752">
      <w:pPr>
        <w:keepNext/>
        <w:ind w:left="360"/>
        <w:jc w:val="center"/>
      </w:pPr>
      <w:r w:rsidRPr="00AC0C63">
        <w:rPr>
          <w:noProof/>
          <w:szCs w:val="26"/>
        </w:rPr>
        <w:drawing>
          <wp:inline distT="0" distB="0" distL="0" distR="0" wp14:anchorId="2A0151A8" wp14:editId="0FA65D78">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14:paraId="4033B020" w14:textId="0D9210AB" w:rsidR="00F64254" w:rsidRPr="00F64254" w:rsidRDefault="004B4F6E" w:rsidP="006030C0">
      <w:pPr>
        <w:pStyle w:val="Caption"/>
        <w:ind w:left="360"/>
      </w:pPr>
      <w:bookmarkStart w:id="247" w:name="_Ref517909888"/>
      <w:bookmarkStart w:id="248" w:name="_Toc517857902"/>
      <w:bookmarkStart w:id="249" w:name="_Ref517909884"/>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9</w:t>
      </w:r>
      <w:r w:rsidR="004D5133">
        <w:fldChar w:fldCharType="end"/>
      </w:r>
      <w:bookmarkEnd w:id="247"/>
      <w:r>
        <w:rPr>
          <w:noProof/>
        </w:rPr>
        <w:t xml:space="preserve"> </w:t>
      </w:r>
      <w:r>
        <w:t>Chọn Target theo hình ảnh từ Database</w:t>
      </w:r>
      <w:bookmarkEnd w:id="248"/>
      <w:bookmarkEnd w:id="249"/>
    </w:p>
    <w:p w14:paraId="2E34B8E2" w14:textId="77777777" w:rsidR="004B4F6E" w:rsidRDefault="004B4F6E" w:rsidP="00985194">
      <w:pPr>
        <w:pStyle w:val="KetLuan"/>
      </w:pPr>
      <w:r w:rsidRPr="004C077F">
        <w:t xml:space="preserve">Tiêu chí </w:t>
      </w:r>
      <w:r>
        <w:t>đánh giá</w:t>
      </w:r>
      <w:r w:rsidRPr="004C077F">
        <w:t xml:space="preserve"> ảnh của Vuforia và các yếu tố ảnh </w:t>
      </w:r>
      <w:r>
        <w:t>hưởng</w:t>
      </w:r>
    </w:p>
    <w:p w14:paraId="37A5702C" w14:textId="77777777" w:rsidR="004B4F6E" w:rsidRDefault="004B4F6E" w:rsidP="001615D2">
      <w:pPr>
        <w:keepNext/>
        <w:ind w:firstLine="0"/>
        <w:jc w:val="center"/>
      </w:pPr>
      <w:r>
        <w:rPr>
          <w:noProof/>
        </w:rPr>
        <mc:AlternateContent>
          <mc:Choice Requires="wpg">
            <w:drawing>
              <wp:inline distT="0" distB="0" distL="0" distR="0" wp14:anchorId="7C5C8A59" wp14:editId="6E17A398">
                <wp:extent cx="3141345" cy="1905000"/>
                <wp:effectExtent l="0" t="0" r="1905" b="0"/>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1905000"/>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3">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4FA4732D" id="Group 6" o:spid="_x0000_s1026" style="width:247.35pt;height:150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AiAAAAABSZ2h0bG9uZwAAAMg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E4QklNBAwAAAAAOZkAAAABAAAAoAAAAG0AAAHgAADMYAAAOX0AGAAB/9j/7QAMQWRvYmVf&#10;Q00AAv/uAA5BZG9iZQBkgAAAAAH/2wCEAAwICAgJCAwJCQwRCwoLERUPDAwPFRgTExUTExgRDAwM&#10;DAwMEQwMDAwMDAwMDAwMDAwMDAwMDAwMDAwMDAwMDAwBDQsLDQ4NEA4OEBQODg4UFA4ODg4UEQwM&#10;DAwMEREMDAwMDAwRDAwMDAwMDAwMDAwMDAwMDAwMDAwMDAwMDAwMDP/AABEIAG0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9sAQwAMCAgICAgMCAgMEAsLCxAUDg0N&#10;DhQYEhMTExIYFBIUFBQUEhQUGx4eHhsUJCcnJyckMjU1NTI7Ozs7Ozs7Ozs7/9sAQwENCgoMCgwO&#10;DAwOEQ4ODhEUDw8PDxQUEBESERAUFBMUFRUUExQVFRUVFRUVGhoaGhoaHh4eHh4jIyMjJycnLCws&#10;/8AAEQgAhgD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9sAQwAMCAgICAgMCAgMEAsLCxAUDg0NDhQYEhMTExIYFBIUFBQU&#10;EhQUGx4eHhsUJCcnJyckMjU1NTI7Ozs7Ozs7Ozs7/9sAQwENCgoMCgwODAwOEQ4ODhEUDw8PDxQU&#10;EBESERAUFBMUFRUUExQVFRUVFRUVGhoaGhoaHh4eHh4jIyMjJycnLCws/8AAEQgAhQD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5"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6"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7"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8" o:title="local_contrast_3_strong_features"/>
                </v:shape>
                <w10:anchorlock/>
              </v:group>
            </w:pict>
          </mc:Fallback>
        </mc:AlternateContent>
      </w:r>
    </w:p>
    <w:p w14:paraId="60CD190E" w14:textId="64F3D2AA" w:rsidR="004B4F6E" w:rsidRDefault="004B4F6E" w:rsidP="004B4F6E">
      <w:pPr>
        <w:pStyle w:val="Caption"/>
        <w:rPr>
          <w:noProof/>
        </w:rPr>
      </w:pPr>
      <w:bookmarkStart w:id="250" w:name="_Ref515735859"/>
      <w:bookmarkStart w:id="251" w:name="_Toc517857903"/>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0</w:t>
      </w:r>
      <w:r w:rsidR="004D5133">
        <w:fldChar w:fldCharType="end"/>
      </w:r>
      <w:bookmarkEnd w:id="250"/>
      <w:r>
        <w:t xml:space="preserve"> </w:t>
      </w:r>
      <w:r>
        <w:rPr>
          <w:noProof/>
        </w:rPr>
        <w:t>Dựa vào độ tương phản</w:t>
      </w:r>
      <w:bookmarkEnd w:id="251"/>
      <w:r>
        <w:rPr>
          <w:noProof/>
        </w:rPr>
        <w:t xml:space="preserve"> </w:t>
      </w:r>
    </w:p>
    <w:p w14:paraId="37471C75" w14:textId="77777777" w:rsidR="004B4F6E" w:rsidRDefault="004B4F6E" w:rsidP="004B4F6E">
      <w:pPr>
        <w:pStyle w:val="Caption"/>
      </w:pPr>
      <w:r>
        <w:rPr>
          <w:noProof/>
        </w:rPr>
        <w:t xml:space="preserve">Nguồn : </w:t>
      </w:r>
      <w:hyperlink r:id="rId49" w:tgtFrame="_blank" w:history="1">
        <w:r w:rsidRPr="0099179E">
          <w:rPr>
            <w:rStyle w:val="Hyperlink"/>
            <w:noProof/>
          </w:rPr>
          <w:t>https://www.edrawsoft.com/umldiagramtemplate.php</w:t>
        </w:r>
      </w:hyperlink>
    </w:p>
    <w:p w14:paraId="3E1B7D56" w14:textId="77777777" w:rsidR="004B4F6E" w:rsidRDefault="004B4F6E" w:rsidP="001615D2">
      <w:pPr>
        <w:keepNext/>
        <w:ind w:firstLine="0"/>
        <w:jc w:val="center"/>
      </w:pPr>
      <w:r>
        <w:rPr>
          <w:noProof/>
        </w:rPr>
        <mc:AlternateContent>
          <mc:Choice Requires="wpg">
            <w:drawing>
              <wp:inline distT="0" distB="0" distL="0" distR="0" wp14:anchorId="499F0A7A" wp14:editId="28EAFA1D">
                <wp:extent cx="3310890" cy="1885950"/>
                <wp:effectExtent l="0" t="0" r="3810" b="0"/>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1885950"/>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2">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3">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051B2D6A" id="Group 13" o:spid="_x0000_s1026" style="width:260.7pt;height:148.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CTgAAAAAAAAAp2ZWN0b3JEYXRhYm9vbAEAAAAAUGdQc2VudW0AAAAAUGdQcwAAAABQ&#10;Z1BDAAAAAExlZnRVbnRGI1JsdAAAAAAAAAAAAAAAAFRvcCBVbnRGI1JsdAAAAAAAAAAAAAAAAFNj&#10;bCBVbnRGI1ByY0BZAAAAAAAAOEJJTQPtAAAAAAAQAEgCTgABAAEASAJOAAEAAT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BmAAAAAFJnaHRsb25nAAABAg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AThCSU0EDAAAAAAJEgAAAAEAAACgAAAAPwAA&#10;AeAAAHYgAAAI9gAYAAH/2P/tAAxBZG9iZV9DTQAC/+4ADkFkb2JlAGSAAAAAAf/bAIQADAgICAkI&#10;DAkJDBELCgsRFQ8MDA8VGBMTFRMTGBEMDAwMDAwRDAwMDAwMDAwMDAwMDAwMDAwMDAwMDAwMDAwM&#10;DAENCwsNDg0QDg4QFA4ODhQUDg4ODhQRDAwMDAwREQwMDAwMDBEMDAwMDAwMDAwMDAwMDAwMDAwM&#10;DAwMDAwMDAwM/8AAEQgAPw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FIAk4AAAAAAAAAKdmVjdG9yRGF0YWJvb2wBAAAAAFBnUHNlbnVtAAAA&#10;AFBnUHMAAAAAUGdQQwAAAABMZWZ0VW50RiNSbHQAAAAAAAAAAAAAAABUb3AgVW50RiNSbHQAAAAA&#10;AAAAAAAAAABTY2wgVW50RiNQcmNAWQAAAAAAADhCSU0D7QAAAAAAEABIAk4AAQABAEgCTgABAAE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GYAAAAAUmdodGxvbmcAAAEC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8P3hwYWNrZXQgZW5kPSJ3Ij8+/+IMWElDQ19QUk9G&#10;SUxFAAEB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">
                  <v:imagedata r:id="rId54"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5"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6"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7" o:title="User-added image"/>
                </v:shape>
                <w10:anchorlock/>
              </v:group>
            </w:pict>
          </mc:Fallback>
        </mc:AlternateContent>
      </w:r>
    </w:p>
    <w:p w14:paraId="3FA414FF" w14:textId="129B7AB3" w:rsidR="004B4F6E" w:rsidRDefault="004B4F6E" w:rsidP="004B4F6E">
      <w:pPr>
        <w:pStyle w:val="Caption"/>
        <w:rPr>
          <w:noProof/>
        </w:rPr>
      </w:pPr>
      <w:bookmarkStart w:id="252" w:name="_Ref515735880"/>
      <w:bookmarkStart w:id="253" w:name="_Toc517857904"/>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1</w:t>
      </w:r>
      <w:r w:rsidR="004D5133">
        <w:fldChar w:fldCharType="end"/>
      </w:r>
      <w:bookmarkEnd w:id="252"/>
      <w:r>
        <w:rPr>
          <w:noProof/>
        </w:rPr>
        <w:t xml:space="preserve"> </w:t>
      </w:r>
      <w:r>
        <w:t>Độ tương phản ảnh Grayscale tương ứng với histogram</w:t>
      </w:r>
      <w:bookmarkEnd w:id="253"/>
      <w:r>
        <w:t xml:space="preserve"> </w:t>
      </w:r>
    </w:p>
    <w:p w14:paraId="14C662CA" w14:textId="77777777" w:rsidR="004B4F6E" w:rsidRDefault="004B4F6E" w:rsidP="004B4F6E">
      <w:pPr>
        <w:pStyle w:val="Caption"/>
      </w:pPr>
      <w:r>
        <w:rPr>
          <w:noProof/>
        </w:rPr>
        <w:t xml:space="preserve">Nguồn : </w:t>
      </w:r>
      <w:hyperlink r:id="rId58" w:tgtFrame="_blank" w:history="1">
        <w:r w:rsidRPr="0099179E">
          <w:rPr>
            <w:rStyle w:val="Hyperlink"/>
            <w:noProof/>
          </w:rPr>
          <w:t>https://www.edrawsoft.com/umldiagramtemplate.php</w:t>
        </w:r>
      </w:hyperlink>
    </w:p>
    <w:p w14:paraId="19C8A54B" w14:textId="6F5ECE2E" w:rsidR="004B4F6E" w:rsidRDefault="004B4F6E" w:rsidP="004B4F6E">
      <w:r>
        <w:lastRenderedPageBreak/>
        <w:t xml:space="preserve">Vuforia có thể nhận diện và theo dấu Targets bằng việc phân tích sự tương phản dựa trên những đặc tính được rút trích từ Target đó thể hiện </w:t>
      </w:r>
      <w:r w:rsidR="008775CB">
        <w:t>qua</w:t>
      </w:r>
      <w:r>
        <w:t xml:space="preserve"> camera như họa tiết của ảnh, tỉ lệ ảnh, chất lượng ảnh, độ cân bằng trong phân bố các chi tiết ảnh… </w:t>
      </w:r>
      <w:r w:rsidR="00A84F7A">
        <w:t xml:space="preserve">Hiệu quả nhận diện có thể được cải thiện </w:t>
      </w:r>
      <w:r>
        <w:t xml:space="preserve">bằng cách cải thiện những đặc tính đó (tăng độ chi tiết, độ tương phản màu sắc tốt </w:t>
      </w:r>
      <w:r w:rsidR="008372BE">
        <w:t>như ở</w:t>
      </w:r>
      <w:r w:rsidR="0002460A">
        <w:t xml:space="preserve"> </w:t>
      </w:r>
      <w:r>
        <w:fldChar w:fldCharType="begin"/>
      </w:r>
      <w:r>
        <w:instrText xml:space="preserve"> REF _Ref515735859 \h </w:instrText>
      </w:r>
      <w:r>
        <w:fldChar w:fldCharType="separate"/>
      </w:r>
      <w:r w:rsidR="00C32F9A">
        <w:t xml:space="preserve">Hình </w:t>
      </w:r>
      <w:r w:rsidR="00C32F9A">
        <w:rPr>
          <w:noProof/>
        </w:rPr>
        <w:t>2</w:t>
      </w:r>
      <w:r w:rsidR="00C32F9A">
        <w:t>.</w:t>
      </w:r>
      <w:r w:rsidR="00C32F9A">
        <w:rPr>
          <w:noProof/>
        </w:rPr>
        <w:t>10</w:t>
      </w:r>
      <w:r>
        <w:fldChar w:fldCharType="end"/>
      </w:r>
      <w:r>
        <w:t xml:space="preserve">, không bị lặp nội dung, chi tiết có nhiều góc cạnh). </w:t>
      </w:r>
      <w:r w:rsidR="00745335">
        <w:t>Định dạng</w:t>
      </w:r>
      <w:r>
        <w:t xml:space="preserve"> của ảnh phải là ảnh PNG hoặc JPG 8 hoặc 24 bit</w:t>
      </w:r>
      <w:r w:rsidR="00162CC9">
        <w:t xml:space="preserve"> à</w:t>
      </w:r>
      <w:r>
        <w:t xml:space="preserve"> nhỏ hơn 2MB</w:t>
      </w:r>
      <w:r w:rsidR="00042291">
        <w:t>. Trong đó,</w:t>
      </w:r>
      <w:r>
        <w:t xml:space="preserve"> ảnh JPG phải dùng hệ màu RGB hoặc gr</w:t>
      </w:r>
      <w:r w:rsidR="00F8027C">
        <w:t>a</w:t>
      </w:r>
      <w:r>
        <w:t>yscale (không sử dụng hệ màu CMYK). Để đánh giá tiêu chí Rating với ảnh Gr</w:t>
      </w:r>
      <w:r w:rsidR="00F8027C">
        <w:t>a</w:t>
      </w:r>
      <w:r>
        <w:t>yscale thì ta dựa vào Gr</w:t>
      </w:r>
      <w:r w:rsidR="00F8027C">
        <w:t>a</w:t>
      </w:r>
      <w:r>
        <w:t xml:space="preserve">yscale Histogram, ảnh có độ tương phản cao, có Histogram rộng và phẳng thường là ảnh có Rating cao </w:t>
      </w:r>
      <w:r w:rsidR="0038377D">
        <w:t xml:space="preserve">như ở </w:t>
      </w:r>
      <w:r>
        <w:fldChar w:fldCharType="begin"/>
      </w:r>
      <w:r>
        <w:instrText xml:space="preserve"> REF _Ref515735880 \h </w:instrText>
      </w:r>
      <w:r>
        <w:fldChar w:fldCharType="separate"/>
      </w:r>
      <w:r w:rsidR="00C32F9A">
        <w:t xml:space="preserve">Hình </w:t>
      </w:r>
      <w:r w:rsidR="00C32F9A">
        <w:rPr>
          <w:noProof/>
        </w:rPr>
        <w:t>2</w:t>
      </w:r>
      <w:r w:rsidR="00C32F9A">
        <w:t>.</w:t>
      </w:r>
      <w:r w:rsidR="00C32F9A">
        <w:rPr>
          <w:noProof/>
        </w:rPr>
        <w:t>11</w:t>
      </w:r>
      <w:r>
        <w:fldChar w:fldCharType="end"/>
      </w:r>
      <w:r w:rsidR="00212238">
        <w:t>.</w:t>
      </w:r>
    </w:p>
    <w:p w14:paraId="4179F3C8" w14:textId="52667032"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w:t>
      </w:r>
      <w:r w:rsidR="00C54B90">
        <w:t xml:space="preserve"> là</w:t>
      </w:r>
      <w:r>
        <w:t xml:space="preserve"> từ 5 inches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w:t>
      </w:r>
      <w:r w:rsidR="00263E67">
        <w:t xml:space="preserve"> và</w:t>
      </w:r>
      <w:r>
        <w:t xml:space="preserve">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14:paraId="6B6F62E3" w14:textId="6ADE67DF" w:rsidR="00806B50" w:rsidRDefault="004B4F6E" w:rsidP="00CA5881">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rsidR="00C32F9A">
        <w:t xml:space="preserve">Sơ đồ </w:t>
      </w:r>
      <w:r w:rsidR="00C32F9A">
        <w:rPr>
          <w:noProof/>
        </w:rPr>
        <w:t>2</w:t>
      </w:r>
      <w:r w:rsidR="00C32F9A">
        <w:noBreakHyphen/>
      </w:r>
      <w:r w:rsidR="00C32F9A">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14:paraId="7143C787" w14:textId="77777777" w:rsidR="00CA5881" w:rsidRPr="004B4F6E" w:rsidRDefault="00CA5881" w:rsidP="00CA5881"/>
    <w:p w14:paraId="2B319F0B" w14:textId="77777777" w:rsidR="00F96E68" w:rsidRPr="00562157" w:rsidRDefault="00F96E68" w:rsidP="00F96E68">
      <w:pPr>
        <w:pStyle w:val="Heading2"/>
        <w:rPr>
          <w:lang w:val="en-US"/>
        </w:rPr>
      </w:pPr>
      <w:bookmarkStart w:id="254" w:name="_Ref516434178"/>
      <w:bookmarkStart w:id="255" w:name="_Toc517792118"/>
      <w:r>
        <w:rPr>
          <w:lang w:val="en-US"/>
        </w:rPr>
        <w:lastRenderedPageBreak/>
        <w:t>Áp dụng Kinect trong việc nhận dạng</w:t>
      </w:r>
      <w:bookmarkEnd w:id="254"/>
      <w:bookmarkEnd w:id="255"/>
    </w:p>
    <w:p w14:paraId="29AF3726" w14:textId="77777777" w:rsidR="00F96E68" w:rsidRDefault="00806B50" w:rsidP="00F96E68">
      <w:pPr>
        <w:pStyle w:val="Heading3"/>
      </w:pPr>
      <w:bookmarkStart w:id="256" w:name="_Toc517792119"/>
      <w:r>
        <w:t>Giới thiệu</w:t>
      </w:r>
      <w:r w:rsidR="00F96E68" w:rsidRPr="00562157">
        <w:t xml:space="preserve"> Kinect</w:t>
      </w:r>
      <w:bookmarkEnd w:id="256"/>
    </w:p>
    <w:p w14:paraId="41E37197" w14:textId="0AF0EED3" w:rsidR="00806B5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 xml:space="preserve">của Kinect có thể tóm tắt như </w:t>
      </w:r>
      <w:proofErr w:type="gramStart"/>
      <w:r>
        <w:rPr>
          <w:szCs w:val="26"/>
        </w:rPr>
        <w:t>sau:</w:t>
      </w:r>
      <w:proofErr w:type="gramEnd"/>
      <w:r>
        <w:rPr>
          <w:szCs w:val="26"/>
        </w:rPr>
        <w:t xml:space="preserve"> Vào 30/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Nintendo’s Wii. 1/6/2009, Microsoft công bố dự án Natal tại hội nghị E3, đồng thời đưa ra </w:t>
      </w:r>
      <w:r w:rsidR="00F8027C">
        <w:rPr>
          <w:szCs w:val="26"/>
        </w:rPr>
        <w:t>minh họa</w:t>
      </w:r>
      <w:r>
        <w:rPr>
          <w:szCs w:val="26"/>
        </w:rPr>
        <w:t xml:space="preserve"> cho việc sử dụng thiết bị với công nghệ điều khiển bằng hành động. Natal có thể nhận diện được đồng thời </w:t>
      </w:r>
      <w:r w:rsidR="00CB70AC">
        <w:rPr>
          <w:szCs w:val="26"/>
        </w:rPr>
        <w:t>bốn</w:t>
      </w:r>
      <w:r>
        <w:rPr>
          <w:szCs w:val="26"/>
        </w:rPr>
        <w:t xml:space="preserve"> người với 48 khớp xương trên cơ thể. Đến ngày 13/6/2010, tại E3, Microsoft chính thức đổi tên dự án Natal thành Kinect kết hợp giữa </w:t>
      </w:r>
      <w:r w:rsidR="009841DB">
        <w:rPr>
          <w:szCs w:val="26"/>
        </w:rPr>
        <w:t>hai</w:t>
      </w:r>
      <w:r>
        <w:rPr>
          <w:szCs w:val="26"/>
        </w:rPr>
        <w:t xml:space="preserve"> từ kinectic và connect. Ngày 20/7/2010, Microsoft thông báo chính thức thời gian phát hành và giá bán của Kinect, nhưng mới chỉ dành cho phiên bản Xbox. Ngày 2/1/2012, Microsoft công bố phiên bản Kinect dành cho windows kèm theo phiên bản thương mại chính thức Kinect SDK. Đến tháng 10/2014, phiên bản thứ </w:t>
      </w:r>
      <w:r w:rsidR="00A26507">
        <w:rPr>
          <w:szCs w:val="26"/>
        </w:rPr>
        <w:t>hai</w:t>
      </w:r>
      <w:r>
        <w:rPr>
          <w:szCs w:val="26"/>
        </w:rPr>
        <w:t xml:space="preserve"> của Kinect được bày bán với những cải </w:t>
      </w:r>
      <w:proofErr w:type="gramStart"/>
      <w:r>
        <w:rPr>
          <w:szCs w:val="26"/>
        </w:rPr>
        <w:t>tiến:</w:t>
      </w:r>
      <w:proofErr w:type="gramEnd"/>
    </w:p>
    <w:p w14:paraId="4D897DF4" w14:textId="77777777" w:rsidR="00806B50" w:rsidRDefault="00806B50" w:rsidP="00143180">
      <w:pPr>
        <w:pStyle w:val="Dash"/>
      </w:pPr>
      <w:r>
        <w:t>Độ phân giải Full HD 1080.</w:t>
      </w:r>
    </w:p>
    <w:p w14:paraId="2EB1DA26" w14:textId="77777777" w:rsidR="00806B50" w:rsidRDefault="00806B50" w:rsidP="00143180">
      <w:pPr>
        <w:pStyle w:val="Dash"/>
      </w:pPr>
      <w:r>
        <w:t>Tích hợp bộ cảm biến 3D, tăng khả năng nắm bắt chi tiết.</w:t>
      </w:r>
    </w:p>
    <w:p w14:paraId="780ABBD8" w14:textId="77777777" w:rsidR="00806B50" w:rsidRDefault="00806B50" w:rsidP="00143180">
      <w:pPr>
        <w:pStyle w:val="Dash"/>
      </w:pPr>
      <w:r>
        <w:t>Cảm biến hồng ngoại để nhận biết được đối tượng trong môi trường thiếu sáng, với phạm vị hoạt động rộng hơn.</w:t>
      </w:r>
    </w:p>
    <w:p w14:paraId="4ED537B7" w14:textId="77777777" w:rsidR="00806B50" w:rsidRDefault="00806B50" w:rsidP="00143180">
      <w:pPr>
        <w:pStyle w:val="Dash"/>
      </w:pPr>
      <w:r>
        <w:t>Độ sâu trung thực (3x).</w:t>
      </w:r>
    </w:p>
    <w:p w14:paraId="64C75732" w14:textId="77777777" w:rsidR="00806B50" w:rsidRDefault="00806B50" w:rsidP="00143180">
      <w:pPr>
        <w:pStyle w:val="Dash"/>
      </w:pPr>
      <w:r>
        <w:t>Tăng điểm khung xương lên 25.</w:t>
      </w:r>
    </w:p>
    <w:p w14:paraId="4E6912B2" w14:textId="77777777" w:rsidR="00806B50" w:rsidRDefault="00806B50" w:rsidP="00143180">
      <w:pPr>
        <w:pStyle w:val="Dash"/>
      </w:pPr>
      <w:r>
        <w:t>Cải thiện tầm nhìn (0.5m đến 4.5m).</w:t>
      </w:r>
    </w:p>
    <w:p w14:paraId="2FFF2855" w14:textId="628A03C1" w:rsidR="00806B50" w:rsidRDefault="00806B50" w:rsidP="00143180">
      <w:pPr>
        <w:pStyle w:val="Dash"/>
      </w:pPr>
      <w:r>
        <w:t xml:space="preserve">Đa ứng dụng cùng xử dụng </w:t>
      </w:r>
      <w:r w:rsidR="00540E4E">
        <w:t>một</w:t>
      </w:r>
      <w:r>
        <w:t xml:space="preserve"> Kinect.</w:t>
      </w:r>
    </w:p>
    <w:p w14:paraId="6ABB0D68" w14:textId="77777777" w:rsidR="00806B50" w:rsidRDefault="00806B50" w:rsidP="00143180">
      <w:pPr>
        <w:pStyle w:val="Dash"/>
      </w:pPr>
      <w:r>
        <w:t>Hỗ trợ theo dõi các ngón tay, cử chỉ nắm mở bàn tay.</w:t>
      </w:r>
    </w:p>
    <w:p w14:paraId="2E1B04FB" w14:textId="4996570D" w:rsidR="00CA5881" w:rsidRDefault="00806B50" w:rsidP="00CA5881">
      <w:pPr>
        <w:pStyle w:val="Dash"/>
      </w:pPr>
      <w:r>
        <w:t>Có khả năng đo được nhịp tim của người dùng.</w:t>
      </w:r>
    </w:p>
    <w:p w14:paraId="279661B8" w14:textId="77777777" w:rsidR="00CA5881" w:rsidRDefault="00CA5881" w:rsidP="00CA5881">
      <w:pPr>
        <w:pStyle w:val="Dash"/>
        <w:numPr>
          <w:ilvl w:val="0"/>
          <w:numId w:val="0"/>
        </w:numPr>
        <w:ind w:left="927" w:hanging="360"/>
      </w:pPr>
    </w:p>
    <w:p w14:paraId="18D2D267" w14:textId="77777777" w:rsidR="00CA5881" w:rsidRDefault="00CA5881" w:rsidP="00CA5881">
      <w:pPr>
        <w:pStyle w:val="Dash"/>
        <w:numPr>
          <w:ilvl w:val="0"/>
          <w:numId w:val="0"/>
        </w:numPr>
        <w:ind w:left="927" w:hanging="360"/>
      </w:pPr>
    </w:p>
    <w:p w14:paraId="045214AF" w14:textId="77777777" w:rsidR="00806B50" w:rsidRDefault="00806B50" w:rsidP="00143180">
      <w:pPr>
        <w:pStyle w:val="KetLuan"/>
      </w:pPr>
      <w:r>
        <w:lastRenderedPageBreak/>
        <w:t>So sánh Kinect v2 và Kinect v1</w:t>
      </w:r>
      <w:r w:rsidR="00470B0C">
        <w:t xml:space="preserve"> </w:t>
      </w:r>
      <w:r w:rsidR="00470B0C">
        <w:fldChar w:fldCharType="begin" w:fldLock="1"/>
      </w:r>
      <w:r w:rsidR="0055477A">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3]", "plainTextFormattedCitation" : "[13]", "previouslyFormattedCitation" : "[12]" }, "properties" : { "noteIndex" : 0 }, "schema" : "https://github.com/citation-style-language/schema/raw/master/csl-citation.json" }</w:instrText>
      </w:r>
      <w:r w:rsidR="00470B0C">
        <w:fldChar w:fldCharType="separate"/>
      </w:r>
      <w:r w:rsidR="0055477A" w:rsidRPr="0055477A">
        <w:rPr>
          <w:b w:val="0"/>
          <w:noProof/>
        </w:rPr>
        <w:t>[13]</w:t>
      </w:r>
      <w:r w:rsidR="00470B0C">
        <w:fldChar w:fldCharType="end"/>
      </w:r>
      <w:r>
        <w:t>:</w:t>
      </w:r>
    </w:p>
    <w:tbl>
      <w:tblPr>
        <w:tblStyle w:val="TableGrid"/>
        <w:tblW w:w="0" w:type="auto"/>
        <w:jc w:val="center"/>
        <w:tblLook w:val="04A0" w:firstRow="1" w:lastRow="0" w:firstColumn="1" w:lastColumn="0" w:noHBand="0" w:noVBand="1"/>
      </w:tblPr>
      <w:tblGrid>
        <w:gridCol w:w="2763"/>
        <w:gridCol w:w="3119"/>
        <w:gridCol w:w="2767"/>
      </w:tblGrid>
      <w:tr w:rsidR="00806B50" w14:paraId="69C8FAD8" w14:textId="77777777" w:rsidTr="00806B50">
        <w:trPr>
          <w:jc w:val="center"/>
        </w:trPr>
        <w:tc>
          <w:tcPr>
            <w:tcW w:w="2763" w:type="dxa"/>
            <w:vAlign w:val="center"/>
          </w:tcPr>
          <w:p w14:paraId="5BF025F6" w14:textId="77777777" w:rsidR="00806B50" w:rsidRPr="00806B50" w:rsidRDefault="00806B50" w:rsidP="00934219">
            <w:pPr>
              <w:jc w:val="center"/>
              <w:rPr>
                <w:b/>
                <w:szCs w:val="26"/>
              </w:rPr>
            </w:pPr>
            <w:r w:rsidRPr="00806B50">
              <w:rPr>
                <w:b/>
                <w:szCs w:val="26"/>
              </w:rPr>
              <w:t>Đặc điểm</w:t>
            </w:r>
          </w:p>
        </w:tc>
        <w:tc>
          <w:tcPr>
            <w:tcW w:w="3119" w:type="dxa"/>
            <w:vAlign w:val="center"/>
          </w:tcPr>
          <w:p w14:paraId="26ED2489" w14:textId="77777777" w:rsidR="00806B50" w:rsidRPr="00806B50" w:rsidRDefault="00806B50" w:rsidP="00934219">
            <w:pPr>
              <w:jc w:val="center"/>
              <w:rPr>
                <w:b/>
                <w:szCs w:val="26"/>
              </w:rPr>
            </w:pPr>
            <w:r w:rsidRPr="00806B50">
              <w:rPr>
                <w:b/>
                <w:szCs w:val="26"/>
              </w:rPr>
              <w:t>Kinect v1</w:t>
            </w:r>
          </w:p>
        </w:tc>
        <w:tc>
          <w:tcPr>
            <w:tcW w:w="2767" w:type="dxa"/>
            <w:vAlign w:val="center"/>
          </w:tcPr>
          <w:p w14:paraId="729F7143" w14:textId="77777777" w:rsidR="00806B50" w:rsidRPr="00806B50" w:rsidRDefault="00806B50" w:rsidP="00934219">
            <w:pPr>
              <w:jc w:val="center"/>
              <w:rPr>
                <w:b/>
                <w:szCs w:val="26"/>
              </w:rPr>
            </w:pPr>
            <w:r w:rsidRPr="00806B50">
              <w:rPr>
                <w:b/>
                <w:szCs w:val="26"/>
              </w:rPr>
              <w:t>Kinect v2</w:t>
            </w:r>
          </w:p>
        </w:tc>
      </w:tr>
      <w:tr w:rsidR="00806B50" w14:paraId="3A373DDB" w14:textId="77777777" w:rsidTr="00806B50">
        <w:trPr>
          <w:jc w:val="center"/>
        </w:trPr>
        <w:tc>
          <w:tcPr>
            <w:tcW w:w="2763" w:type="dxa"/>
            <w:vAlign w:val="center"/>
          </w:tcPr>
          <w:p w14:paraId="5E4C12B3" w14:textId="77777777" w:rsidR="00806B50" w:rsidRPr="00FF03FB" w:rsidRDefault="00806B50" w:rsidP="00806B50">
            <w:pPr>
              <w:ind w:firstLine="0"/>
              <w:jc w:val="left"/>
              <w:rPr>
                <w:szCs w:val="26"/>
              </w:rPr>
            </w:pPr>
            <w:r>
              <w:rPr>
                <w:szCs w:val="26"/>
              </w:rPr>
              <w:t>Màu sắc</w:t>
            </w:r>
          </w:p>
        </w:tc>
        <w:tc>
          <w:tcPr>
            <w:tcW w:w="3119" w:type="dxa"/>
            <w:vAlign w:val="center"/>
          </w:tcPr>
          <w:p w14:paraId="27763BE3" w14:textId="77777777" w:rsidR="00806B50" w:rsidRDefault="00806B50" w:rsidP="00806B50">
            <w:pPr>
              <w:jc w:val="center"/>
              <w:rPr>
                <w:szCs w:val="26"/>
              </w:rPr>
            </w:pPr>
            <w:r w:rsidRPr="00FF03FB">
              <w:rPr>
                <w:szCs w:val="26"/>
              </w:rPr>
              <w:t>640×480 @ 30fps</w:t>
            </w:r>
          </w:p>
        </w:tc>
        <w:tc>
          <w:tcPr>
            <w:tcW w:w="2767" w:type="dxa"/>
            <w:vAlign w:val="center"/>
          </w:tcPr>
          <w:p w14:paraId="7DE44BA7" w14:textId="77777777" w:rsidR="00806B50" w:rsidRPr="00FF03FB" w:rsidRDefault="00806B50" w:rsidP="00806B50">
            <w:pPr>
              <w:jc w:val="center"/>
              <w:rPr>
                <w:rFonts w:eastAsia="Times New Roman"/>
                <w:sz w:val="24"/>
              </w:rPr>
            </w:pPr>
            <w:r w:rsidRPr="00FF03FB">
              <w:rPr>
                <w:rFonts w:eastAsia="Times New Roman"/>
                <w:sz w:val="24"/>
              </w:rPr>
              <w:t>1920×1080 @ 30fps</w:t>
            </w:r>
          </w:p>
        </w:tc>
      </w:tr>
      <w:tr w:rsidR="00806B50" w14:paraId="32BCCE04" w14:textId="77777777" w:rsidTr="00806B50">
        <w:trPr>
          <w:jc w:val="center"/>
        </w:trPr>
        <w:tc>
          <w:tcPr>
            <w:tcW w:w="2763" w:type="dxa"/>
            <w:vAlign w:val="center"/>
          </w:tcPr>
          <w:p w14:paraId="744CBB85" w14:textId="77777777" w:rsidR="00806B50" w:rsidRPr="00FF03FB" w:rsidRDefault="00806B50" w:rsidP="00806B50">
            <w:pPr>
              <w:ind w:firstLine="0"/>
              <w:jc w:val="left"/>
              <w:rPr>
                <w:szCs w:val="26"/>
              </w:rPr>
            </w:pPr>
            <w:r>
              <w:rPr>
                <w:szCs w:val="26"/>
              </w:rPr>
              <w:t>Độ sâu</w:t>
            </w:r>
          </w:p>
        </w:tc>
        <w:tc>
          <w:tcPr>
            <w:tcW w:w="3119" w:type="dxa"/>
            <w:vAlign w:val="center"/>
          </w:tcPr>
          <w:p w14:paraId="3EC2C9AA" w14:textId="77777777" w:rsidR="00806B50" w:rsidRDefault="00806B50" w:rsidP="00806B50">
            <w:pPr>
              <w:jc w:val="center"/>
              <w:rPr>
                <w:szCs w:val="26"/>
              </w:rPr>
            </w:pPr>
            <w:r w:rsidRPr="00FF03FB">
              <w:rPr>
                <w:szCs w:val="26"/>
              </w:rPr>
              <w:t>320×240 @ 30fps</w:t>
            </w:r>
          </w:p>
        </w:tc>
        <w:tc>
          <w:tcPr>
            <w:tcW w:w="2767" w:type="dxa"/>
            <w:vAlign w:val="center"/>
          </w:tcPr>
          <w:p w14:paraId="51BF4B69" w14:textId="77777777" w:rsidR="00806B50" w:rsidRPr="00FF03FB" w:rsidRDefault="00806B50" w:rsidP="00806B50">
            <w:pPr>
              <w:jc w:val="center"/>
              <w:rPr>
                <w:rFonts w:eastAsia="Times New Roman"/>
                <w:sz w:val="24"/>
              </w:rPr>
            </w:pPr>
            <w:r w:rsidRPr="00FF03FB">
              <w:rPr>
                <w:rFonts w:eastAsia="Times New Roman"/>
                <w:sz w:val="24"/>
              </w:rPr>
              <w:t>512×424 @ 30fps</w:t>
            </w:r>
          </w:p>
        </w:tc>
      </w:tr>
      <w:tr w:rsidR="00806B50" w14:paraId="74B7E401" w14:textId="77777777" w:rsidTr="00806B50">
        <w:trPr>
          <w:jc w:val="center"/>
        </w:trPr>
        <w:tc>
          <w:tcPr>
            <w:tcW w:w="2763" w:type="dxa"/>
            <w:vAlign w:val="center"/>
          </w:tcPr>
          <w:p w14:paraId="10384540" w14:textId="77777777" w:rsidR="00806B50" w:rsidRPr="00FF03FB" w:rsidRDefault="00806B50" w:rsidP="00806B50">
            <w:pPr>
              <w:ind w:firstLine="0"/>
              <w:jc w:val="left"/>
              <w:rPr>
                <w:szCs w:val="26"/>
              </w:rPr>
            </w:pPr>
            <w:r>
              <w:rPr>
                <w:szCs w:val="26"/>
              </w:rPr>
              <w:t>Cảm biến</w:t>
            </w:r>
          </w:p>
        </w:tc>
        <w:tc>
          <w:tcPr>
            <w:tcW w:w="3119" w:type="dxa"/>
            <w:vAlign w:val="center"/>
          </w:tcPr>
          <w:p w14:paraId="59C55AE6" w14:textId="77777777" w:rsidR="00806B50" w:rsidRPr="00FF03FB" w:rsidRDefault="00806B50" w:rsidP="00806B50">
            <w:pPr>
              <w:jc w:val="center"/>
              <w:rPr>
                <w:szCs w:val="26"/>
              </w:rPr>
            </w:pPr>
            <w:r w:rsidRPr="00FF03FB">
              <w:rPr>
                <w:szCs w:val="26"/>
              </w:rPr>
              <w:t>Structured Light</w:t>
            </w:r>
          </w:p>
          <w:p w14:paraId="033D21AB" w14:textId="77777777" w:rsidR="00806B50" w:rsidRDefault="00806B50" w:rsidP="00806B50">
            <w:pPr>
              <w:ind w:firstLine="0"/>
              <w:jc w:val="left"/>
              <w:rPr>
                <w:szCs w:val="26"/>
              </w:rPr>
            </w:pPr>
            <w:r w:rsidRPr="00FF03FB">
              <w:rPr>
                <w:szCs w:val="26"/>
              </w:rPr>
              <w:t>(PrimeSense Light</w:t>
            </w:r>
            <w:r>
              <w:rPr>
                <w:szCs w:val="26"/>
              </w:rPr>
              <w:t xml:space="preserve"> </w:t>
            </w:r>
            <w:r w:rsidRPr="00FF03FB">
              <w:rPr>
                <w:szCs w:val="26"/>
              </w:rPr>
              <w:t>Coding)</w:t>
            </w:r>
          </w:p>
        </w:tc>
        <w:tc>
          <w:tcPr>
            <w:tcW w:w="2767" w:type="dxa"/>
            <w:vAlign w:val="center"/>
          </w:tcPr>
          <w:p w14:paraId="5B41571D" w14:textId="77777777" w:rsidR="00806B50" w:rsidRPr="00FF03FB" w:rsidRDefault="00806B50" w:rsidP="00806B50">
            <w:pPr>
              <w:jc w:val="center"/>
              <w:rPr>
                <w:rFonts w:eastAsia="Times New Roman"/>
                <w:sz w:val="24"/>
              </w:rPr>
            </w:pPr>
            <w:r w:rsidRPr="00FF03FB">
              <w:rPr>
                <w:rFonts w:eastAsia="Times New Roman"/>
                <w:sz w:val="24"/>
              </w:rPr>
              <w:t>Time of Flight (ToF)</w:t>
            </w:r>
          </w:p>
        </w:tc>
      </w:tr>
      <w:tr w:rsidR="00806B50" w14:paraId="6E8D43A6" w14:textId="77777777" w:rsidTr="00806B50">
        <w:trPr>
          <w:jc w:val="center"/>
        </w:trPr>
        <w:tc>
          <w:tcPr>
            <w:tcW w:w="2763" w:type="dxa"/>
            <w:vAlign w:val="center"/>
          </w:tcPr>
          <w:p w14:paraId="4DB2DD7E" w14:textId="77777777" w:rsidR="00806B50" w:rsidRDefault="00806B50" w:rsidP="00806B50">
            <w:pPr>
              <w:ind w:firstLine="0"/>
              <w:jc w:val="left"/>
              <w:rPr>
                <w:szCs w:val="26"/>
              </w:rPr>
            </w:pPr>
            <w:r>
              <w:rPr>
                <w:szCs w:val="26"/>
              </w:rPr>
              <w:t>Tầm nhìn</w:t>
            </w:r>
          </w:p>
        </w:tc>
        <w:tc>
          <w:tcPr>
            <w:tcW w:w="3119" w:type="dxa"/>
            <w:vAlign w:val="center"/>
          </w:tcPr>
          <w:p w14:paraId="61E81099" w14:textId="77777777" w:rsidR="00806B50" w:rsidRDefault="00806B50" w:rsidP="00806B50">
            <w:pPr>
              <w:jc w:val="center"/>
              <w:rPr>
                <w:szCs w:val="26"/>
              </w:rPr>
            </w:pPr>
            <w:r w:rsidRPr="00FF03FB">
              <w:rPr>
                <w:szCs w:val="26"/>
              </w:rPr>
              <w:t>0.8~4.0 m</w:t>
            </w:r>
          </w:p>
        </w:tc>
        <w:tc>
          <w:tcPr>
            <w:tcW w:w="2767" w:type="dxa"/>
            <w:vAlign w:val="center"/>
          </w:tcPr>
          <w:p w14:paraId="1ED1B804" w14:textId="77777777" w:rsidR="00806B50" w:rsidRPr="00FF03FB" w:rsidRDefault="00806B50" w:rsidP="00806B50">
            <w:pPr>
              <w:jc w:val="center"/>
              <w:rPr>
                <w:rFonts w:eastAsia="Times New Roman"/>
                <w:sz w:val="24"/>
              </w:rPr>
            </w:pPr>
            <w:r w:rsidRPr="00FF03FB">
              <w:rPr>
                <w:rFonts w:eastAsia="Times New Roman"/>
                <w:sz w:val="24"/>
              </w:rPr>
              <w:t>0.5~4.5 m</w:t>
            </w:r>
          </w:p>
        </w:tc>
      </w:tr>
      <w:tr w:rsidR="00806B50" w14:paraId="2DC4244B" w14:textId="77777777" w:rsidTr="00806B50">
        <w:trPr>
          <w:jc w:val="center"/>
        </w:trPr>
        <w:tc>
          <w:tcPr>
            <w:tcW w:w="2763" w:type="dxa"/>
            <w:vAlign w:val="center"/>
          </w:tcPr>
          <w:p w14:paraId="3C691B1C" w14:textId="77777777" w:rsidR="00806B50" w:rsidRDefault="00806B50" w:rsidP="00806B50">
            <w:pPr>
              <w:ind w:firstLine="0"/>
              <w:jc w:val="left"/>
              <w:rPr>
                <w:szCs w:val="26"/>
              </w:rPr>
            </w:pPr>
            <w:r>
              <w:rPr>
                <w:szCs w:val="26"/>
              </w:rPr>
              <w:t>Góc nhìn (ngang/dọc)</w:t>
            </w:r>
          </w:p>
        </w:tc>
        <w:tc>
          <w:tcPr>
            <w:tcW w:w="3119" w:type="dxa"/>
            <w:vAlign w:val="center"/>
          </w:tcPr>
          <w:p w14:paraId="2741D8EA" w14:textId="77777777"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14:paraId="242B5763" w14:textId="77777777"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14:paraId="397DD737" w14:textId="77777777" w:rsidTr="00806B50">
        <w:trPr>
          <w:jc w:val="center"/>
        </w:trPr>
        <w:tc>
          <w:tcPr>
            <w:tcW w:w="2763" w:type="dxa"/>
            <w:vAlign w:val="center"/>
          </w:tcPr>
          <w:p w14:paraId="58B114FB" w14:textId="77777777" w:rsidR="00806B50" w:rsidRDefault="00806B50" w:rsidP="00806B50">
            <w:pPr>
              <w:ind w:firstLine="0"/>
              <w:jc w:val="left"/>
              <w:rPr>
                <w:szCs w:val="26"/>
              </w:rPr>
            </w:pPr>
            <w:r>
              <w:rPr>
                <w:szCs w:val="26"/>
              </w:rPr>
              <w:t>Mic</w:t>
            </w:r>
          </w:p>
        </w:tc>
        <w:tc>
          <w:tcPr>
            <w:tcW w:w="3119" w:type="dxa"/>
            <w:vAlign w:val="center"/>
          </w:tcPr>
          <w:p w14:paraId="1C7EC2D1" w14:textId="77777777" w:rsidR="00806B50" w:rsidRDefault="00806B50" w:rsidP="00806B50">
            <w:pPr>
              <w:jc w:val="center"/>
              <w:rPr>
                <w:szCs w:val="26"/>
              </w:rPr>
            </w:pPr>
            <w:r>
              <w:rPr>
                <w:szCs w:val="26"/>
              </w:rPr>
              <w:t>Có</w:t>
            </w:r>
          </w:p>
        </w:tc>
        <w:tc>
          <w:tcPr>
            <w:tcW w:w="2767" w:type="dxa"/>
            <w:vAlign w:val="center"/>
          </w:tcPr>
          <w:p w14:paraId="46049967" w14:textId="77777777" w:rsidR="00806B50" w:rsidRDefault="00806B50" w:rsidP="00806B50">
            <w:pPr>
              <w:jc w:val="center"/>
              <w:rPr>
                <w:szCs w:val="26"/>
              </w:rPr>
            </w:pPr>
            <w:r>
              <w:rPr>
                <w:szCs w:val="26"/>
              </w:rPr>
              <w:t>Có</w:t>
            </w:r>
          </w:p>
        </w:tc>
      </w:tr>
      <w:tr w:rsidR="00806B50" w14:paraId="5EB43BE5" w14:textId="77777777" w:rsidTr="00806B50">
        <w:trPr>
          <w:jc w:val="center"/>
        </w:trPr>
        <w:tc>
          <w:tcPr>
            <w:tcW w:w="2763" w:type="dxa"/>
            <w:vAlign w:val="center"/>
          </w:tcPr>
          <w:p w14:paraId="2BB627CE" w14:textId="77777777" w:rsidR="00806B50" w:rsidRDefault="00806B50" w:rsidP="00806B50">
            <w:pPr>
              <w:ind w:firstLine="0"/>
              <w:jc w:val="left"/>
              <w:rPr>
                <w:szCs w:val="26"/>
              </w:rPr>
            </w:pPr>
            <w:r>
              <w:rPr>
                <w:szCs w:val="26"/>
              </w:rPr>
              <w:t>Số người nhận được</w:t>
            </w:r>
          </w:p>
        </w:tc>
        <w:tc>
          <w:tcPr>
            <w:tcW w:w="3119" w:type="dxa"/>
            <w:vAlign w:val="center"/>
          </w:tcPr>
          <w:p w14:paraId="0621E6FA" w14:textId="77777777" w:rsidR="00806B50" w:rsidRDefault="004E04D8" w:rsidP="00806B50">
            <w:pPr>
              <w:jc w:val="center"/>
              <w:rPr>
                <w:szCs w:val="26"/>
              </w:rPr>
            </w:pPr>
            <w:r>
              <w:rPr>
                <w:szCs w:val="26"/>
              </w:rPr>
              <w:t>6</w:t>
            </w:r>
          </w:p>
        </w:tc>
        <w:tc>
          <w:tcPr>
            <w:tcW w:w="2767" w:type="dxa"/>
            <w:vAlign w:val="center"/>
          </w:tcPr>
          <w:p w14:paraId="5DA6AFD4" w14:textId="77777777" w:rsidR="00806B50" w:rsidRDefault="00806B50" w:rsidP="00806B50">
            <w:pPr>
              <w:jc w:val="center"/>
              <w:rPr>
                <w:szCs w:val="26"/>
              </w:rPr>
            </w:pPr>
            <w:r>
              <w:rPr>
                <w:szCs w:val="26"/>
              </w:rPr>
              <w:t>6</w:t>
            </w:r>
          </w:p>
        </w:tc>
      </w:tr>
      <w:tr w:rsidR="00806B50" w14:paraId="1A90DB17" w14:textId="77777777" w:rsidTr="00806B50">
        <w:trPr>
          <w:jc w:val="center"/>
        </w:trPr>
        <w:tc>
          <w:tcPr>
            <w:tcW w:w="2763" w:type="dxa"/>
            <w:vAlign w:val="center"/>
          </w:tcPr>
          <w:p w14:paraId="436A9EE7" w14:textId="77777777" w:rsidR="00806B50" w:rsidRDefault="00806B50" w:rsidP="00806B50">
            <w:pPr>
              <w:ind w:firstLine="0"/>
              <w:jc w:val="left"/>
              <w:rPr>
                <w:szCs w:val="26"/>
              </w:rPr>
            </w:pPr>
            <w:r>
              <w:rPr>
                <w:szCs w:val="26"/>
              </w:rPr>
              <w:t>Số khớp xương</w:t>
            </w:r>
          </w:p>
        </w:tc>
        <w:tc>
          <w:tcPr>
            <w:tcW w:w="3119" w:type="dxa"/>
            <w:vAlign w:val="center"/>
          </w:tcPr>
          <w:p w14:paraId="6C5ECE2B" w14:textId="77777777" w:rsidR="00806B50" w:rsidRDefault="00806B50" w:rsidP="00806B50">
            <w:pPr>
              <w:jc w:val="center"/>
              <w:rPr>
                <w:szCs w:val="26"/>
              </w:rPr>
            </w:pPr>
            <w:r>
              <w:rPr>
                <w:szCs w:val="26"/>
              </w:rPr>
              <w:t>20</w:t>
            </w:r>
          </w:p>
        </w:tc>
        <w:tc>
          <w:tcPr>
            <w:tcW w:w="2767" w:type="dxa"/>
            <w:vAlign w:val="center"/>
          </w:tcPr>
          <w:p w14:paraId="0C18480D" w14:textId="77777777" w:rsidR="00806B50" w:rsidRDefault="00806B50" w:rsidP="00806B50">
            <w:pPr>
              <w:jc w:val="center"/>
              <w:rPr>
                <w:szCs w:val="26"/>
              </w:rPr>
            </w:pPr>
            <w:r>
              <w:rPr>
                <w:szCs w:val="26"/>
              </w:rPr>
              <w:t>25</w:t>
            </w:r>
          </w:p>
        </w:tc>
      </w:tr>
      <w:tr w:rsidR="00806B50" w14:paraId="2F73DECE" w14:textId="77777777" w:rsidTr="00806B50">
        <w:trPr>
          <w:jc w:val="center"/>
        </w:trPr>
        <w:tc>
          <w:tcPr>
            <w:tcW w:w="2763" w:type="dxa"/>
            <w:vAlign w:val="center"/>
          </w:tcPr>
          <w:p w14:paraId="4231B5F5" w14:textId="77777777" w:rsidR="00806B50" w:rsidRDefault="00806B50" w:rsidP="00806B50">
            <w:pPr>
              <w:ind w:firstLine="0"/>
              <w:jc w:val="left"/>
              <w:rPr>
                <w:szCs w:val="26"/>
              </w:rPr>
            </w:pPr>
            <w:r>
              <w:rPr>
                <w:szCs w:val="26"/>
              </w:rPr>
              <w:t>Trạng thái tay</w:t>
            </w:r>
          </w:p>
        </w:tc>
        <w:tc>
          <w:tcPr>
            <w:tcW w:w="3119" w:type="dxa"/>
            <w:vAlign w:val="center"/>
          </w:tcPr>
          <w:p w14:paraId="081E3F1D" w14:textId="77777777" w:rsidR="00806B50" w:rsidRDefault="00806B50" w:rsidP="00806B50">
            <w:pPr>
              <w:jc w:val="center"/>
              <w:rPr>
                <w:szCs w:val="26"/>
              </w:rPr>
            </w:pPr>
            <w:r>
              <w:rPr>
                <w:szCs w:val="26"/>
              </w:rPr>
              <w:t>Open/Close</w:t>
            </w:r>
          </w:p>
        </w:tc>
        <w:tc>
          <w:tcPr>
            <w:tcW w:w="2767" w:type="dxa"/>
            <w:vAlign w:val="center"/>
          </w:tcPr>
          <w:p w14:paraId="0B67FD7A" w14:textId="77777777" w:rsidR="00806B50" w:rsidRDefault="00806B50" w:rsidP="00806B50">
            <w:pPr>
              <w:jc w:val="center"/>
              <w:rPr>
                <w:szCs w:val="26"/>
              </w:rPr>
            </w:pPr>
            <w:r>
              <w:rPr>
                <w:szCs w:val="26"/>
              </w:rPr>
              <w:t>Open/Close/Lasso</w:t>
            </w:r>
          </w:p>
        </w:tc>
      </w:tr>
      <w:tr w:rsidR="00806B50" w14:paraId="0C3CDFBB" w14:textId="77777777" w:rsidTr="00806B50">
        <w:trPr>
          <w:jc w:val="center"/>
        </w:trPr>
        <w:tc>
          <w:tcPr>
            <w:tcW w:w="2763" w:type="dxa"/>
            <w:vAlign w:val="center"/>
          </w:tcPr>
          <w:p w14:paraId="0B374221" w14:textId="77777777" w:rsidR="00806B50" w:rsidRDefault="00806B50" w:rsidP="00806B50">
            <w:pPr>
              <w:ind w:firstLine="0"/>
              <w:jc w:val="left"/>
              <w:rPr>
                <w:szCs w:val="26"/>
              </w:rPr>
            </w:pPr>
            <w:r>
              <w:rPr>
                <w:szCs w:val="26"/>
              </w:rPr>
              <w:t>Cử chỉ</w:t>
            </w:r>
          </w:p>
        </w:tc>
        <w:tc>
          <w:tcPr>
            <w:tcW w:w="3119" w:type="dxa"/>
            <w:vAlign w:val="center"/>
          </w:tcPr>
          <w:p w14:paraId="61F0B5CA" w14:textId="77777777" w:rsidR="00806B50" w:rsidRDefault="00806B50" w:rsidP="00806B50">
            <w:pPr>
              <w:jc w:val="center"/>
              <w:rPr>
                <w:szCs w:val="26"/>
              </w:rPr>
            </w:pPr>
            <w:r>
              <w:rPr>
                <w:szCs w:val="26"/>
              </w:rPr>
              <w:t>Không hỗ trợ</w:t>
            </w:r>
          </w:p>
        </w:tc>
        <w:tc>
          <w:tcPr>
            <w:tcW w:w="2767" w:type="dxa"/>
            <w:vAlign w:val="center"/>
          </w:tcPr>
          <w:p w14:paraId="6A7B035C" w14:textId="77777777" w:rsidR="00806B50" w:rsidRDefault="00806B50" w:rsidP="00806B50">
            <w:pPr>
              <w:jc w:val="center"/>
              <w:rPr>
                <w:szCs w:val="26"/>
              </w:rPr>
            </w:pPr>
            <w:r>
              <w:rPr>
                <w:szCs w:val="26"/>
              </w:rPr>
              <w:t>Có</w:t>
            </w:r>
          </w:p>
        </w:tc>
      </w:tr>
    </w:tbl>
    <w:p w14:paraId="165FAD5A" w14:textId="77777777" w:rsidR="00806B50" w:rsidRDefault="00806B50" w:rsidP="003B263D">
      <w:pPr>
        <w:pStyle w:val="KetLuan"/>
        <w:numPr>
          <w:ilvl w:val="0"/>
          <w:numId w:val="0"/>
        </w:numPr>
      </w:pPr>
    </w:p>
    <w:p w14:paraId="6F8A13CF" w14:textId="77777777" w:rsidR="00806B50" w:rsidRDefault="00806B50" w:rsidP="001B730D">
      <w:pPr>
        <w:pStyle w:val="Dash"/>
        <w:ind w:left="0" w:firstLine="0"/>
        <w:jc w:val="center"/>
      </w:pPr>
      <w:r>
        <w:rPr>
          <w:noProof/>
        </w:rPr>
        <w:drawing>
          <wp:inline distT="0" distB="0" distL="0" distR="0" wp14:anchorId="453BAD36" wp14:editId="787412B3">
            <wp:extent cx="4940300" cy="2743200"/>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67395" cy="2758245"/>
                    </a:xfrm>
                    <a:prstGeom prst="rect">
                      <a:avLst/>
                    </a:prstGeom>
                    <a:noFill/>
                    <a:ln>
                      <a:noFill/>
                    </a:ln>
                  </pic:spPr>
                </pic:pic>
              </a:graphicData>
            </a:graphic>
          </wp:inline>
        </w:drawing>
      </w:r>
    </w:p>
    <w:p w14:paraId="1F26DC4B" w14:textId="666B0330" w:rsidR="00806B50" w:rsidRDefault="00806B50" w:rsidP="00806B50">
      <w:pPr>
        <w:pStyle w:val="Caption"/>
        <w:rPr>
          <w:noProof/>
        </w:rPr>
      </w:pPr>
      <w:bookmarkStart w:id="257" w:name="_Ref515779503"/>
      <w:bookmarkStart w:id="258" w:name="_Ref515779484"/>
      <w:bookmarkStart w:id="259" w:name="_Toc517857905"/>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2</w:t>
      </w:r>
      <w:r w:rsidR="004D5133">
        <w:fldChar w:fldCharType="end"/>
      </w:r>
      <w:bookmarkEnd w:id="257"/>
      <w:r>
        <w:rPr>
          <w:noProof/>
        </w:rPr>
        <w:t xml:space="preserve"> Cấu tạo Kinect v2</w:t>
      </w:r>
      <w:bookmarkEnd w:id="258"/>
      <w:bookmarkEnd w:id="259"/>
      <w:r>
        <w:rPr>
          <w:noProof/>
        </w:rPr>
        <w:t xml:space="preserve"> </w:t>
      </w:r>
    </w:p>
    <w:p w14:paraId="30DDF8E5" w14:textId="77777777" w:rsidR="00806B50" w:rsidRPr="00806B50" w:rsidRDefault="00806B50" w:rsidP="00806B50">
      <w:pPr>
        <w:pStyle w:val="Caption"/>
      </w:pPr>
      <w:r>
        <w:rPr>
          <w:noProof/>
        </w:rPr>
        <w:t xml:space="preserve">Nguồn : </w:t>
      </w:r>
      <w:hyperlink r:id="rId60" w:history="1">
        <w:r w:rsidRPr="00EC4EAB">
          <w:rPr>
            <w:rStyle w:val="Hyperlink"/>
            <w:szCs w:val="26"/>
          </w:rPr>
          <w:t>https://www.slideshare.net/MarcoDAlessandro/nui-e-biometrics-in-windows-10</w:t>
        </w:r>
      </w:hyperlink>
      <w:r>
        <w:t xml:space="preserve"> </w:t>
      </w:r>
    </w:p>
    <w:p w14:paraId="4EA24640" w14:textId="77777777" w:rsidR="00F96E68" w:rsidRDefault="00806B50" w:rsidP="00F96E68">
      <w:pPr>
        <w:pStyle w:val="Heading3"/>
      </w:pPr>
      <w:bookmarkStart w:id="260" w:name="_Toc517792120"/>
      <w:r>
        <w:lastRenderedPageBreak/>
        <w:t>Cấu tạo Kinect v2</w:t>
      </w:r>
      <w:bookmarkEnd w:id="260"/>
    </w:p>
    <w:p w14:paraId="426DF604" w14:textId="1C52E613" w:rsidR="00806B50" w:rsidRDefault="00806B50" w:rsidP="00806B50">
      <w:pPr>
        <w:rPr>
          <w:szCs w:val="26"/>
        </w:rPr>
      </w:pPr>
      <w:r>
        <w:rPr>
          <w:szCs w:val="26"/>
        </w:rPr>
        <w:t xml:space="preserve">Kinect v2 có kích thước </w:t>
      </w:r>
      <w:r w:rsidRPr="00D753D4">
        <w:rPr>
          <w:szCs w:val="26"/>
        </w:rPr>
        <w:t xml:space="preserve">14.8”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w:t>
      </w:r>
      <w:r w:rsidR="00BF5B53">
        <w:rPr>
          <w:szCs w:val="26"/>
        </w:rPr>
        <w:t>sáu</w:t>
      </w:r>
      <w:r>
        <w:rPr>
          <w:szCs w:val="26"/>
        </w:rPr>
        <w:t xml:space="preserve"> người cùng lúc, theo dõi chuyển động tối đa </w:t>
      </w:r>
      <w:r w:rsidR="00482140">
        <w:rPr>
          <w:szCs w:val="26"/>
        </w:rPr>
        <w:t>hai</w:t>
      </w:r>
      <w:r>
        <w:rPr>
          <w:szCs w:val="26"/>
        </w:rPr>
        <w:t xml:space="preserve">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rsidR="00C32F9A">
        <w:t xml:space="preserve">Hình </w:t>
      </w:r>
      <w:r w:rsidR="00C32F9A">
        <w:rPr>
          <w:noProof/>
        </w:rPr>
        <w:t>2</w:t>
      </w:r>
      <w:r w:rsidR="00C32F9A">
        <w:t>.</w:t>
      </w:r>
      <w:r w:rsidR="00C32F9A">
        <w:rPr>
          <w:noProof/>
        </w:rPr>
        <w:t>12</w:t>
      </w:r>
      <w:r>
        <w:rPr>
          <w:szCs w:val="26"/>
        </w:rPr>
        <w:fldChar w:fldCharType="end"/>
      </w:r>
      <w:r>
        <w:rPr>
          <w:szCs w:val="26"/>
        </w:rPr>
        <w:t xml:space="preserve"> : </w:t>
      </w:r>
    </w:p>
    <w:p w14:paraId="0F83DF75" w14:textId="70C21FF9" w:rsidR="00806B50" w:rsidRPr="007C0B87" w:rsidRDefault="00806B50" w:rsidP="00CA5881">
      <w:pPr>
        <w:pStyle w:val="Dash"/>
        <w:ind w:left="720"/>
      </w:pPr>
      <w:r w:rsidRPr="007C0B87">
        <w:t xml:space="preserve">IR </w:t>
      </w:r>
      <w:proofErr w:type="gramStart"/>
      <w:r w:rsidRPr="007C0B87">
        <w:t>Emitters:</w:t>
      </w:r>
      <w:proofErr w:type="gramEnd"/>
      <w:r w:rsidRPr="007C0B87">
        <w:t xml:space="preserve"> thiết bị dùng để phát tia hồng ngoại.</w:t>
      </w:r>
    </w:p>
    <w:p w14:paraId="5120437A" w14:textId="7CB6184C" w:rsidR="00806B50" w:rsidRPr="007C0B87" w:rsidRDefault="00806B50" w:rsidP="00CA5881">
      <w:pPr>
        <w:pStyle w:val="Dash"/>
        <w:ind w:left="720"/>
      </w:pPr>
      <w:r w:rsidRPr="007C0B87">
        <w:t xml:space="preserve">RGB </w:t>
      </w:r>
      <w:proofErr w:type="gramStart"/>
      <w:r w:rsidRPr="007C0B87">
        <w:t>Camera:</w:t>
      </w:r>
      <w:proofErr w:type="gramEnd"/>
      <w:r w:rsidRPr="007C0B87">
        <w:t xml:space="preserve"> camera dùng để thu hình ảnh màu bên ngoài. Camera này hỗ trợ nhiều định dạng ảnh và độ phân giải</w:t>
      </w:r>
      <w:r>
        <w:t xml:space="preserve"> khác nhau</w:t>
      </w:r>
    </w:p>
    <w:p w14:paraId="5DC96D18" w14:textId="2BCE9191" w:rsidR="00806B50" w:rsidRPr="007C0B87" w:rsidRDefault="00806B50" w:rsidP="00CA5881">
      <w:pPr>
        <w:pStyle w:val="Dash"/>
        <w:ind w:left="720"/>
      </w:pPr>
      <w:r w:rsidRPr="007C0B87">
        <w:t xml:space="preserve">IR </w:t>
      </w:r>
      <w:proofErr w:type="gramStart"/>
      <w:r w:rsidRPr="007C0B87">
        <w:t>Camera:</w:t>
      </w:r>
      <w:proofErr w:type="gramEnd"/>
      <w:r w:rsidRPr="007C0B87">
        <w:t xml:space="preserve"> có nhiệm vụ bắt tia hồng ngoại được chiếu từ IR Emitters phản xạ từ các vật thể và dùng thông tin đó để tính toán khoảng cách từ camera đến các vật thể được chiếu đến.</w:t>
      </w:r>
    </w:p>
    <w:p w14:paraId="136B2064" w14:textId="437C428E" w:rsidR="00806B50" w:rsidRDefault="00806B50" w:rsidP="00CA5881">
      <w:pPr>
        <w:pStyle w:val="Dash"/>
        <w:ind w:left="720"/>
      </w:pPr>
      <w:r w:rsidRPr="007C0B87">
        <w:t xml:space="preserve">Multi-Array </w:t>
      </w:r>
      <w:proofErr w:type="gramStart"/>
      <w:r w:rsidRPr="007C0B87">
        <w:t>Mic:</w:t>
      </w:r>
      <w:proofErr w:type="gramEnd"/>
      <w:r w:rsidRPr="007C0B87">
        <w:t xml:space="preserve"> là một dãy gồm </w:t>
      </w:r>
      <w:r w:rsidR="00856F93">
        <w:t>bốn</w:t>
      </w:r>
      <w:r w:rsidRPr="007C0B87">
        <w:t xml:space="preserve"> microphone có nhiệm vụ thu lại âm thanh và xác định hướng phát ra âm thanh. Dãy microphone này được dùng trong các ứng dụng cần nhận diện giọng nói.</w:t>
      </w:r>
    </w:p>
    <w:p w14:paraId="0FC65AAC" w14:textId="77777777" w:rsidR="00806B50" w:rsidRDefault="00806B50" w:rsidP="00CA5881">
      <w:pPr>
        <w:ind w:firstLine="360"/>
        <w:rPr>
          <w:szCs w:val="26"/>
        </w:rPr>
      </w:pPr>
      <w:r w:rsidRPr="007C0B87">
        <w:rPr>
          <w:szCs w:val="26"/>
        </w:rPr>
        <w:t>Các định dạng dữ liệu stream được Kinect v2 hỗ trợ</w:t>
      </w:r>
      <w:r>
        <w:rPr>
          <w:szCs w:val="26"/>
        </w:rPr>
        <w:t> :</w:t>
      </w:r>
    </w:p>
    <w:p w14:paraId="27F809A8" w14:textId="3EFAE660" w:rsidR="00CC43D7" w:rsidRDefault="00806B50" w:rsidP="00CC43D7">
      <w:pPr>
        <w:pStyle w:val="Dash"/>
        <w:ind w:left="720"/>
      </w:pPr>
      <w:r w:rsidRPr="007C0B87">
        <w:t xml:space="preserve">Image </w:t>
      </w:r>
      <w:proofErr w:type="gramStart"/>
      <w:r w:rsidRPr="007C0B87">
        <w:t>Stream:</w:t>
      </w:r>
      <w:proofErr w:type="gramEnd"/>
      <w:r w:rsidRPr="007C0B87">
        <w:t xml:space="preserve"> trả về dữ liệu ảnh màu thu được từ RGB camera, hỗ trợ định dạng hình ảnh RGB_1920x1080(định dạng RGB, độ phân giải 1920x1080, tốc độ khung hình tối đa 30 fps, cho phép khả năng tăng độ sáng, phơi sáng tốt hơn).</w:t>
      </w:r>
    </w:p>
    <w:p w14:paraId="280845C4" w14:textId="77777777" w:rsidR="00806B50" w:rsidRDefault="00806B50" w:rsidP="001B730D">
      <w:pPr>
        <w:pStyle w:val="Dash"/>
        <w:numPr>
          <w:ilvl w:val="0"/>
          <w:numId w:val="0"/>
        </w:numPr>
        <w:ind w:left="450"/>
        <w:jc w:val="center"/>
      </w:pPr>
      <w:r>
        <w:rPr>
          <w:noProof/>
        </w:rPr>
        <w:drawing>
          <wp:inline distT="0" distB="0" distL="0" distR="0" wp14:anchorId="08CF164E" wp14:editId="1B76CA23">
            <wp:extent cx="2816860" cy="2295525"/>
            <wp:effectExtent l="0" t="0" r="2540" b="9525"/>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7057" cy="2295686"/>
                    </a:xfrm>
                    <a:prstGeom prst="rect">
                      <a:avLst/>
                    </a:prstGeom>
                    <a:noFill/>
                    <a:ln>
                      <a:noFill/>
                    </a:ln>
                  </pic:spPr>
                </pic:pic>
              </a:graphicData>
            </a:graphic>
          </wp:inline>
        </w:drawing>
      </w:r>
    </w:p>
    <w:p w14:paraId="60692806" w14:textId="6D4DF521" w:rsidR="00806B50" w:rsidRDefault="00806B50" w:rsidP="00CA5881">
      <w:pPr>
        <w:pStyle w:val="Caption"/>
        <w:ind w:left="720"/>
        <w:rPr>
          <w:noProof/>
        </w:rPr>
      </w:pPr>
      <w:bookmarkStart w:id="261" w:name="_Toc517857906"/>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3</w:t>
      </w:r>
      <w:r w:rsidR="004D5133">
        <w:fldChar w:fldCharType="end"/>
      </w:r>
      <w:r>
        <w:rPr>
          <w:noProof/>
        </w:rPr>
        <w:t xml:space="preserve"> Image stream Kinectv2</w:t>
      </w:r>
      <w:bookmarkEnd w:id="261"/>
    </w:p>
    <w:p w14:paraId="3D315462" w14:textId="77777777" w:rsidR="00806B50" w:rsidRPr="007C0B87" w:rsidRDefault="00806B50" w:rsidP="00CA5881">
      <w:pPr>
        <w:pStyle w:val="Caption"/>
        <w:ind w:left="720"/>
        <w:rPr>
          <w:sz w:val="26"/>
          <w:szCs w:val="26"/>
        </w:rPr>
      </w:pPr>
      <w:r>
        <w:rPr>
          <w:noProof/>
        </w:rPr>
        <w:t xml:space="preserve">Nguồn : </w:t>
      </w:r>
      <w:hyperlink r:id="rId62" w:history="1">
        <w:r w:rsidR="00BB4C97" w:rsidRPr="00EC4EAB">
          <w:rPr>
            <w:rStyle w:val="Hyperlink"/>
            <w:sz w:val="26"/>
            <w:szCs w:val="26"/>
          </w:rPr>
          <w:t>https://www.mindtreatstudios.com/the-art-of-speech/</w:t>
        </w:r>
      </w:hyperlink>
      <w:r w:rsidR="00BB4C97">
        <w:rPr>
          <w:sz w:val="26"/>
          <w:szCs w:val="26"/>
        </w:rPr>
        <w:t xml:space="preserve"> </w:t>
      </w:r>
    </w:p>
    <w:p w14:paraId="4488A545" w14:textId="5D107EE6" w:rsidR="00CC43D7" w:rsidRDefault="00806B50" w:rsidP="00CC43D7">
      <w:pPr>
        <w:pStyle w:val="Dash"/>
        <w:ind w:left="720"/>
      </w:pPr>
      <w:r w:rsidRPr="007C0B87">
        <w:lastRenderedPageBreak/>
        <w:t xml:space="preserve">Depth </w:t>
      </w:r>
      <w:proofErr w:type="gramStart"/>
      <w:r w:rsidRPr="007C0B87">
        <w:t>Stream:</w:t>
      </w:r>
      <w:proofErr w:type="gramEnd"/>
      <w:r w:rsidRPr="007C0B87">
        <w:t xml:space="preserve"> trả về dữ liệu độ sâu của khung nhìn và dữ liệu phân đoạn cơ thể bằng cách sử dụng 3D Depth Sensor. Với body tracking, có thể lấy được hình ảnh của </w:t>
      </w:r>
      <w:r w:rsidR="00170DD3">
        <w:t>sáu</w:t>
      </w:r>
      <w:r w:rsidRPr="007C0B87">
        <w:t xml:space="preserve"> người tại một khung hình trong khoảng từ 0.5ms đến 4.5m. Depth Stream hỗ trợ định dạng DEPTH_512x424</w:t>
      </w:r>
      <w:r w:rsidR="000D71B4">
        <w:t xml:space="preserve"> </w:t>
      </w:r>
      <w:r w:rsidRPr="007C0B87">
        <w:t>(độ phân giải 512x424, tốc độ khung hình 30fps).</w:t>
      </w:r>
    </w:p>
    <w:p w14:paraId="2BCF09C3" w14:textId="77777777" w:rsidR="00806B50" w:rsidRDefault="00806B50" w:rsidP="001B730D">
      <w:pPr>
        <w:pStyle w:val="Caption"/>
        <w:keepNext/>
        <w:ind w:left="360"/>
      </w:pPr>
      <w:r>
        <w:t xml:space="preserve"> </w:t>
      </w:r>
      <w:r>
        <w:rPr>
          <w:noProof/>
        </w:rPr>
        <w:drawing>
          <wp:inline distT="0" distB="0" distL="0" distR="0" wp14:anchorId="47C44EED" wp14:editId="5114BAAE">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14:paraId="40B63D28" w14:textId="184F3BF1" w:rsidR="00806B50" w:rsidRDefault="00806B50" w:rsidP="00CA5881">
      <w:pPr>
        <w:pStyle w:val="Caption"/>
        <w:ind w:left="720"/>
        <w:rPr>
          <w:noProof/>
        </w:rPr>
      </w:pPr>
      <w:bookmarkStart w:id="262" w:name="_Toc517857907"/>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4</w:t>
      </w:r>
      <w:r w:rsidR="004D5133">
        <w:fldChar w:fldCharType="end"/>
      </w:r>
      <w:r>
        <w:rPr>
          <w:noProof/>
        </w:rPr>
        <w:t xml:space="preserve"> Depth stream kinectv2</w:t>
      </w:r>
      <w:bookmarkEnd w:id="262"/>
    </w:p>
    <w:p w14:paraId="6DDAB162" w14:textId="79D3E5A6" w:rsidR="00CC43D7" w:rsidRPr="00CC43D7" w:rsidRDefault="00806B50" w:rsidP="00CC43D7">
      <w:pPr>
        <w:pStyle w:val="Caption"/>
        <w:ind w:left="720"/>
        <w:rPr>
          <w:color w:val="0000FF"/>
          <w:szCs w:val="26"/>
          <w:u w:val="single"/>
        </w:rPr>
      </w:pPr>
      <w:r>
        <w:rPr>
          <w:noProof/>
        </w:rPr>
        <w:t xml:space="preserve">Nguồn : </w:t>
      </w:r>
      <w:hyperlink r:id="rId64" w:history="1">
        <w:r w:rsidRPr="00EC4EAB">
          <w:rPr>
            <w:rStyle w:val="Hyperlink"/>
            <w:szCs w:val="26"/>
          </w:rPr>
          <w:t>https://brekel.com/kinect-2-details-specifications-observations/</w:t>
        </w:r>
      </w:hyperlink>
    </w:p>
    <w:p w14:paraId="6D2F17C9" w14:textId="62FAECCA" w:rsidR="00CC43D7" w:rsidRDefault="00806B50" w:rsidP="00CC43D7">
      <w:pPr>
        <w:pStyle w:val="Dash"/>
        <w:ind w:left="720"/>
      </w:pPr>
      <w:r w:rsidRPr="007C0B87">
        <w:t xml:space="preserve">Body </w:t>
      </w:r>
      <w:proofErr w:type="gramStart"/>
      <w:r w:rsidRPr="007C0B87">
        <w:t>Stream:</w:t>
      </w:r>
      <w:proofErr w:type="gramEnd"/>
      <w:r w:rsidRPr="007C0B87">
        <w:t xml:space="preserve"> trả về dữ liệu độ sâu với mốc thời gian, bao gồm vị trí tổng thể của cơ thể với 25 khớp xương</w:t>
      </w:r>
    </w:p>
    <w:p w14:paraId="6B1FFA38" w14:textId="77777777" w:rsidR="00806B50" w:rsidRDefault="00806B50" w:rsidP="001B730D">
      <w:pPr>
        <w:pStyle w:val="Dash"/>
        <w:ind w:left="360" w:firstLine="0"/>
        <w:jc w:val="center"/>
      </w:pPr>
      <w:r>
        <w:rPr>
          <w:noProof/>
        </w:rPr>
        <w:drawing>
          <wp:inline distT="0" distB="0" distL="0" distR="0" wp14:anchorId="234A8439" wp14:editId="1FBADABD">
            <wp:extent cx="3233379" cy="2533650"/>
            <wp:effectExtent l="0" t="0" r="5715"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96344" cy="2582989"/>
                    </a:xfrm>
                    <a:prstGeom prst="rect">
                      <a:avLst/>
                    </a:prstGeom>
                    <a:noFill/>
                    <a:ln>
                      <a:noFill/>
                    </a:ln>
                  </pic:spPr>
                </pic:pic>
              </a:graphicData>
            </a:graphic>
          </wp:inline>
        </w:drawing>
      </w:r>
    </w:p>
    <w:p w14:paraId="44CF1521" w14:textId="2370B79F" w:rsidR="00806B50" w:rsidRDefault="00806B50" w:rsidP="00CA5881">
      <w:pPr>
        <w:pStyle w:val="Caption"/>
        <w:ind w:left="720"/>
      </w:pPr>
      <w:bookmarkStart w:id="263" w:name="_Toc517857908"/>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5</w:t>
      </w:r>
      <w:r w:rsidR="004D5133">
        <w:fldChar w:fldCharType="end"/>
      </w:r>
      <w:r>
        <w:t xml:space="preserve"> Body stream Kinectv2</w:t>
      </w:r>
      <w:bookmarkEnd w:id="263"/>
      <w:r>
        <w:t xml:space="preserve"> </w:t>
      </w:r>
    </w:p>
    <w:p w14:paraId="576A6449" w14:textId="77777777" w:rsidR="00806B50" w:rsidRPr="00806B50" w:rsidRDefault="00806B50" w:rsidP="00CA5881">
      <w:pPr>
        <w:pStyle w:val="Caption"/>
        <w:ind w:left="720"/>
      </w:pPr>
      <w:r>
        <w:t xml:space="preserve">Nguồn : </w:t>
      </w:r>
      <w:hyperlink r:id="rId66" w:history="1">
        <w:r w:rsidRPr="00EC4EAB">
          <w:rPr>
            <w:rStyle w:val="Hyperlink"/>
            <w:noProof/>
          </w:rPr>
          <w:t>https://pterneas.com/2014/03/13/kinect-for-windows-version-2-body-tracking/</w:t>
        </w:r>
      </w:hyperlink>
      <w:r>
        <w:rPr>
          <w:noProof/>
        </w:rPr>
        <w:t xml:space="preserve"> </w:t>
      </w:r>
    </w:p>
    <w:p w14:paraId="2796216F" w14:textId="77777777" w:rsidR="005A6D20" w:rsidRDefault="005A6D20" w:rsidP="005A6D20">
      <w:pPr>
        <w:pStyle w:val="Heading3"/>
      </w:pPr>
      <w:bookmarkStart w:id="264" w:name="_Toc517792121"/>
      <w:r>
        <w:lastRenderedPageBreak/>
        <w:t xml:space="preserve">Các vấn đề kỹ thuật khi sử dụng </w:t>
      </w:r>
      <w:r w:rsidR="003A4765">
        <w:t>K</w:t>
      </w:r>
      <w:r>
        <w:t>inect</w:t>
      </w:r>
      <w:bookmarkEnd w:id="264"/>
    </w:p>
    <w:p w14:paraId="458D5BCB" w14:textId="77777777" w:rsidR="00F96E68" w:rsidRDefault="005A6D20" w:rsidP="00985194">
      <w:pPr>
        <w:pStyle w:val="KetLuan"/>
      </w:pPr>
      <w:r>
        <w:t xml:space="preserve">Lấy </w:t>
      </w:r>
      <w:r w:rsidR="003A4765">
        <w:t xml:space="preserve">các kênh ảnh từ </w:t>
      </w:r>
      <w:r w:rsidR="00F8027C">
        <w:t>K</w:t>
      </w:r>
      <w:r w:rsidR="003A4765">
        <w:t>inect</w:t>
      </w:r>
    </w:p>
    <w:p w14:paraId="5B0744A0" w14:textId="77777777" w:rsidR="003A4765" w:rsidRDefault="003A4765" w:rsidP="00143180">
      <w:pPr>
        <w:pStyle w:val="Problem"/>
      </w:pPr>
      <w:r>
        <w:t>Đặt vấn đề</w:t>
      </w:r>
    </w:p>
    <w:p w14:paraId="40E08BB6" w14:textId="40F49C6D" w:rsidR="003A4765" w:rsidRDefault="003A4765" w:rsidP="003A4765">
      <w:r>
        <w:t xml:space="preserve">Một lợi thế rất lớn khi sử dụng Kinect là Kinect cung cấp cho chúng ta nhiều kênh thông tin khác nhau để phục vụ cho việc nhận dạng. Ở đây, chúng em xác định sử dụng </w:t>
      </w:r>
      <w:r w:rsidR="00C349DA">
        <w:t>hai</w:t>
      </w:r>
      <w:r>
        <w:t xml:space="preserve"> kênh hình ảnh là ảnh hồng ngoại và ảnh độ sâu. Vậy làm sao có thể giao tiếp với Kinect để lấy thông tin từ các kênh ảnh này ?</w:t>
      </w:r>
    </w:p>
    <w:p w14:paraId="015C99F1" w14:textId="77777777" w:rsidR="003A4765" w:rsidRDefault="003A4765" w:rsidP="00143180">
      <w:pPr>
        <w:pStyle w:val="Solution"/>
      </w:pPr>
      <w:r>
        <w:t>Giải pháp</w:t>
      </w:r>
    </w:p>
    <w:p w14:paraId="588A5757" w14:textId="513B9224"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w:t>
      </w:r>
      <w:r w:rsidR="008F23C1">
        <w:t xml:space="preserve"> </w:t>
      </w:r>
      <w:r>
        <w:t xml:space="preserve">v2 nên ảnh trả về có kích thước là 512x424. Tuy nhiên </w:t>
      </w:r>
      <w:r w:rsidR="00935B13">
        <w:t xml:space="preserve">kích thước ảnh trả về có thể dư thừa thông tin, chính vì vậy, </w:t>
      </w:r>
      <w:r>
        <w:t>để tăng tốc xử lý ta có thể giới hạn lại kích thước ảnh trả về để hình ảnh trả về phù hợp với không gian cần nhận dạng.</w:t>
      </w:r>
      <w:r w:rsidR="00935B13">
        <w:t xml:space="preserve"> Việc giới hạn kích thước ảnh cần xử lý giúp giảm tải rất nhiều cho hệ thống, vì việc xử lý nhận trên trên ảnh được gọi thực hiện lại theo mỗi frame hình mà Unity render.</w:t>
      </w:r>
    </w:p>
    <w:p w14:paraId="5CB99713" w14:textId="41313BC0" w:rsidR="00935B13" w:rsidRDefault="00935B13" w:rsidP="00935B13">
      <w:pPr>
        <w:pStyle w:val="KetLuan"/>
      </w:pPr>
      <w:r>
        <w:t>Xử lý thông tin trên ảnh hồng ngoại</w:t>
      </w:r>
    </w:p>
    <w:p w14:paraId="5C21CC43" w14:textId="5E6647CB" w:rsidR="007720AB" w:rsidRPr="0097133F" w:rsidRDefault="00CD56EE" w:rsidP="00CC43D7">
      <w:pPr>
        <w:pStyle w:val="KetLuan"/>
        <w:numPr>
          <w:ilvl w:val="0"/>
          <w:numId w:val="0"/>
        </w:numPr>
        <w:ind w:firstLine="360"/>
        <w:rPr>
          <w:b w:val="0"/>
        </w:rPr>
      </w:pPr>
      <w:r>
        <w:rPr>
          <w:b w:val="0"/>
        </w:rPr>
        <w:t xml:space="preserve">Chúng em áp dụng quy trình </w:t>
      </w:r>
      <w:r w:rsidR="0097133F">
        <w:rPr>
          <w:b w:val="0"/>
        </w:rPr>
        <w:t xml:space="preserve">xử lý ảnh trong sơ đồ </w:t>
      </w:r>
      <w:r w:rsidR="0097133F" w:rsidRPr="001B730D">
        <w:rPr>
          <w:b w:val="0"/>
        </w:rPr>
        <w:fldChar w:fldCharType="begin"/>
      </w:r>
      <w:r w:rsidR="0097133F" w:rsidRPr="001B730D">
        <w:rPr>
          <w:b w:val="0"/>
        </w:rPr>
        <w:instrText xml:space="preserve"> REF _Ref515734111 \h </w:instrText>
      </w:r>
      <w:r w:rsidR="001B730D" w:rsidRPr="001B730D">
        <w:rPr>
          <w:b w:val="0"/>
        </w:rPr>
        <w:instrText xml:space="preserve"> \* MERGEFORMAT </w:instrText>
      </w:r>
      <w:r w:rsidR="0097133F" w:rsidRPr="001B730D">
        <w:rPr>
          <w:b w:val="0"/>
        </w:rPr>
      </w:r>
      <w:r w:rsidR="0097133F" w:rsidRPr="001B730D">
        <w:rPr>
          <w:b w:val="0"/>
        </w:rPr>
        <w:fldChar w:fldCharType="separate"/>
      </w:r>
      <w:r w:rsidR="0097133F" w:rsidRPr="001B730D">
        <w:rPr>
          <w:b w:val="0"/>
        </w:rPr>
        <w:t xml:space="preserve">Sơ đồ </w:t>
      </w:r>
      <w:r w:rsidR="0097133F" w:rsidRPr="001B730D">
        <w:rPr>
          <w:b w:val="0"/>
          <w:noProof/>
        </w:rPr>
        <w:t>2</w:t>
      </w:r>
      <w:r w:rsidR="0097133F" w:rsidRPr="001B730D">
        <w:rPr>
          <w:b w:val="0"/>
        </w:rPr>
        <w:noBreakHyphen/>
      </w:r>
      <w:r w:rsidR="0097133F" w:rsidRPr="001B730D">
        <w:rPr>
          <w:b w:val="0"/>
          <w:noProof/>
        </w:rPr>
        <w:t>1</w:t>
      </w:r>
      <w:r w:rsidR="0097133F" w:rsidRPr="001B730D">
        <w:rPr>
          <w:b w:val="0"/>
        </w:rPr>
        <w:fldChar w:fldCharType="end"/>
      </w:r>
      <w:r w:rsidR="0097133F">
        <w:rPr>
          <w:b w:val="0"/>
        </w:rPr>
        <w:t xml:space="preserve"> để xử lý ảnh hồng ngoại. Việc sử dụng ảnh hồng ngoại khắc phục được nhược điểm sự nhiễu của màu cho ánh sáng môi trường thay đổi hay chất lượng hình ảnh kém. Trong ảnh hồng ngoại, cường độ màu sắc của các điểm ảnh không bị phụ thuộc vào các yếu tố nêu trên nên chúng em có tách biệt vùng màu đen của vật thể cần nhận dạng với vùng màu nền nhạt hơn một cách chính xác và dễ dàng.</w:t>
      </w:r>
    </w:p>
    <w:p w14:paraId="17A61636" w14:textId="77777777" w:rsidR="00414348" w:rsidRDefault="00414348" w:rsidP="00CD778B">
      <w:pPr>
        <w:pStyle w:val="Heading2"/>
        <w:rPr>
          <w:lang w:val="en-US"/>
        </w:rPr>
      </w:pPr>
      <w:bookmarkStart w:id="265" w:name="_Toc517792122"/>
      <w:r w:rsidRPr="00562157">
        <w:rPr>
          <w:lang w:val="en-US"/>
        </w:rPr>
        <w:t>Kết luận</w:t>
      </w:r>
      <w:bookmarkEnd w:id="213"/>
      <w:bookmarkEnd w:id="230"/>
      <w:bookmarkEnd w:id="231"/>
      <w:bookmarkEnd w:id="232"/>
      <w:bookmarkEnd w:id="265"/>
    </w:p>
    <w:p w14:paraId="59AED05C" w14:textId="77777777" w:rsidR="00311AB5" w:rsidRDefault="00311AB5" w:rsidP="00311AB5">
      <w:bookmarkStart w:id="266" w:name="_Toc135628205"/>
      <w:bookmarkStart w:id="267" w:name="_Toc110054639"/>
      <w:bookmarkEnd w:id="209"/>
      <w:r>
        <w:rPr>
          <w:lang w:val="en-US"/>
        </w:rPr>
        <w:t xml:space="preserve">Với việc sử dụng ảnh màu để nhận diện vật thể, chúng em đã lấy được kết quả thành công từ quá trình nhận diện. Tuy nhiên, với nhận diện vật thể bằng ảnh màu thì việc giữ màu sắc ổn định là rất quan trọng, bên cạnh đó vật nhận diện phải có bề mặt đơn sắc và ít phản sáng. Điều này không thực tế vì ánh </w:t>
      </w:r>
      <w:proofErr w:type="gramStart"/>
      <w:r>
        <w:rPr>
          <w:lang w:val="en-US"/>
        </w:rPr>
        <w:t>sáng  môi</w:t>
      </w:r>
      <w:proofErr w:type="gramEnd"/>
      <w:r>
        <w:rPr>
          <w:lang w:val="en-US"/>
        </w:rPr>
        <w:t xml:space="preserve"> trường ảnh hưởng rất nhiều đến việc nhận diện và vật thể nhận diện không phải lúc nào cũng chỉ có một màu.</w:t>
      </w:r>
    </w:p>
    <w:p w14:paraId="227C42D9" w14:textId="77777777" w:rsidR="00311AB5" w:rsidRDefault="00311AB5" w:rsidP="00311AB5">
      <w:r>
        <w:rPr>
          <w:lang w:val="en-US"/>
        </w:rPr>
        <w:lastRenderedPageBreak/>
        <w:t>Với Vuforia, chúng em đã giải quyết được nhược điểm của phương pháp nhận diện bằng ảnh màu phía trên bằng việc nhận diện vật thể có tổ hợp màu đa dạng hoặc có họa tiết phức tạp. Tuy nhiên, Vuforia cũng bị ảnh hưởng bởi ánh sáng môi trường khá nhiều khi hình ảnh nhận diện bị mất chi tiết do ánh sáng chiếu vào. Thêm vào đó việc mapping tọa độ khi sử dụng Vuforia khá khó so với việc mapping tọa độ bằng hình ảnh.</w:t>
      </w:r>
    </w:p>
    <w:p w14:paraId="141D481D" w14:textId="57862807" w:rsidR="00311AB5" w:rsidRDefault="00311AB5" w:rsidP="00311AB5">
      <w:r>
        <w:rPr>
          <w:lang w:val="en-US"/>
        </w:rPr>
        <w:t xml:space="preserve">Cuối cùng, với </w:t>
      </w:r>
      <w:r w:rsidR="003424B6">
        <w:rPr>
          <w:lang w:val="en-US"/>
        </w:rPr>
        <w:t>hai</w:t>
      </w:r>
      <w:r>
        <w:rPr>
          <w:lang w:val="en-US"/>
        </w:rPr>
        <w:t xml:space="preserve"> kênh dữ liệu từ Kinect, chúng em có thể hỗ trợ độ chính xác cho việc nhận diện bằng kênh màu với kênh độ sâu. Kết quả thu được chính xác hơn và ít nhiễu hơn so với phương pháp dùng ảnh màu cơ bản, và cách mapping tọa độ cũng giống như cách mapping ở phương pháp dùng ảnh màu phía trên. Chính vì thế chúng em quyết định lựa chọn Kinect cho việc nhận diện vật thể.</w:t>
      </w:r>
    </w:p>
    <w:p w14:paraId="42644CBD" w14:textId="77777777" w:rsidR="006B5091" w:rsidRPr="00562157" w:rsidRDefault="00477492" w:rsidP="00CD778B">
      <w:pPr>
        <w:pStyle w:val="Heading1"/>
        <w:rPr>
          <w:lang w:val="en-US"/>
        </w:rPr>
      </w:pPr>
      <w:r w:rsidRPr="00562157">
        <w:rPr>
          <w:lang w:val="en-US"/>
        </w:rPr>
        <w:lastRenderedPageBreak/>
        <w:br/>
      </w:r>
      <w:bookmarkStart w:id="268" w:name="_Toc359938292"/>
      <w:bookmarkStart w:id="269" w:name="_Ref360048653"/>
      <w:bookmarkStart w:id="270" w:name="_Ref360048658"/>
      <w:bookmarkStart w:id="271" w:name="_Ref360048674"/>
      <w:bookmarkStart w:id="272" w:name="_Ref360048703"/>
      <w:bookmarkStart w:id="273" w:name="_Toc360055369"/>
      <w:bookmarkStart w:id="274" w:name="_Toc360417490"/>
      <w:bookmarkStart w:id="275" w:name="_Toc360417670"/>
      <w:bookmarkStart w:id="276" w:name="_Ref360666815"/>
      <w:bookmarkStart w:id="277" w:name="_Toc517792123"/>
      <w:bookmarkStart w:id="278" w:name="_Ref266112121"/>
      <w:r w:rsidR="00436DB7" w:rsidRPr="00562157">
        <w:rPr>
          <w:lang w:val="en-US"/>
        </w:rPr>
        <w:t xml:space="preserve">Các vấn đề </w:t>
      </w:r>
      <w:bookmarkEnd w:id="268"/>
      <w:bookmarkEnd w:id="269"/>
      <w:bookmarkEnd w:id="270"/>
      <w:bookmarkEnd w:id="271"/>
      <w:bookmarkEnd w:id="272"/>
      <w:bookmarkEnd w:id="273"/>
      <w:bookmarkEnd w:id="274"/>
      <w:bookmarkEnd w:id="275"/>
      <w:bookmarkEnd w:id="276"/>
      <w:r w:rsidR="00261AD8">
        <w:rPr>
          <w:lang w:val="en-US"/>
        </w:rPr>
        <w:t xml:space="preserve">kỹ thuật </w:t>
      </w:r>
      <w:r w:rsidR="00762D5C">
        <w:rPr>
          <w:lang w:val="en-US"/>
        </w:rPr>
        <w:t>và giải pháp về đồ họa</w:t>
      </w:r>
      <w:bookmarkEnd w:id="277"/>
    </w:p>
    <w:p w14:paraId="1CE0BE16" w14:textId="4DF0AD78" w:rsidR="00FF7D82" w:rsidRPr="00562157" w:rsidRDefault="00994A77" w:rsidP="00145D23">
      <w:pPr>
        <w:pStyle w:val="ChapterSummary"/>
        <w:rPr>
          <w:lang w:val="en-US"/>
        </w:rPr>
      </w:pPr>
      <w:bookmarkStart w:id="279" w:name="_Toc267345950"/>
      <w:bookmarkEnd w:id="278"/>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Pr>
          <w:lang w:val="en-US"/>
        </w:rPr>
        <w:t>; cách thức tiến hành</w:t>
      </w:r>
      <w:r w:rsidR="00985194">
        <w:rPr>
          <w:lang w:val="en-US"/>
        </w:rPr>
        <w:t xml:space="preserve"> và</w:t>
      </w:r>
      <w:r>
        <w:rPr>
          <w:lang w:val="en-US"/>
        </w:rPr>
        <w:t xml:space="preserve"> cài đặt trong Unity và các thông số kỹ thuật trong Unity</w:t>
      </w:r>
      <w:r w:rsidR="00CC43D7">
        <w:rPr>
          <w:lang w:val="en-US"/>
        </w:rPr>
        <w:t>.</w:t>
      </w:r>
    </w:p>
    <w:p w14:paraId="74E91A25" w14:textId="77777777" w:rsidR="00FB1C33" w:rsidRPr="00FB1C33" w:rsidRDefault="00FB1C33" w:rsidP="00FB1C33">
      <w:pPr>
        <w:pStyle w:val="Heading2"/>
        <w:rPr>
          <w:lang w:val="en-US"/>
        </w:rPr>
      </w:pPr>
      <w:bookmarkStart w:id="280" w:name="_Toc517792124"/>
      <w:r>
        <w:rPr>
          <w:lang w:val="en-US"/>
        </w:rPr>
        <w:t>Mở đầu</w:t>
      </w:r>
      <w:bookmarkEnd w:id="280"/>
    </w:p>
    <w:p w14:paraId="2D9CFA93" w14:textId="77777777" w:rsidR="00FB1C33" w:rsidRDefault="00FB1C33" w:rsidP="00B0113D">
      <w:pPr>
        <w:keepNext/>
        <w:ind w:firstLine="0"/>
        <w:jc w:val="center"/>
      </w:pPr>
      <w:r>
        <w:rPr>
          <w:noProof/>
        </w:rPr>
        <w:drawing>
          <wp:inline distT="0" distB="0" distL="0" distR="0" wp14:anchorId="4FCC7189" wp14:editId="712C7C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14:paraId="7A459A10" w14:textId="4CEE68E2" w:rsidR="00FB1C33" w:rsidRPr="007302CC" w:rsidRDefault="00FB1C33" w:rsidP="00FB1C33">
      <w:pPr>
        <w:pStyle w:val="Caption"/>
        <w:rPr>
          <w:lang w:val="en-US"/>
        </w:rPr>
      </w:pPr>
      <w:bookmarkStart w:id="281" w:name="_Ref515742325"/>
      <w:bookmarkStart w:id="282" w:name="_Toc517857909"/>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w:t>
      </w:r>
      <w:r w:rsidR="004D5133">
        <w:fldChar w:fldCharType="end"/>
      </w:r>
      <w:r>
        <w:t xml:space="preserve"> </w:t>
      </w:r>
      <w:r>
        <w:rPr>
          <w:noProof/>
        </w:rPr>
        <w:t>Giao diện Unity Engine</w:t>
      </w:r>
      <w:bookmarkEnd w:id="281"/>
      <w:bookmarkEnd w:id="282"/>
    </w:p>
    <w:p w14:paraId="5B344EA6" w14:textId="0BFC0D7B" w:rsidR="00FB1C33" w:rsidRPr="00FB1C33" w:rsidRDefault="00FB1C33" w:rsidP="001C2B94">
      <w:pPr>
        <w:rPr>
          <w:lang w:val="en-US"/>
        </w:rPr>
      </w:pPr>
      <w:r>
        <w:rPr>
          <w:lang w:val="en-US"/>
        </w:rPr>
        <w:t xml:space="preserve">Unity là một nền tảng hỗ phát triển game đa nền tảng </w:t>
      </w:r>
      <w:r w:rsidRPr="00CB6841">
        <w:t>được phát triển bởi Unity Technologies</w:t>
      </w:r>
      <w:r>
        <w:t xml:space="preserve"> </w:t>
      </w:r>
      <w:r>
        <w:fldChar w:fldCharType="begin" w:fldLock="1"/>
      </w:r>
      <w:r w:rsidR="0055477A">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4]", "plainTextFormattedCitation" : "[14]", "previouslyFormattedCitation" : "[13]" }, "properties" : { "noteIndex" : 0 }, "schema" : "https://github.com/citation-style-language/schema/raw/master/csl-citation.json" }</w:instrText>
      </w:r>
      <w:r>
        <w:fldChar w:fldCharType="separate"/>
      </w:r>
      <w:r w:rsidR="0055477A" w:rsidRPr="0055477A">
        <w:rPr>
          <w:noProof/>
        </w:rPr>
        <w:t>[14]</w:t>
      </w:r>
      <w:r>
        <w:fldChar w:fldCharType="end"/>
      </w:r>
      <w:r>
        <w:t xml:space="preserve"> </w:t>
      </w:r>
      <w:r w:rsidRPr="00BC4DEB">
        <w:t xml:space="preserve">Lần đầu tiên </w:t>
      </w:r>
      <w:r>
        <w:t>Unity</w:t>
      </w:r>
      <w:r w:rsidRPr="00BC4DEB">
        <w:t xml:space="preserve"> được công bố chạy trên hệ điều hành</w:t>
      </w:r>
      <w:r>
        <w:t xml:space="preserve"> OS X</w:t>
      </w:r>
      <w:r w:rsidRPr="00BC4DEB">
        <w:t>, tại Apple's Worldwide Developers Conference vào năm 2005, đến nay đã mở rộng 27 nền tảng</w:t>
      </w:r>
      <w:r>
        <w:t xml:space="preserve">. </w:t>
      </w:r>
      <w:r w:rsidRPr="00BC4DEB">
        <w:t xml:space="preserve">Unity cung cấp một </w:t>
      </w:r>
      <w:r>
        <w:t>công cụ soạn thảo bằng giao diện người dùng dễ sử dụng. Đặt biệt Unity</w:t>
      </w:r>
      <w:r w:rsidRPr="00BC4DEB">
        <w:t xml:space="preserve"> hỗ trợ </w:t>
      </w:r>
      <w:r>
        <w:t xml:space="preserve">rất </w:t>
      </w:r>
      <w:proofErr w:type="gramStart"/>
      <w:r>
        <w:t>tốt  các</w:t>
      </w:r>
      <w:proofErr w:type="gramEnd"/>
      <w:r>
        <w:t xml:space="preserve"> công việc liên quan đến đồ họa 3D, </w:t>
      </w:r>
      <w:r w:rsidRPr="00BC4DEB">
        <w:t xml:space="preserve">người dùng có thể dễ dàng kéo và thả các </w:t>
      </w:r>
      <w:r>
        <w:t>đối tượng, tùy chỉnh các thông số của mỗi đối tượng qua hệ thống menu</w:t>
      </w:r>
      <w:r w:rsidR="002D7E5A">
        <w:t xml:space="preserve"> như ở </w:t>
      </w:r>
      <w:r>
        <w:fldChar w:fldCharType="begin"/>
      </w:r>
      <w:r>
        <w:instrText xml:space="preserve"> REF _Ref515742325 \h </w:instrText>
      </w:r>
      <w:r>
        <w:fldChar w:fldCharType="separate"/>
      </w:r>
      <w:r w:rsidR="00C32F9A">
        <w:t xml:space="preserve">Hình </w:t>
      </w:r>
      <w:r w:rsidR="00C32F9A">
        <w:rPr>
          <w:noProof/>
        </w:rPr>
        <w:t>3</w:t>
      </w:r>
      <w:r w:rsidR="00C32F9A">
        <w:t>.</w:t>
      </w:r>
      <w:r w:rsidR="00C32F9A">
        <w:rPr>
          <w:noProof/>
        </w:rPr>
        <w:t>1</w:t>
      </w:r>
      <w:r>
        <w:fldChar w:fldCharType="end"/>
      </w:r>
      <w:r w:rsidRPr="00BC4DEB">
        <w:t xml:space="preserve">. Bên cạnh </w:t>
      </w:r>
      <w:r>
        <w:t xml:space="preserve">dùng giao diện, </w:t>
      </w:r>
      <w:r w:rsidRPr="00BC4DEB">
        <w:t xml:space="preserve">người dùng Unity còn </w:t>
      </w:r>
      <w:r>
        <w:t xml:space="preserve">có thể </w:t>
      </w:r>
      <w:r w:rsidRPr="00BC4DEB">
        <w:t>viết kịch bản bằng các ngôn ngữ JavaScript, C # hoặc Boo. Hơn nữa, Unity</w:t>
      </w:r>
      <w:r>
        <w:t xml:space="preserve"> có </w:t>
      </w:r>
      <w:r>
        <w:lastRenderedPageBreak/>
        <w:t>một cộng đồng rất lớn trên Unity Store, nơi cung cấp rất nhiều asset, resource có sẵn từ miễn phí đến có phí.</w:t>
      </w:r>
    </w:p>
    <w:p w14:paraId="00BA1372" w14:textId="77777777" w:rsidR="00C743B4" w:rsidRDefault="00994A77" w:rsidP="00CD778B">
      <w:pPr>
        <w:pStyle w:val="Heading2"/>
        <w:rPr>
          <w:lang w:val="en-US"/>
        </w:rPr>
      </w:pPr>
      <w:bookmarkStart w:id="283" w:name="_Toc517792125"/>
      <w:r>
        <w:rPr>
          <w:lang w:val="en-US"/>
        </w:rPr>
        <w:t>Các vấn đề kỹ thuật và giải pháp trong Unity</w:t>
      </w:r>
      <w:bookmarkEnd w:id="283"/>
    </w:p>
    <w:p w14:paraId="7D88A76B" w14:textId="77777777" w:rsidR="00994A77" w:rsidRPr="00562157" w:rsidRDefault="00994A77" w:rsidP="00994A77">
      <w:pPr>
        <w:pStyle w:val="Heading3"/>
      </w:pPr>
      <w:bookmarkStart w:id="284" w:name="_Toc517792126"/>
      <w:r>
        <w:t>Camera</w:t>
      </w:r>
      <w:bookmarkEnd w:id="284"/>
    </w:p>
    <w:p w14:paraId="7E8BBE1D" w14:textId="77777777" w:rsidR="00994A77" w:rsidRDefault="00994A77" w:rsidP="00143180">
      <w:pPr>
        <w:pStyle w:val="Problem"/>
        <w:rPr>
          <w:lang w:val="en-US"/>
        </w:rPr>
      </w:pPr>
      <w:r>
        <w:rPr>
          <w:lang w:val="en-US"/>
        </w:rPr>
        <w:t>Vấn đề</w:t>
      </w:r>
    </w:p>
    <w:p w14:paraId="520948DC" w14:textId="77777777" w:rsidR="00934219" w:rsidRDefault="003A74F5" w:rsidP="00D21D8A">
      <w:pPr>
        <w:rPr>
          <w:lang w:val="en-US"/>
        </w:rPr>
      </w:pPr>
      <w:r>
        <w:rPr>
          <w:lang w:val="en-US"/>
        </w:rPr>
        <w:t xml:space="preserve">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w:t>
      </w:r>
      <w:proofErr w:type="gramStart"/>
      <w:r>
        <w:rPr>
          <w:lang w:val="en-US"/>
        </w:rPr>
        <w:t>không ?</w:t>
      </w:r>
      <w:proofErr w:type="gramEnd"/>
    </w:p>
    <w:p w14:paraId="493CF02B" w14:textId="77777777" w:rsidR="007511E6" w:rsidRPr="007511E6" w:rsidRDefault="00994A77" w:rsidP="00143180">
      <w:pPr>
        <w:pStyle w:val="Solution"/>
        <w:rPr>
          <w:lang w:val="en-US"/>
        </w:rPr>
      </w:pPr>
      <w:r>
        <w:rPr>
          <w:lang w:val="en-US"/>
        </w:rPr>
        <w:t>Giải pháp</w:t>
      </w:r>
    </w:p>
    <w:p w14:paraId="41D69011" w14:textId="4C8A3081" w:rsidR="007511E6" w:rsidRDefault="007511E6" w:rsidP="007511E6">
      <w:r>
        <w:t>Camera là thành phần cơ bản nhất trong Unity. Điều chỉnh camera sẽ tác động đến nội dung được chiếu ra trên màn ảnh.</w:t>
      </w:r>
      <w:r w:rsidR="001C2B94">
        <w:t xml:space="preserve"> Trong mô trường Unity, một ứng dụng có thể có một hoặc nhiều camera, và có </w:t>
      </w:r>
      <w:r w:rsidR="002C7ADD">
        <w:t>một</w:t>
      </w:r>
      <w:r w:rsidR="001C2B94">
        <w:t xml:space="preserve"> camera đóng vai trò chính. Việc có thể có </w:t>
      </w:r>
      <w:r w:rsidR="00F8027C">
        <w:t>nhiều</w:t>
      </w:r>
      <w:r w:rsidR="001C2B94">
        <w:t xml:space="preserve"> camera trong </w:t>
      </w:r>
      <w:r w:rsidR="00D67AA1">
        <w:t>một</w:t>
      </w:r>
      <w:r w:rsidR="001C2B94">
        <w:t xml:space="preserve"> ứng dụng giúp linh hoạt chuyển các góc nhìn khác nhau hoặc hỗ trợ chế độ </w:t>
      </w:r>
      <w:r w:rsidR="00647C3E">
        <w:t>hai</w:t>
      </w:r>
      <w:r w:rsidR="001C2B94">
        <w:t xml:space="preserve"> người chơi cùng lúc. Sau đây ta sẽ đi vào chi tiết thành phần của </w:t>
      </w:r>
      <w:r w:rsidR="00CE71E3">
        <w:t>một</w:t>
      </w:r>
      <w:r w:rsidR="001C2B94">
        <w:t xml:space="preserve"> camera.</w:t>
      </w:r>
      <w:r>
        <w:t xml:space="preserve"> Có thể nói đến một số thành phần cơ bản như </w:t>
      </w:r>
      <w:r w:rsidR="00535E32">
        <w:fldChar w:fldCharType="begin"/>
      </w:r>
      <w:r w:rsidR="00535E32">
        <w:instrText xml:space="preserve"> REF _Ref515712410 \h </w:instrText>
      </w:r>
      <w:r w:rsidR="00535E32">
        <w:fldChar w:fldCharType="separate"/>
      </w:r>
      <w:r w:rsidR="00C32F9A">
        <w:t xml:space="preserve">Hình </w:t>
      </w:r>
      <w:r w:rsidR="00C32F9A">
        <w:rPr>
          <w:noProof/>
        </w:rPr>
        <w:t>3</w:t>
      </w:r>
      <w:r w:rsidR="00C32F9A">
        <w:t>.</w:t>
      </w:r>
      <w:r w:rsidR="00C32F9A">
        <w:rPr>
          <w:noProof/>
        </w:rPr>
        <w:t>2</w:t>
      </w:r>
      <w:r w:rsidR="00535E32">
        <w:fldChar w:fldCharType="end"/>
      </w:r>
      <w:r w:rsidR="000D3823">
        <w:t> :</w:t>
      </w:r>
    </w:p>
    <w:p w14:paraId="5F61ABF9" w14:textId="77777777" w:rsidR="00535E32" w:rsidRDefault="00535E32" w:rsidP="00B0113D">
      <w:pPr>
        <w:pStyle w:val="Dash"/>
        <w:ind w:left="450"/>
      </w:pPr>
      <w:r>
        <w:t>Góc chiếu của camera (Projection</w:t>
      </w:r>
      <w:proofErr w:type="gramStart"/>
      <w:r>
        <w:t>):</w:t>
      </w:r>
      <w:proofErr w:type="gramEnd"/>
      <w:r>
        <w:t xml:space="preserve"> Gốm phép chiếu song</w:t>
      </w:r>
      <w:r w:rsidR="00F8027C">
        <w:t xml:space="preserve"> song </w:t>
      </w:r>
      <w:r>
        <w:t>(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14:paraId="410F5A74" w14:textId="77777777" w:rsidR="00535E32" w:rsidRDefault="00535E32" w:rsidP="00B0113D">
      <w:pPr>
        <w:pStyle w:val="Dash"/>
        <w:ind w:left="450"/>
      </w:pPr>
      <w:r>
        <w:t>Góc mở của camera (Field Of View</w:t>
      </w:r>
      <w:proofErr w:type="gramStart"/>
      <w:r>
        <w:t>):</w:t>
      </w:r>
      <w:proofErr w:type="gramEnd"/>
      <w:r>
        <w:t xml:space="preserve"> thuộc tính của phép chiếu xa gần, cùng một đối tượng và cùng một vị trí, nếu góc mở càng lớn thì đối tượng càng nhỏ và ngược lại. Đây là kĩ thuật được dùng cho hiệu ứng zooming.</w:t>
      </w:r>
    </w:p>
    <w:p w14:paraId="050DFCAB" w14:textId="48271E10" w:rsidR="00535E32" w:rsidRPr="008E2404" w:rsidRDefault="00535E32" w:rsidP="00B0113D">
      <w:pPr>
        <w:pStyle w:val="Dash"/>
        <w:ind w:left="450"/>
      </w:pPr>
      <w:r>
        <w:t>Mặt phẳng xa nhất (Far) và mặt phẳng gần nhất (Near</w:t>
      </w:r>
      <w:proofErr w:type="gramStart"/>
      <w:r>
        <w:t>):</w:t>
      </w:r>
      <w:proofErr w:type="gramEnd"/>
      <w:r>
        <w:t xml:space="preserve"> vật chỉ được hiển thị nếu nó nằm giữa </w:t>
      </w:r>
      <w:r w:rsidR="0060751E">
        <w:t>hai</w:t>
      </w:r>
      <w:r>
        <w:t xml:space="preserve"> mặt phẳng trên và ngược lại.</w:t>
      </w:r>
    </w:p>
    <w:p w14:paraId="04A2EE83" w14:textId="77777777" w:rsidR="00535E32" w:rsidRDefault="007511E6" w:rsidP="00B0113D">
      <w:pPr>
        <w:keepNext/>
        <w:ind w:left="450" w:firstLine="0"/>
        <w:jc w:val="center"/>
      </w:pPr>
      <w:r>
        <w:rPr>
          <w:noProof/>
        </w:rPr>
        <w:lastRenderedPageBreak/>
        <w:drawing>
          <wp:inline distT="0" distB="0" distL="0" distR="0" wp14:anchorId="52C40F83" wp14:editId="4693FC84">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14:paraId="79A4C884" w14:textId="59E0EDF8" w:rsidR="00535E32" w:rsidRDefault="00535E32" w:rsidP="00B0113D">
      <w:pPr>
        <w:pStyle w:val="Caption"/>
        <w:ind w:left="450"/>
      </w:pPr>
      <w:bookmarkStart w:id="285" w:name="_Ref515712410"/>
      <w:bookmarkStart w:id="286" w:name="_Toc517857910"/>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2</w:t>
      </w:r>
      <w:r w:rsidR="004D5133">
        <w:fldChar w:fldCharType="end"/>
      </w:r>
      <w:bookmarkEnd w:id="285"/>
      <w:r>
        <w:t xml:space="preserve"> </w:t>
      </w:r>
      <w:r>
        <w:rPr>
          <w:noProof/>
        </w:rPr>
        <w:t>Thông số cơ bản của Camera</w:t>
      </w:r>
      <w:bookmarkEnd w:id="286"/>
    </w:p>
    <w:p w14:paraId="41AD613F" w14:textId="77777777" w:rsidR="007511E6" w:rsidRPr="00562157" w:rsidRDefault="007511E6" w:rsidP="007511E6">
      <w:pPr>
        <w:pStyle w:val="Heading3"/>
      </w:pPr>
      <w:bookmarkStart w:id="287" w:name="_Toc517792127"/>
      <w:r>
        <w:t>Material</w:t>
      </w:r>
      <w:bookmarkEnd w:id="287"/>
    </w:p>
    <w:p w14:paraId="337879F1" w14:textId="77777777" w:rsidR="007511E6" w:rsidRDefault="007511E6" w:rsidP="00143180">
      <w:pPr>
        <w:pStyle w:val="Problem"/>
        <w:rPr>
          <w:lang w:val="en-US"/>
        </w:rPr>
      </w:pPr>
      <w:r>
        <w:rPr>
          <w:lang w:val="en-US"/>
        </w:rPr>
        <w:t>Vấn đ</w:t>
      </w:r>
      <w:r w:rsidR="00927A9B">
        <w:rPr>
          <w:lang w:val="en-US"/>
        </w:rPr>
        <w:t>ề</w:t>
      </w:r>
    </w:p>
    <w:p w14:paraId="2FEAD40A" w14:textId="4A374E0E" w:rsidR="00927A9B" w:rsidRPr="00927A9B" w:rsidRDefault="00927A9B" w:rsidP="00FB1C33">
      <w:pPr>
        <w:rPr>
          <w:lang w:val="en-US"/>
        </w:rPr>
      </w:pPr>
      <w:r w:rsidRPr="00927A9B">
        <w:t xml:space="preserve">Với một Object được tạo ra thì thành phần cơ bản của nó là Mesh giúp nó xác định được hình dạng, để hỗ trợ cho việc thể hiện thêm thông tin màu sắc thì theo cơ chế kết xuất đồ họa trong Unity </w:t>
      </w:r>
      <w:r w:rsidR="002917CF">
        <w:t xml:space="preserve">như ở </w:t>
      </w:r>
      <w:r w:rsidR="002917CF">
        <w:fldChar w:fldCharType="begin"/>
      </w:r>
      <w:r w:rsidR="002917CF">
        <w:instrText xml:space="preserve"> REF _Ref517948126 \h </w:instrText>
      </w:r>
      <w:r w:rsidR="002917CF">
        <w:fldChar w:fldCharType="separate"/>
      </w:r>
      <w:r w:rsidR="002917CF">
        <w:t xml:space="preserve">Sơ đồ </w:t>
      </w:r>
      <w:r w:rsidR="002917CF">
        <w:rPr>
          <w:noProof/>
        </w:rPr>
        <w:t>3</w:t>
      </w:r>
      <w:r w:rsidR="002917CF">
        <w:noBreakHyphen/>
      </w:r>
      <w:r w:rsidR="002917CF">
        <w:rPr>
          <w:noProof/>
        </w:rPr>
        <w:t>1</w:t>
      </w:r>
      <w:r w:rsidR="002917CF">
        <w:fldChar w:fldCharType="end"/>
      </w:r>
      <w:r w:rsidR="00354744">
        <w:t xml:space="preserve"> </w:t>
      </w:r>
      <w:r w:rsidRPr="00927A9B">
        <w:t>thì ta cần sử dụng</w:t>
      </w:r>
      <w:r>
        <w:t xml:space="preserve"> một công cụ giúp ta trang trí vật đó</w:t>
      </w:r>
      <w:r w:rsidR="00C51E71">
        <w:t>.</w:t>
      </w:r>
    </w:p>
    <w:p w14:paraId="5ED55408" w14:textId="5F485641" w:rsidR="00CF1A16" w:rsidRDefault="007511E6" w:rsidP="00143180">
      <w:pPr>
        <w:pStyle w:val="Solution"/>
        <w:rPr>
          <w:lang w:val="en-US"/>
        </w:rPr>
      </w:pPr>
      <w:r>
        <w:rPr>
          <w:lang w:val="en-US"/>
        </w:rPr>
        <w:t>Giải pháp</w:t>
      </w:r>
    </w:p>
    <w:p w14:paraId="7521EEED" w14:textId="2E48D697" w:rsidR="00B0113D" w:rsidRPr="00B0113D" w:rsidRDefault="00B0113D" w:rsidP="00B0113D">
      <w:pPr>
        <w:pStyle w:val="Solution"/>
        <w:numPr>
          <w:ilvl w:val="0"/>
          <w:numId w:val="0"/>
        </w:numPr>
        <w:ind w:firstLine="450"/>
        <w:rPr>
          <w:b w:val="0"/>
          <w:lang w:val="en-US"/>
        </w:rPr>
      </w:pPr>
      <w:r w:rsidRPr="00B0113D">
        <w:rPr>
          <w:b w:val="0"/>
          <w:lang w:val="en-US"/>
        </w:rPr>
        <w:t>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w:t>
      </w:r>
      <w:r w:rsidR="00D83B35">
        <w:rPr>
          <w:b w:val="0"/>
          <w:lang w:val="en-US"/>
        </w:rPr>
        <w:t xml:space="preserve"> </w:t>
      </w:r>
      <w:r w:rsidR="00D83B35" w:rsidRPr="00D83B35">
        <w:rPr>
          <w:b w:val="0"/>
          <w:lang w:val="en-US"/>
        </w:rPr>
        <w:fldChar w:fldCharType="begin"/>
      </w:r>
      <w:r w:rsidR="00D83B35" w:rsidRPr="00D83B35">
        <w:rPr>
          <w:b w:val="0"/>
          <w:lang w:val="en-US"/>
        </w:rPr>
        <w:instrText xml:space="preserve"> REF _Ref517948218 \h </w:instrText>
      </w:r>
      <w:r w:rsidR="00D83B35" w:rsidRPr="00D83B35">
        <w:rPr>
          <w:b w:val="0"/>
          <w:lang w:val="en-US"/>
        </w:rPr>
      </w:r>
      <w:r w:rsidR="00D83B35" w:rsidRPr="00D83B35">
        <w:rPr>
          <w:b w:val="0"/>
          <w:lang w:val="en-US"/>
        </w:rPr>
        <w:instrText xml:space="preserve"> \* MERGEFORMAT </w:instrText>
      </w:r>
      <w:r w:rsidR="00D83B35" w:rsidRPr="00D83B35">
        <w:rPr>
          <w:b w:val="0"/>
          <w:lang w:val="en-US"/>
        </w:rPr>
        <w:fldChar w:fldCharType="separate"/>
      </w:r>
      <w:r w:rsidR="00D83B35" w:rsidRPr="00D83B35">
        <w:rPr>
          <w:b w:val="0"/>
        </w:rPr>
        <w:t xml:space="preserve">Hình </w:t>
      </w:r>
      <w:r w:rsidR="00D83B35" w:rsidRPr="00D83B35">
        <w:rPr>
          <w:b w:val="0"/>
          <w:noProof/>
        </w:rPr>
        <w:t>3</w:t>
      </w:r>
      <w:r w:rsidR="00D83B35" w:rsidRPr="00D83B35">
        <w:rPr>
          <w:b w:val="0"/>
        </w:rPr>
        <w:noBreakHyphen/>
      </w:r>
      <w:r w:rsidR="00D83B35" w:rsidRPr="00D83B35">
        <w:rPr>
          <w:b w:val="0"/>
          <w:noProof/>
        </w:rPr>
        <w:t>3</w:t>
      </w:r>
      <w:r w:rsidR="00D83B35" w:rsidRPr="00D83B35">
        <w:rPr>
          <w:b w:val="0"/>
          <w:lang w:val="en-US"/>
        </w:rPr>
        <w:fldChar w:fldCharType="end"/>
      </w:r>
      <w:r w:rsidRPr="00B0113D">
        <w:rPr>
          <w:b w:val="0"/>
          <w:lang w:val="en-US"/>
        </w:rPr>
        <w:t>.</w:t>
      </w:r>
    </w:p>
    <w:p w14:paraId="39058CED" w14:textId="77777777" w:rsidR="00CF1A16" w:rsidRDefault="00CF1A16" w:rsidP="00B0113D">
      <w:pPr>
        <w:pStyle w:val="Solution"/>
        <w:numPr>
          <w:ilvl w:val="0"/>
          <w:numId w:val="0"/>
        </w:numPr>
        <w:jc w:val="center"/>
      </w:pPr>
      <w:r>
        <w:rPr>
          <w:noProof/>
        </w:rPr>
        <w:lastRenderedPageBreak/>
        <w:drawing>
          <wp:inline distT="0" distB="0" distL="0" distR="0" wp14:anchorId="364B2B52" wp14:editId="44C65B10">
            <wp:extent cx="3973225" cy="3771900"/>
            <wp:effectExtent l="0" t="0" r="825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053084" cy="3847712"/>
                    </a:xfrm>
                    <a:prstGeom prst="rect">
                      <a:avLst/>
                    </a:prstGeom>
                    <a:noFill/>
                    <a:ln>
                      <a:noFill/>
                    </a:ln>
                  </pic:spPr>
                </pic:pic>
              </a:graphicData>
            </a:graphic>
          </wp:inline>
        </w:drawing>
      </w:r>
    </w:p>
    <w:p w14:paraId="24FC27A8" w14:textId="66C417E2" w:rsidR="00CF1A16" w:rsidRDefault="00CF1A16" w:rsidP="00CF1A16">
      <w:pPr>
        <w:pStyle w:val="Caption"/>
      </w:pPr>
      <w:bookmarkStart w:id="288" w:name="_Toc515732700"/>
      <w:bookmarkStart w:id="289" w:name="_Toc517720115"/>
      <w:bookmarkStart w:id="290" w:name="_Ref517948121"/>
      <w:bookmarkStart w:id="291" w:name="_Ref517948126"/>
      <w:r>
        <w:t xml:space="preserve">Sơ đồ </w:t>
      </w:r>
      <w:r w:rsidR="00932977">
        <w:fldChar w:fldCharType="begin"/>
      </w:r>
      <w:r w:rsidR="00932977">
        <w:instrText xml:space="preserve"> STYLEREF 1 \s </w:instrText>
      </w:r>
      <w:r w:rsidR="00932977">
        <w:fldChar w:fldCharType="separate"/>
      </w:r>
      <w:r w:rsidR="00C32F9A">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91"/>
      <w:r>
        <w:t xml:space="preserve"> Cơ chế kết </w:t>
      </w:r>
      <w:r w:rsidR="00A3485A">
        <w:t>x</w:t>
      </w:r>
      <w:r>
        <w:t>uất đồ họa trong Unity</w:t>
      </w:r>
      <w:bookmarkEnd w:id="288"/>
      <w:bookmarkEnd w:id="289"/>
      <w:bookmarkEnd w:id="290"/>
      <w:r>
        <w:t xml:space="preserve"> </w:t>
      </w:r>
    </w:p>
    <w:p w14:paraId="788A1D69" w14:textId="77777777" w:rsidR="00CF1A16" w:rsidRDefault="00CF1A16" w:rsidP="00CF1A16">
      <w:pPr>
        <w:pStyle w:val="Caption"/>
        <w:rPr>
          <w:rStyle w:val="Hyperlink"/>
        </w:rPr>
      </w:pPr>
      <w:r>
        <w:t xml:space="preserve">Nguồn : </w:t>
      </w:r>
      <w:hyperlink r:id="rId70" w:history="1">
        <w:r w:rsidRPr="00040063">
          <w:rPr>
            <w:rStyle w:val="Hyperlink"/>
          </w:rPr>
          <w:t>https://unity3d.com/learn/tutorials/topics/graphics/gentle-introduction-shaders</w:t>
        </w:r>
      </w:hyperlink>
    </w:p>
    <w:p w14:paraId="78716BE2" w14:textId="77777777" w:rsidR="00CF1A16" w:rsidRDefault="00CF1A16" w:rsidP="0036694B">
      <w:pPr>
        <w:keepNext/>
        <w:ind w:firstLine="0"/>
        <w:jc w:val="center"/>
      </w:pPr>
      <w:r>
        <w:rPr>
          <w:noProof/>
        </w:rPr>
        <w:drawing>
          <wp:inline distT="0" distB="0" distL="0" distR="0" wp14:anchorId="620BB9DE" wp14:editId="38C5A161">
            <wp:extent cx="4895850" cy="2855537"/>
            <wp:effectExtent l="0" t="0" r="0" b="254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902934" cy="2859669"/>
                    </a:xfrm>
                    <a:prstGeom prst="rect">
                      <a:avLst/>
                    </a:prstGeom>
                    <a:noFill/>
                    <a:ln>
                      <a:noFill/>
                    </a:ln>
                  </pic:spPr>
                </pic:pic>
              </a:graphicData>
            </a:graphic>
          </wp:inline>
        </w:drawing>
      </w:r>
    </w:p>
    <w:p w14:paraId="3244C579" w14:textId="39B9EC42" w:rsidR="00BA03F3" w:rsidRDefault="00CF1A16" w:rsidP="00BA03F3">
      <w:pPr>
        <w:pStyle w:val="Caption"/>
        <w:rPr>
          <w:noProof/>
        </w:rPr>
      </w:pPr>
      <w:bookmarkStart w:id="292" w:name="_Toc517857911"/>
      <w:bookmarkStart w:id="293" w:name="_Ref517948169"/>
      <w:bookmarkStart w:id="294" w:name="_Ref517948218"/>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3</w:t>
      </w:r>
      <w:r w:rsidR="004D5133">
        <w:fldChar w:fldCharType="end"/>
      </w:r>
      <w:bookmarkEnd w:id="294"/>
      <w:r>
        <w:rPr>
          <w:noProof/>
        </w:rPr>
        <w:t xml:space="preserve"> Sử dụng Material để lợp màu cho Object</w:t>
      </w:r>
      <w:bookmarkEnd w:id="292"/>
      <w:bookmarkEnd w:id="293"/>
      <w:r>
        <w:rPr>
          <w:noProof/>
        </w:rPr>
        <w:t xml:space="preserve"> </w:t>
      </w:r>
    </w:p>
    <w:p w14:paraId="13587CEA" w14:textId="77777777" w:rsidR="00CF1A16" w:rsidRPr="00CF1A16" w:rsidRDefault="00CF1A16" w:rsidP="00BA03F3">
      <w:pPr>
        <w:pStyle w:val="Caption"/>
        <w:rPr>
          <w:noProof/>
        </w:rPr>
      </w:pPr>
      <w:r>
        <w:t xml:space="preserve">Nguồn : </w:t>
      </w:r>
      <w:hyperlink r:id="rId72" w:history="1">
        <w:r w:rsidRPr="00040063">
          <w:rPr>
            <w:rStyle w:val="Hyperlink"/>
          </w:rPr>
          <w:t>https://docs.unity3d.com/Manual/Materials.html</w:t>
        </w:r>
      </w:hyperlink>
    </w:p>
    <w:p w14:paraId="44BCDB33" w14:textId="77777777" w:rsidR="007511E6" w:rsidRPr="00562157" w:rsidRDefault="007511E6" w:rsidP="007511E6">
      <w:pPr>
        <w:pStyle w:val="Heading3"/>
      </w:pPr>
      <w:bookmarkStart w:id="295" w:name="_Toc517792128"/>
      <w:r>
        <w:lastRenderedPageBreak/>
        <w:t>Colider</w:t>
      </w:r>
      <w:bookmarkEnd w:id="295"/>
    </w:p>
    <w:p w14:paraId="1C32043A" w14:textId="77777777" w:rsidR="007511E6" w:rsidRDefault="007511E6" w:rsidP="00143180">
      <w:pPr>
        <w:pStyle w:val="Problem"/>
        <w:rPr>
          <w:lang w:val="en-US"/>
        </w:rPr>
      </w:pPr>
      <w:r>
        <w:rPr>
          <w:lang w:val="en-US"/>
        </w:rPr>
        <w:t>Vấn đề</w:t>
      </w:r>
    </w:p>
    <w:p w14:paraId="45D8F099" w14:textId="77777777" w:rsidR="00160B34" w:rsidRDefault="00160B34" w:rsidP="00160B34">
      <w:pPr>
        <w:rPr>
          <w:lang w:val="en-US"/>
        </w:rPr>
      </w:pPr>
      <w:r>
        <w:rPr>
          <w:lang w:val="en-US"/>
        </w:rPr>
        <w:t xml:space="preserve">Để mối quan hệ giữa các đối tượng trong ứng dụng trở nên thực hơn, ta phát sinh ra nhu cầu áp dụng tính chất vật lý lên các đổi tượng như rơi, va chạm, lục kéo ma </w:t>
      </w:r>
      <w:proofErr w:type="gramStart"/>
      <w:r>
        <w:rPr>
          <w:lang w:val="en-US"/>
        </w:rPr>
        <w:t>sát,..</w:t>
      </w:r>
      <w:proofErr w:type="gramEnd"/>
      <w:r>
        <w:rPr>
          <w:lang w:val="en-US"/>
        </w:rPr>
        <w:t xml:space="preserve"> Vậy để áp dụng các tính chất vậy lý này, Unity có công cụ nào để hỗ trợ hay </w:t>
      </w:r>
      <w:proofErr w:type="gramStart"/>
      <w:r>
        <w:rPr>
          <w:lang w:val="en-US"/>
        </w:rPr>
        <w:t>không ?</w:t>
      </w:r>
      <w:proofErr w:type="gramEnd"/>
    </w:p>
    <w:p w14:paraId="2E92FB05" w14:textId="77777777" w:rsidR="007511E6" w:rsidRDefault="007511E6" w:rsidP="00143180">
      <w:pPr>
        <w:pStyle w:val="Solution"/>
        <w:rPr>
          <w:lang w:val="en-US"/>
        </w:rPr>
      </w:pPr>
      <w:r>
        <w:rPr>
          <w:lang w:val="en-US"/>
        </w:rPr>
        <w:t>Giải pháp</w:t>
      </w:r>
    </w:p>
    <w:p w14:paraId="4AAB676C" w14:textId="2B9EE493" w:rsidR="00535E32" w:rsidRDefault="00CF1A16" w:rsidP="00705DE0">
      <w:r>
        <w:t xml:space="preserve">Trong Unity việc xử lí các tương tác vật lí sẽ giúp chương trình trở nên thực tế hơn. Trong tương tác vật lí thì xử lý va chạm là một nhu cầu cần thiết. Collider là vật mà Engine vật lý dùng để nhận ra sự va chạm. Đa số các collider có hình dạng đơn giản nhằm mục đích tính toán đơn giản và dễ dàng. Phần lớn các Object cơ bản trong Unity sẽ được gắn collider khi tạo ra (Cube, Sphere, </w:t>
      </w:r>
      <w:proofErr w:type="gramStart"/>
      <w:r>
        <w:t>Cylinder,…</w:t>
      </w:r>
      <w:proofErr w:type="gramEnd"/>
      <w:r>
        <w:t xml:space="preserve">) </w:t>
      </w:r>
      <w:r w:rsidR="0036694B">
        <w:t xml:space="preserve">như ở </w:t>
      </w:r>
      <w:r>
        <w:t xml:space="preserve">Hình 19. Ở hệ thống của chúng em, collider được dùng để xác định khi một Object trong game bị đè lên bởi một Object khác thông qua Raycasting </w:t>
      </w:r>
      <w:r w:rsidR="009473A7">
        <w:t xml:space="preserve">sẽ được nói ở mục </w:t>
      </w:r>
      <w:r w:rsidR="009473A7">
        <w:fldChar w:fldCharType="begin"/>
      </w:r>
      <w:r w:rsidR="009473A7">
        <w:instrText xml:space="preserve"> REF _Ref517948549 \r \h </w:instrText>
      </w:r>
      <w:r w:rsidR="009473A7">
        <w:fldChar w:fldCharType="separate"/>
      </w:r>
      <w:r w:rsidR="009473A7">
        <w:t>3.2.5</w:t>
      </w:r>
      <w:r w:rsidR="009473A7">
        <w:fldChar w:fldCharType="end"/>
      </w:r>
      <w:r w:rsidR="009473A7">
        <w:t>.</w:t>
      </w:r>
    </w:p>
    <w:p w14:paraId="2CAB7A72" w14:textId="77777777" w:rsidR="00CF1A16" w:rsidRDefault="00535E32" w:rsidP="00AB52D4">
      <w:pPr>
        <w:keepNext/>
        <w:ind w:firstLine="0"/>
        <w:jc w:val="center"/>
      </w:pPr>
      <w:r>
        <w:rPr>
          <w:noProof/>
        </w:rPr>
        <w:drawing>
          <wp:inline distT="0" distB="0" distL="0" distR="0" wp14:anchorId="7F459B3F" wp14:editId="2C61CE2D">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14:paraId="49852395" w14:textId="4AD06DD8" w:rsidR="00CF1A16" w:rsidRDefault="00CF1A16" w:rsidP="00CF1A16">
      <w:pPr>
        <w:pStyle w:val="Caption"/>
      </w:pPr>
      <w:bookmarkStart w:id="296" w:name="_Toc517857912"/>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4</w:t>
      </w:r>
      <w:r w:rsidR="004D5133">
        <w:fldChar w:fldCharType="end"/>
      </w:r>
      <w:r>
        <w:rPr>
          <w:noProof/>
        </w:rPr>
        <w:t xml:space="preserve"> Colider với Object Cube</w:t>
      </w:r>
      <w:bookmarkEnd w:id="296"/>
      <w:r>
        <w:rPr>
          <w:noProof/>
        </w:rPr>
        <w:t xml:space="preserve"> </w:t>
      </w:r>
      <w:r>
        <w:t xml:space="preserve"> </w:t>
      </w:r>
    </w:p>
    <w:p w14:paraId="13B2DF80" w14:textId="77777777" w:rsidR="00535E32" w:rsidRPr="00CF1A16" w:rsidRDefault="00CF1A16" w:rsidP="00CF1A16">
      <w:pPr>
        <w:pStyle w:val="Caption"/>
        <w:rPr>
          <w:noProof/>
        </w:rPr>
      </w:pPr>
      <w:r>
        <w:t xml:space="preserve">Nguồn : </w:t>
      </w:r>
      <w:hyperlink r:id="rId74" w:history="1">
        <w:r w:rsidRPr="00040063">
          <w:rPr>
            <w:rStyle w:val="Hyperlink"/>
          </w:rPr>
          <w:t>https://viblo.asia/p/co-ban-ve-engine-vat-ly-trong-unity-3OEqGj1PM9bL</w:t>
        </w:r>
      </w:hyperlink>
    </w:p>
    <w:p w14:paraId="5034F935" w14:textId="77777777" w:rsidR="007511E6" w:rsidRPr="00562157" w:rsidRDefault="007511E6" w:rsidP="007511E6">
      <w:pPr>
        <w:pStyle w:val="Heading3"/>
      </w:pPr>
      <w:bookmarkStart w:id="297" w:name="_Toc517792129"/>
      <w:r>
        <w:t>Particle system</w:t>
      </w:r>
      <w:bookmarkEnd w:id="297"/>
    </w:p>
    <w:p w14:paraId="1B493994" w14:textId="77777777" w:rsidR="007511E6" w:rsidRDefault="007511E6" w:rsidP="00143180">
      <w:pPr>
        <w:pStyle w:val="Problem"/>
        <w:rPr>
          <w:lang w:val="en-US"/>
        </w:rPr>
      </w:pPr>
      <w:r>
        <w:rPr>
          <w:lang w:val="en-US"/>
        </w:rPr>
        <w:t>Vấn đề</w:t>
      </w:r>
    </w:p>
    <w:p w14:paraId="633295A4" w14:textId="590D861D" w:rsidR="00C3313B" w:rsidRDefault="00C3313B" w:rsidP="00C3313B">
      <w:pPr>
        <w:rPr>
          <w:lang w:val="en-US"/>
        </w:rPr>
      </w:pPr>
      <w:r>
        <w:rPr>
          <w:lang w:val="en-US"/>
        </w:rPr>
        <w:t xml:space="preserve">Để nâng cao trải nghiệm người dùng khi thao tác trong môi trường tương tác có hỗ trợ Tangible, đôi khi ta cần tạo ra các hiệu ứng đẹp mắt như hào quang, khói, </w:t>
      </w:r>
      <w:proofErr w:type="gramStart"/>
      <w:r>
        <w:rPr>
          <w:lang w:val="en-US"/>
        </w:rPr>
        <w:t>lửa,..</w:t>
      </w:r>
      <w:proofErr w:type="gramEnd"/>
      <w:r>
        <w:rPr>
          <w:lang w:val="en-US"/>
        </w:rPr>
        <w:t xml:space="preserve"> </w:t>
      </w:r>
      <w:r>
        <w:rPr>
          <w:lang w:val="en-US"/>
        </w:rPr>
        <w:lastRenderedPageBreak/>
        <w:t xml:space="preserve">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w:t>
      </w:r>
      <w:proofErr w:type="gramStart"/>
      <w:r>
        <w:rPr>
          <w:lang w:val="en-US"/>
        </w:rPr>
        <w:t>không</w:t>
      </w:r>
      <w:r w:rsidR="00710999">
        <w:rPr>
          <w:lang w:val="en-US"/>
        </w:rPr>
        <w:t xml:space="preserve"> </w:t>
      </w:r>
      <w:r w:rsidR="00AB52D4">
        <w:rPr>
          <w:lang w:val="en-US"/>
        </w:rPr>
        <w:t>?</w:t>
      </w:r>
      <w:proofErr w:type="gramEnd"/>
    </w:p>
    <w:p w14:paraId="26A39B3B" w14:textId="77777777" w:rsidR="007511E6" w:rsidRDefault="007511E6" w:rsidP="00143180">
      <w:pPr>
        <w:pStyle w:val="Solution"/>
        <w:rPr>
          <w:lang w:val="en-US"/>
        </w:rPr>
      </w:pPr>
      <w:r>
        <w:rPr>
          <w:lang w:val="en-US"/>
        </w:rPr>
        <w:t>Giải pháp</w:t>
      </w:r>
    </w:p>
    <w:p w14:paraId="6D86FA6D" w14:textId="77777777" w:rsidR="00CF1A16" w:rsidRDefault="00CF1A16" w:rsidP="00CF1A16">
      <w:r>
        <w:t xml:space="preserve">Particle system (hệ thống hạt hiệu ứng) là kĩ thuật để tạo ra cái hiệu ứng tia lửa, cháy, nổ, khói bụi, hơi </w:t>
      </w:r>
      <w:proofErr w:type="gramStart"/>
      <w:r>
        <w:t>nước,..</w:t>
      </w:r>
      <w:proofErr w:type="gramEnd"/>
      <w:r>
        <w:t xml:space="preserve"> </w:t>
      </w:r>
      <w:proofErr w:type="gramStart"/>
      <w:r>
        <w:t>trong</w:t>
      </w:r>
      <w:proofErr w:type="gramEnd"/>
      <w:r>
        <w:t xml:space="preserve"> game. Trong game 3D phần lớn các thành phần trong cảnh, các nhân vật đều được đại diện bởi Mesh, tương tự như việc ở game 2D sử dụng sprit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w:t>
      </w:r>
      <w:r w:rsidR="00C3313B">
        <w:t xml:space="preserve"> Hệ thống của chúng em cũng áp dụng particle system để tạo ra các hiệu ứng màu sắc cho việc chọn một Object để gây sự chú ý của người dùng trong quá trình sử dụng.</w:t>
      </w:r>
      <w:r>
        <w:t xml:space="preserve"> Một vài thành phần cơ bản của Particle </w:t>
      </w:r>
      <w:proofErr w:type="gramStart"/>
      <w:r>
        <w:t>system:</w:t>
      </w:r>
      <w:proofErr w:type="gramEnd"/>
    </w:p>
    <w:p w14:paraId="6E421930" w14:textId="77777777" w:rsidR="00CF1A16" w:rsidRDefault="00CF1A16" w:rsidP="002F4A7F">
      <w:pPr>
        <w:pStyle w:val="ListParagraph"/>
        <w:numPr>
          <w:ilvl w:val="0"/>
          <w:numId w:val="31"/>
        </w:numPr>
        <w:ind w:left="450"/>
      </w:pPr>
      <w:proofErr w:type="gramStart"/>
      <w:r>
        <w:t>Duration:</w:t>
      </w:r>
      <w:proofErr w:type="gramEnd"/>
      <w:r>
        <w:t xml:space="preserve"> thời gian tính bằng giây quãng đời tồn tại của một hạt.</w:t>
      </w:r>
    </w:p>
    <w:p w14:paraId="78CD2E5C" w14:textId="77777777" w:rsidR="00CF1A16" w:rsidRDefault="00CF1A16" w:rsidP="002F4A7F">
      <w:pPr>
        <w:pStyle w:val="ListParagraph"/>
        <w:numPr>
          <w:ilvl w:val="0"/>
          <w:numId w:val="32"/>
        </w:numPr>
        <w:ind w:left="450"/>
      </w:pPr>
      <w:proofErr w:type="gramStart"/>
      <w:r>
        <w:t>Looping:</w:t>
      </w:r>
      <w:proofErr w:type="gramEnd"/>
      <w:r>
        <w:t xml:space="preserve"> có được tạo lại hay không khi hạt cuối cùng bị biến mất.</w:t>
      </w:r>
    </w:p>
    <w:p w14:paraId="72787D39" w14:textId="77777777" w:rsidR="00CF1A16" w:rsidRDefault="00CF1A16" w:rsidP="002F4A7F">
      <w:pPr>
        <w:pStyle w:val="ListParagraph"/>
        <w:numPr>
          <w:ilvl w:val="0"/>
          <w:numId w:val="32"/>
        </w:numPr>
        <w:ind w:left="450"/>
      </w:pPr>
      <w:r>
        <w:t xml:space="preserve">Speed, Direction, </w:t>
      </w:r>
      <w:proofErr w:type="gramStart"/>
      <w:r>
        <w:t>Rotation:</w:t>
      </w:r>
      <w:proofErr w:type="gramEnd"/>
      <w:r>
        <w:t xml:space="preserve"> tốc độ, hướng di chuyển, góc quay của các hạt.</w:t>
      </w:r>
    </w:p>
    <w:p w14:paraId="1368F303" w14:textId="77777777" w:rsidR="00CF1A16" w:rsidRDefault="00CF1A16" w:rsidP="002F4A7F">
      <w:pPr>
        <w:pStyle w:val="ListParagraph"/>
        <w:numPr>
          <w:ilvl w:val="0"/>
          <w:numId w:val="32"/>
        </w:numPr>
        <w:ind w:left="450"/>
      </w:pPr>
      <w:r>
        <w:t xml:space="preserve">Max </w:t>
      </w:r>
      <w:proofErr w:type="gramStart"/>
      <w:r>
        <w:t>particles:</w:t>
      </w:r>
      <w:proofErr w:type="gramEnd"/>
      <w:r>
        <w:t xml:space="preserve"> số hạt tối đa xuất hiện trong particle system.</w:t>
      </w:r>
    </w:p>
    <w:p w14:paraId="3C3F84F2" w14:textId="77777777" w:rsidR="00CF1A16" w:rsidRDefault="00CF1A16" w:rsidP="002F4A7F">
      <w:pPr>
        <w:pStyle w:val="ListParagraph"/>
        <w:numPr>
          <w:ilvl w:val="0"/>
          <w:numId w:val="32"/>
        </w:numPr>
        <w:ind w:left="450"/>
      </w:pPr>
      <w:r>
        <w:t>Material/</w:t>
      </w:r>
      <w:proofErr w:type="gramStart"/>
      <w:r>
        <w:t>Shader:</w:t>
      </w:r>
      <w:proofErr w:type="gramEnd"/>
      <w:r>
        <w:t xml:space="preserve"> dùng để thay đổi hình dáng của các hạt.</w:t>
      </w:r>
    </w:p>
    <w:p w14:paraId="6BDBFCFF" w14:textId="77777777" w:rsidR="00CF1A16" w:rsidRPr="008C50E4" w:rsidRDefault="00CF1A16" w:rsidP="002F4A7F">
      <w:pPr>
        <w:pStyle w:val="ListParagraph"/>
        <w:numPr>
          <w:ilvl w:val="0"/>
          <w:numId w:val="32"/>
        </w:numPr>
        <w:ind w:left="450"/>
      </w:pPr>
      <w:proofErr w:type="gramStart"/>
      <w:r>
        <w:t>Shape:</w:t>
      </w:r>
      <w:proofErr w:type="gramEnd"/>
      <w:r>
        <w:t xml:space="preserve"> hình dáng đường đi của các hạt tạo thành khi phát ra.</w:t>
      </w:r>
    </w:p>
    <w:p w14:paraId="7185AE9B" w14:textId="77777777" w:rsidR="007511E6" w:rsidRPr="00562157" w:rsidRDefault="007511E6" w:rsidP="007511E6">
      <w:pPr>
        <w:pStyle w:val="Heading3"/>
      </w:pPr>
      <w:bookmarkStart w:id="298" w:name="_Toc517792130"/>
      <w:bookmarkStart w:id="299" w:name="_Ref517948549"/>
      <w:r>
        <w:t>Raycasting</w:t>
      </w:r>
      <w:bookmarkEnd w:id="298"/>
      <w:bookmarkEnd w:id="299"/>
    </w:p>
    <w:p w14:paraId="308866C6" w14:textId="77777777" w:rsidR="007511E6" w:rsidRDefault="007511E6" w:rsidP="00143180">
      <w:pPr>
        <w:pStyle w:val="Problem"/>
        <w:rPr>
          <w:lang w:val="en-US"/>
        </w:rPr>
      </w:pPr>
      <w:r>
        <w:rPr>
          <w:lang w:val="en-US"/>
        </w:rPr>
        <w:t>Vấn đề</w:t>
      </w:r>
    </w:p>
    <w:p w14:paraId="7BDB7425" w14:textId="1D2035F7"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r w:rsidR="002F4A7F">
        <w:rPr>
          <w:lang w:val="en-US"/>
        </w:rPr>
        <w:t>.</w:t>
      </w:r>
    </w:p>
    <w:p w14:paraId="2D03B4D1" w14:textId="77777777" w:rsidR="007511E6" w:rsidRDefault="007511E6" w:rsidP="00143180">
      <w:pPr>
        <w:pStyle w:val="Solution"/>
        <w:rPr>
          <w:lang w:val="en-US"/>
        </w:rPr>
      </w:pPr>
      <w:r>
        <w:rPr>
          <w:lang w:val="en-US"/>
        </w:rPr>
        <w:t>Giải pháp</w:t>
      </w:r>
    </w:p>
    <w:p w14:paraId="023C75B2" w14:textId="2EA2C772" w:rsidR="007511E6" w:rsidRDefault="00C3313B" w:rsidP="00CF1A16">
      <w:r>
        <w:t>Trong Unity, r</w:t>
      </w:r>
      <w:r w:rsidR="00934219">
        <w:t>aycasting l</w:t>
      </w:r>
      <w:r w:rsidR="00CF1A16">
        <w:t xml:space="preserve">à kĩ thuật bắn một tia từ điểm </w:t>
      </w:r>
      <w:r w:rsidR="00CF1A16" w:rsidRPr="00896610">
        <w:rPr>
          <w:i/>
        </w:rPr>
        <w:t>origin</w:t>
      </w:r>
      <w:r w:rsidR="00CF1A16">
        <w:t xml:space="preserve">, theo hướng </w:t>
      </w:r>
      <w:r w:rsidR="00CF1A16" w:rsidRPr="00896610">
        <w:rPr>
          <w:i/>
        </w:rPr>
        <w:t>direction</w:t>
      </w:r>
      <w:r w:rsidR="00CF1A16">
        <w:t xml:space="preserve">, có chiều dài </w:t>
      </w:r>
      <w:r w:rsidR="00CF1A16" w:rsidRPr="00896610">
        <w:rPr>
          <w:i/>
        </w:rPr>
        <w:t>maxDistance</w:t>
      </w:r>
      <w:r w:rsidR="00CF1A16">
        <w:rPr>
          <w:i/>
        </w:rPr>
        <w:t xml:space="preserve"> </w:t>
      </w:r>
      <w:r w:rsidR="00CF1A16">
        <w:t xml:space="preserve">đập vào các colliders </w:t>
      </w:r>
      <w:r w:rsidR="00C06770">
        <w:t xml:space="preserve">như ở </w:t>
      </w:r>
      <w:r w:rsidR="00CF1A16">
        <w:fldChar w:fldCharType="begin"/>
      </w:r>
      <w:r w:rsidR="00CF1A16">
        <w:instrText xml:space="preserve"> REF _Ref515712792 \h </w:instrText>
      </w:r>
      <w:r w:rsidR="00CF1A16">
        <w:fldChar w:fldCharType="separate"/>
      </w:r>
      <w:r w:rsidR="00C32F9A">
        <w:t xml:space="preserve">Hình </w:t>
      </w:r>
      <w:r w:rsidR="00C32F9A">
        <w:rPr>
          <w:noProof/>
        </w:rPr>
        <w:t>3</w:t>
      </w:r>
      <w:r w:rsidR="00C32F9A">
        <w:t>.</w:t>
      </w:r>
      <w:r w:rsidR="00C32F9A">
        <w:rPr>
          <w:noProof/>
        </w:rPr>
        <w:t>5</w:t>
      </w:r>
      <w:r w:rsidR="00CF1A16">
        <w:fldChar w:fldCharType="end"/>
      </w:r>
      <w:r w:rsidR="00CF1A16">
        <w:t xml:space="preserve">. Ứng dụng </w:t>
      </w:r>
      <w:r w:rsidR="00CF1A16">
        <w:lastRenderedPageBreak/>
        <w:t xml:space="preserve">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Raycasting dùng để tạo một sự kiện khi </w:t>
      </w:r>
      <w:r w:rsidR="00F8027C">
        <w:t>tọa</w:t>
      </w:r>
      <w:r w:rsidR="00CF1A16">
        <w:t xml:space="preserve"> độ của vật chúng em cần nhận diện qua camera đè lên Object trên màn hình. Để lọc ra những vật đang quan tâm khi có Raycast chiếu trúng thì nên tạo Tag cho các vật đó để không bị nhầm lẫn với các vật khác</w:t>
      </w:r>
      <w:r w:rsidR="00F8027C">
        <w:t>.</w:t>
      </w:r>
    </w:p>
    <w:p w14:paraId="647BD0E1" w14:textId="77777777" w:rsidR="00CF1A16" w:rsidRDefault="00CF1A16" w:rsidP="00C06770">
      <w:pPr>
        <w:keepNext/>
        <w:ind w:firstLine="0"/>
        <w:jc w:val="center"/>
      </w:pPr>
      <w:r>
        <w:rPr>
          <w:noProof/>
        </w:rPr>
        <w:drawing>
          <wp:inline distT="0" distB="0" distL="0" distR="0" wp14:anchorId="3F2F6BCA" wp14:editId="1946FD40">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14:paraId="7D092FD0" w14:textId="19236F95" w:rsidR="00CF1A16" w:rsidRDefault="00CF1A16" w:rsidP="00CF1A16">
      <w:pPr>
        <w:pStyle w:val="Caption"/>
      </w:pPr>
      <w:bookmarkStart w:id="300" w:name="_Ref515712792"/>
      <w:bookmarkStart w:id="301" w:name="_Toc517857913"/>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5</w:t>
      </w:r>
      <w:r w:rsidR="004D5133">
        <w:fldChar w:fldCharType="end"/>
      </w:r>
      <w:bookmarkEnd w:id="300"/>
      <w:r>
        <w:rPr>
          <w:noProof/>
        </w:rPr>
        <w:t xml:space="preserve"> </w:t>
      </w:r>
      <w:r>
        <w:t>Minh họa Raycasting trong Unity</w:t>
      </w:r>
      <w:bookmarkEnd w:id="301"/>
    </w:p>
    <w:p w14:paraId="647C3ADE" w14:textId="77777777" w:rsidR="00CF1A16" w:rsidRDefault="00CF1A16" w:rsidP="00CF1A16">
      <w:pPr>
        <w:pStyle w:val="Caption"/>
        <w:rPr>
          <w:rStyle w:val="Hyperlink"/>
        </w:rPr>
      </w:pPr>
      <w:r>
        <w:rPr>
          <w:noProof/>
        </w:rPr>
        <w:t xml:space="preserve">Nguồn : </w:t>
      </w:r>
      <w:hyperlink r:id="rId76" w:history="1">
        <w:r w:rsidRPr="00261F16">
          <w:rPr>
            <w:rStyle w:val="Hyperlink"/>
          </w:rPr>
          <w:t>http://www.clonefactor.com/wordpress/unity3d-show-room/raycast-gizmos-visualizer/</w:t>
        </w:r>
      </w:hyperlink>
    </w:p>
    <w:p w14:paraId="0CEB3DAE" w14:textId="77777777" w:rsidR="00120E01" w:rsidRPr="00562157" w:rsidRDefault="00120E01" w:rsidP="00120E01">
      <w:pPr>
        <w:pStyle w:val="Heading3"/>
      </w:pPr>
      <w:bookmarkStart w:id="302" w:name="_Toc517792131"/>
      <w:r>
        <w:t>Lighting</w:t>
      </w:r>
      <w:bookmarkEnd w:id="302"/>
    </w:p>
    <w:p w14:paraId="37A9E652" w14:textId="77777777" w:rsidR="00120E01" w:rsidRDefault="00DF4366" w:rsidP="00143180">
      <w:pPr>
        <w:pStyle w:val="Problem"/>
        <w:rPr>
          <w:lang w:val="en-US"/>
        </w:rPr>
      </w:pPr>
      <w:r>
        <w:rPr>
          <w:lang w:val="en-US"/>
        </w:rPr>
        <w:t>Đặt v</w:t>
      </w:r>
      <w:r w:rsidR="00120E01">
        <w:rPr>
          <w:lang w:val="en-US"/>
        </w:rPr>
        <w:t>ấn đề</w:t>
      </w:r>
    </w:p>
    <w:p w14:paraId="0BF5B4C7" w14:textId="77777777" w:rsidR="00DF4366" w:rsidRPr="00DF4366" w:rsidRDefault="00DF4366" w:rsidP="00DF4366">
      <w:r>
        <w:t>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Unity ?</w:t>
      </w:r>
    </w:p>
    <w:p w14:paraId="6C24F9BA" w14:textId="77777777" w:rsidR="00120E01" w:rsidRDefault="00120E01" w:rsidP="00143180">
      <w:pPr>
        <w:pStyle w:val="Solution"/>
        <w:rPr>
          <w:lang w:val="en-US"/>
        </w:rPr>
      </w:pPr>
      <w:r>
        <w:rPr>
          <w:lang w:val="en-US"/>
        </w:rPr>
        <w:t>Giải pháp</w:t>
      </w:r>
    </w:p>
    <w:p w14:paraId="618D40B1" w14:textId="256595C8" w:rsidR="00DF4366" w:rsidRDefault="00DF4366" w:rsidP="00DF4366">
      <w:r>
        <w:t xml:space="preserve">Ánh sáng là một thành phần thiết yếu trong mọi cảnh, nếu chỉ dùng Mesh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w:t>
      </w:r>
      <w:r>
        <w:lastRenderedPageBreak/>
        <w:t xml:space="preserve">còn thấy được vật độ phản xạ ánh sáng của vật (độ bóng-nhám của bề mặt). Một cảnh trong Unity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rsidR="00C32F9A">
        <w:t xml:space="preserve">Hình </w:t>
      </w:r>
      <w:r w:rsidR="00C32F9A">
        <w:rPr>
          <w:noProof/>
        </w:rPr>
        <w:t>3</w:t>
      </w:r>
      <w:r w:rsidR="00C32F9A">
        <w:t>.</w:t>
      </w:r>
      <w:r w:rsidR="00C32F9A">
        <w:rPr>
          <w:noProof/>
        </w:rPr>
        <w:t>6</w:t>
      </w:r>
      <w:r>
        <w:fldChar w:fldCharType="end"/>
      </w:r>
      <w:r w:rsidR="00C06770">
        <w:t>.</w:t>
      </w:r>
    </w:p>
    <w:p w14:paraId="02F7A457" w14:textId="77777777" w:rsidR="00DF4366" w:rsidRDefault="00DF4366" w:rsidP="00F8027C">
      <w:pPr>
        <w:pStyle w:val="Solution"/>
        <w:numPr>
          <w:ilvl w:val="0"/>
          <w:numId w:val="0"/>
        </w:numPr>
        <w:ind w:left="562"/>
        <w:jc w:val="center"/>
      </w:pPr>
      <w:r>
        <w:rPr>
          <w:noProof/>
        </w:rPr>
        <w:drawing>
          <wp:inline distT="0" distB="0" distL="0" distR="0" wp14:anchorId="536E440F" wp14:editId="4835DC0D">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14:paraId="71684F81" w14:textId="563613FE" w:rsidR="00DF4366" w:rsidRDefault="00DF4366" w:rsidP="00DF4366">
      <w:pPr>
        <w:pStyle w:val="Caption"/>
        <w:rPr>
          <w:noProof/>
        </w:rPr>
      </w:pPr>
      <w:bookmarkStart w:id="303" w:name="_Ref515736426"/>
      <w:bookmarkStart w:id="304" w:name="_Toc517857914"/>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6</w:t>
      </w:r>
      <w:r w:rsidR="004D5133">
        <w:fldChar w:fldCharType="end"/>
      </w:r>
      <w:bookmarkEnd w:id="303"/>
      <w:r>
        <w:rPr>
          <w:noProof/>
        </w:rPr>
        <w:t xml:space="preserve"> Các thành phần cơ bản của Light Component</w:t>
      </w:r>
      <w:bookmarkEnd w:id="304"/>
    </w:p>
    <w:p w14:paraId="73A9D8FA" w14:textId="77777777" w:rsidR="00CF5BFE" w:rsidRPr="00CF5BFE" w:rsidRDefault="00CF5BFE" w:rsidP="00CF5BFE"/>
    <w:p w14:paraId="49BF0705" w14:textId="67C92D85" w:rsidR="00DF4366" w:rsidRDefault="00DF4366" w:rsidP="001F61D8">
      <w:pPr>
        <w:pStyle w:val="Dash"/>
        <w:ind w:left="810"/>
      </w:pPr>
      <w:r>
        <w:t xml:space="preserve">Type : loại ánh sáng trong Unity, có </w:t>
      </w:r>
      <w:r w:rsidR="00B633D9">
        <w:t>bốn</w:t>
      </w:r>
      <w:r>
        <w:t xml:space="preserve"> loại : Directional mô phỏng ánh sáng song song từ mặt trời</w:t>
      </w:r>
      <w:r w:rsidR="009640F2">
        <w:t xml:space="preserve"> (</w:t>
      </w:r>
      <w:r w:rsidR="00D10F2D">
        <w:fldChar w:fldCharType="begin"/>
      </w:r>
      <w:r w:rsidR="00D10F2D">
        <w:instrText xml:space="preserve"> REF _Ref515790587 \h </w:instrText>
      </w:r>
      <w:r w:rsidR="00D10F2D">
        <w:fldChar w:fldCharType="separate"/>
      </w:r>
      <w:r w:rsidR="00C32F9A">
        <w:t xml:space="preserve">Hình </w:t>
      </w:r>
      <w:r w:rsidR="00C32F9A">
        <w:rPr>
          <w:noProof/>
        </w:rPr>
        <w:t>3</w:t>
      </w:r>
      <w:r w:rsidR="00C32F9A">
        <w:t>.</w:t>
      </w:r>
      <w:r w:rsidR="00C32F9A">
        <w:rPr>
          <w:noProof/>
        </w:rPr>
        <w:t>7</w:t>
      </w:r>
      <w:r w:rsidR="001F61D8">
        <w:t>.</w:t>
      </w:r>
      <w:r w:rsidR="00D10F2D">
        <w:fldChar w:fldCharType="end"/>
      </w:r>
      <w:r w:rsidR="001E78DE">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C32F9A">
        <w:t xml:space="preserve">Hình </w:t>
      </w:r>
      <w:r w:rsidR="00C32F9A">
        <w:rPr>
          <w:noProof/>
        </w:rPr>
        <w:t>3</w:t>
      </w:r>
      <w:r w:rsidR="00C32F9A">
        <w:t>.</w:t>
      </w:r>
      <w:r w:rsidR="00C32F9A">
        <w:rPr>
          <w:noProof/>
        </w:rPr>
        <w:t>7</w:t>
      </w:r>
      <w:r w:rsidR="001F61D8">
        <w:t>.</w:t>
      </w:r>
      <w:r w:rsidR="001351CF">
        <w:t>A</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C32F9A">
        <w:t xml:space="preserve">Hình </w:t>
      </w:r>
      <w:r w:rsidR="00C32F9A">
        <w:rPr>
          <w:noProof/>
        </w:rPr>
        <w:t>3</w:t>
      </w:r>
      <w:r w:rsidR="00C32F9A">
        <w:t>.</w:t>
      </w:r>
      <w:r w:rsidR="00C32F9A">
        <w:rPr>
          <w:noProof/>
        </w:rPr>
        <w:t>7</w:t>
      </w:r>
      <w:r w:rsidR="00202E8D">
        <w:rPr>
          <w:noProof/>
        </w:rPr>
        <w:t>.B</w:t>
      </w:r>
      <w:r w:rsidR="00D10F2D">
        <w:fldChar w:fldCharType="end"/>
      </w:r>
      <w:r w:rsidR="009640F2">
        <w:t>)</w:t>
      </w:r>
      <w:r>
        <w:t xml:space="preserve">, Area mô phỏng ánh sáng phát ra từ bảng hiệu, ánh sáng phát ra từ mọi điểm trên </w:t>
      </w:r>
      <w:r w:rsidR="009D5A60">
        <w:t>một</w:t>
      </w:r>
      <w:r>
        <w:t xml:space="preserve"> mặt của hình chữ nhật</w:t>
      </w:r>
      <w:r w:rsidR="009640F2">
        <w:t xml:space="preserve"> (</w:t>
      </w:r>
      <w:r w:rsidR="00D10F2D">
        <w:fldChar w:fldCharType="begin"/>
      </w:r>
      <w:r w:rsidR="00D10F2D">
        <w:instrText xml:space="preserve"> REF _Ref515790587 \h </w:instrText>
      </w:r>
      <w:r w:rsidR="00D10F2D">
        <w:fldChar w:fldCharType="separate"/>
      </w:r>
      <w:r w:rsidR="00C32F9A">
        <w:t xml:space="preserve">Hình </w:t>
      </w:r>
      <w:r w:rsidR="00C32F9A">
        <w:rPr>
          <w:noProof/>
        </w:rPr>
        <w:t>3</w:t>
      </w:r>
      <w:r w:rsidR="00C32F9A">
        <w:t>.</w:t>
      </w:r>
      <w:r w:rsidR="00C32F9A">
        <w:rPr>
          <w:noProof/>
        </w:rPr>
        <w:t>7</w:t>
      </w:r>
      <w:r w:rsidR="00263CEC">
        <w:rPr>
          <w:noProof/>
        </w:rPr>
        <w:t>.D</w:t>
      </w:r>
      <w:r w:rsidR="00D10F2D">
        <w:fldChar w:fldCharType="end"/>
      </w:r>
      <w:r w:rsidR="009640F2">
        <w:t>)</w:t>
      </w:r>
    </w:p>
    <w:p w14:paraId="6AE1414E" w14:textId="77777777" w:rsidR="00BF517D" w:rsidRDefault="00BF517D" w:rsidP="00BF517D">
      <w:pPr>
        <w:pStyle w:val="Dash"/>
        <w:ind w:left="810"/>
      </w:pPr>
      <w:r>
        <w:t>Range : xác định ánh sáng sẽ được chiếu bao xa.</w:t>
      </w:r>
    </w:p>
    <w:p w14:paraId="5E932B38" w14:textId="77777777" w:rsidR="00BF517D" w:rsidRDefault="00BF517D" w:rsidP="00BF517D">
      <w:pPr>
        <w:pStyle w:val="Dash"/>
        <w:ind w:left="810"/>
      </w:pPr>
      <w:r>
        <w:t>Spot Angle : xác định độ mở của chóp nón trong Spot Light</w:t>
      </w:r>
    </w:p>
    <w:p w14:paraId="4EEDF41C" w14:textId="77777777" w:rsidR="00BF517D" w:rsidRDefault="00BF517D" w:rsidP="00BF517D">
      <w:pPr>
        <w:pStyle w:val="Dash"/>
        <w:ind w:left="810"/>
      </w:pPr>
      <w:r>
        <w:t>Color : màu ánh sáng phát ra.</w:t>
      </w:r>
    </w:p>
    <w:p w14:paraId="19BABE2D" w14:textId="77777777" w:rsidR="00BF517D" w:rsidRDefault="00BF517D" w:rsidP="00BF517D">
      <w:pPr>
        <w:pStyle w:val="Dash"/>
        <w:tabs>
          <w:tab w:val="left" w:pos="810"/>
        </w:tabs>
        <w:ind w:left="810"/>
      </w:pPr>
      <w:r>
        <w:t>Shadow Type : cường độ của bóng khi vật bị ánh sáng chiếu vào.</w:t>
      </w:r>
    </w:p>
    <w:p w14:paraId="2BE4280D" w14:textId="2C1E7C52" w:rsidR="00BF517D" w:rsidRDefault="00BF517D" w:rsidP="00BF517D">
      <w:pPr>
        <w:pStyle w:val="Dash"/>
        <w:numPr>
          <w:ilvl w:val="0"/>
          <w:numId w:val="0"/>
        </w:numPr>
        <w:tabs>
          <w:tab w:val="left" w:pos="810"/>
        </w:tabs>
        <w:ind w:firstLine="36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14:paraId="407D1EA9" w14:textId="77777777" w:rsidR="00D10F2D" w:rsidRDefault="00475CBF" w:rsidP="007E72CF">
      <w:pPr>
        <w:pStyle w:val="Dash"/>
        <w:ind w:left="0" w:firstLine="0"/>
        <w:jc w:val="center"/>
      </w:pPr>
      <w:r w:rsidRPr="00475CBF">
        <w:rPr>
          <w:noProof/>
        </w:rPr>
        <w:lastRenderedPageBreak/>
        <mc:AlternateContent>
          <mc:Choice Requires="wpg">
            <w:drawing>
              <wp:inline distT="0" distB="0" distL="0" distR="0" wp14:anchorId="5547A814" wp14:editId="3907DA70">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8"/>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9"/>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80"/>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81"/>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14:paraId="02E15DF8" w14:textId="77777777" w:rsidR="004D5133" w:rsidRPr="00475CBF" w:rsidRDefault="004D5133" w:rsidP="00475CBF">
                                <w:pPr>
                                  <w:pStyle w:val="NormalWeb"/>
                                  <w:spacing w:after="0"/>
                                </w:pPr>
                                <w:proofErr w:type="gramStart"/>
                                <w:r w:rsidRPr="00475CBF">
                                  <w:rPr>
                                    <w:color w:val="000000" w:themeColor="text1"/>
                                    <w:kern w:val="24"/>
                                  </w:rPr>
                                  <w:t>A.Point</w:t>
                                </w:r>
                                <w:proofErr w:type="gramEnd"/>
                                <w:r w:rsidRPr="00475CBF">
                                  <w:rPr>
                                    <w:color w:val="000000" w:themeColor="text1"/>
                                    <w:kern w:val="24"/>
                                  </w:rPr>
                                  <w:t xml:space="preserve">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14:paraId="682ADD6C" w14:textId="77777777" w:rsidR="004D5133" w:rsidRPr="00475CBF" w:rsidRDefault="004D5133" w:rsidP="00475CBF">
                                <w:pPr>
                                  <w:pStyle w:val="NormalWeb"/>
                                  <w:spacing w:after="0"/>
                                  <w:rPr>
                                    <w:lang w:val="en-US"/>
                                  </w:rPr>
                                </w:pPr>
                                <w:proofErr w:type="gramStart"/>
                                <w:r w:rsidRPr="00475CBF">
                                  <w:rPr>
                                    <w:color w:val="000000" w:themeColor="text1"/>
                                    <w:kern w:val="24"/>
                                  </w:rPr>
                                  <w:t>B.Spot</w:t>
                                </w:r>
                                <w:proofErr w:type="gramEnd"/>
                                <w:r w:rsidRPr="00475CBF">
                                  <w:rPr>
                                    <w:color w:val="000000" w:themeColor="text1"/>
                                    <w:kern w:val="24"/>
                                  </w:rPr>
                                  <w:t xml:space="preserve">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14:paraId="184377BD" w14:textId="77777777" w:rsidR="004D5133" w:rsidRPr="00475CBF" w:rsidRDefault="004D5133" w:rsidP="00475CBF">
                                <w:pPr>
                                  <w:pStyle w:val="NormalWeb"/>
                                  <w:spacing w:after="0"/>
                                </w:pPr>
                                <w:r w:rsidRPr="00475CBF">
                                  <w:rPr>
                                    <w:color w:val="000000" w:themeColor="text1"/>
                                    <w:kern w:val="24"/>
                                  </w:rPr>
                                  <w:t>C.Directional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14:paraId="34E18B30" w14:textId="77777777" w:rsidR="004D5133" w:rsidRPr="00475CBF" w:rsidRDefault="004D5133" w:rsidP="00475CBF">
                              <w:pPr>
                                <w:pStyle w:val="NormalWeb"/>
                                <w:spacing w:after="0"/>
                                <w:rPr>
                                  <w:lang w:val="en-US"/>
                                </w:rPr>
                              </w:pPr>
                              <w:r w:rsidRPr="00475CBF">
                                <w:rPr>
                                  <w:color w:val="000000" w:themeColor="text1"/>
                                  <w:kern w:val="24"/>
                                </w:rPr>
                                <w:t>D.Area Light</w:t>
                              </w:r>
                            </w:p>
                          </w:txbxContent>
                        </wps:txbx>
                        <wps:bodyPr wrap="square" rtlCol="0">
                          <a:noAutofit/>
                        </wps:bodyPr>
                      </wps:wsp>
                    </wpg:wgp>
                  </a:graphicData>
                </a:graphic>
              </wp:inline>
            </w:drawing>
          </mc:Choice>
          <mc:Fallback>
            <w:pict>
              <v:group w14:anchorId="5547A814"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2"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3"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4"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5"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02E15DF8" w14:textId="77777777" w:rsidR="004D5133" w:rsidRPr="00475CBF" w:rsidRDefault="004D5133" w:rsidP="00475CBF">
                          <w:pPr>
                            <w:pStyle w:val="NormalWeb"/>
                            <w:spacing w:after="0"/>
                          </w:pPr>
                          <w:proofErr w:type="gramStart"/>
                          <w:r w:rsidRPr="00475CBF">
                            <w:rPr>
                              <w:color w:val="000000" w:themeColor="text1"/>
                              <w:kern w:val="24"/>
                            </w:rPr>
                            <w:t>A.Point</w:t>
                          </w:r>
                          <w:proofErr w:type="gramEnd"/>
                          <w:r w:rsidRPr="00475CBF">
                            <w:rPr>
                              <w:color w:val="000000" w:themeColor="text1"/>
                              <w:kern w:val="24"/>
                            </w:rPr>
                            <w:t xml:space="preserve">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682ADD6C" w14:textId="77777777" w:rsidR="004D5133" w:rsidRPr="00475CBF" w:rsidRDefault="004D5133" w:rsidP="00475CBF">
                          <w:pPr>
                            <w:pStyle w:val="NormalWeb"/>
                            <w:spacing w:after="0"/>
                            <w:rPr>
                              <w:lang w:val="en-US"/>
                            </w:rPr>
                          </w:pPr>
                          <w:proofErr w:type="gramStart"/>
                          <w:r w:rsidRPr="00475CBF">
                            <w:rPr>
                              <w:color w:val="000000" w:themeColor="text1"/>
                              <w:kern w:val="24"/>
                            </w:rPr>
                            <w:t>B.Spot</w:t>
                          </w:r>
                          <w:proofErr w:type="gramEnd"/>
                          <w:r w:rsidRPr="00475CBF">
                            <w:rPr>
                              <w:color w:val="000000" w:themeColor="text1"/>
                              <w:kern w:val="24"/>
                            </w:rPr>
                            <w:t xml:space="preserve">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184377BD" w14:textId="77777777" w:rsidR="004D5133" w:rsidRPr="00475CBF" w:rsidRDefault="004D5133" w:rsidP="00475CBF">
                          <w:pPr>
                            <w:pStyle w:val="NormalWeb"/>
                            <w:spacing w:after="0"/>
                          </w:pPr>
                          <w:r w:rsidRPr="00475CBF">
                            <w:rPr>
                              <w:color w:val="000000" w:themeColor="text1"/>
                              <w:kern w:val="24"/>
                            </w:rPr>
                            <w:t>C.Directional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34E18B30" w14:textId="77777777" w:rsidR="004D5133" w:rsidRPr="00475CBF" w:rsidRDefault="004D5133" w:rsidP="00475CBF">
                        <w:pPr>
                          <w:pStyle w:val="NormalWeb"/>
                          <w:spacing w:after="0"/>
                          <w:rPr>
                            <w:lang w:val="en-US"/>
                          </w:rPr>
                        </w:pPr>
                        <w:r w:rsidRPr="00475CBF">
                          <w:rPr>
                            <w:color w:val="000000" w:themeColor="text1"/>
                            <w:kern w:val="24"/>
                          </w:rPr>
                          <w:t>D.Area Light</w:t>
                        </w:r>
                      </w:p>
                    </w:txbxContent>
                  </v:textbox>
                </v:shape>
                <w10:anchorlock/>
              </v:group>
            </w:pict>
          </mc:Fallback>
        </mc:AlternateContent>
      </w:r>
    </w:p>
    <w:p w14:paraId="1B0E1D0D" w14:textId="23BB26E5" w:rsidR="00732954" w:rsidRDefault="00D10F2D" w:rsidP="007E72CF">
      <w:pPr>
        <w:pStyle w:val="Caption"/>
        <w:ind w:left="810"/>
        <w:rPr>
          <w:noProof/>
        </w:rPr>
      </w:pPr>
      <w:bookmarkStart w:id="305" w:name="_Ref515790587"/>
      <w:bookmarkStart w:id="306" w:name="_Toc517857915"/>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7</w:t>
      </w:r>
      <w:r w:rsidR="004D5133">
        <w:fldChar w:fldCharType="end"/>
      </w:r>
      <w:r>
        <w:t xml:space="preserve"> </w:t>
      </w:r>
      <w:r>
        <w:rPr>
          <w:noProof/>
        </w:rPr>
        <w:t>Các loại Light trong Unity</w:t>
      </w:r>
      <w:bookmarkEnd w:id="305"/>
      <w:bookmarkEnd w:id="306"/>
    </w:p>
    <w:p w14:paraId="77E4673A" w14:textId="61AE3AD8" w:rsidR="00DF4366" w:rsidRPr="00DF4366" w:rsidRDefault="00C172A9" w:rsidP="007E72CF">
      <w:pPr>
        <w:ind w:left="810"/>
        <w:jc w:val="center"/>
      </w:pPr>
      <w:r w:rsidRPr="00C172A9">
        <w:rPr>
          <w:b/>
        </w:rPr>
        <w:t>Nguồn :</w:t>
      </w:r>
      <w:r>
        <w:t xml:space="preserve"> </w:t>
      </w:r>
      <w:hyperlink r:id="rId86" w:history="1">
        <w:r w:rsidRPr="0074733C">
          <w:rPr>
            <w:rStyle w:val="Hyperlink"/>
          </w:rPr>
          <w:t>https://docs.unity3d.com/Manual/Lighting.html</w:t>
        </w:r>
      </w:hyperlink>
    </w:p>
    <w:p w14:paraId="10591276" w14:textId="77777777" w:rsidR="00120E01" w:rsidRPr="00562157" w:rsidRDefault="00120E01" w:rsidP="00120E01">
      <w:pPr>
        <w:pStyle w:val="Heading3"/>
      </w:pPr>
      <w:bookmarkStart w:id="307" w:name="_Toc517792132"/>
      <w:r>
        <w:t>Position</w:t>
      </w:r>
      <w:bookmarkEnd w:id="307"/>
    </w:p>
    <w:p w14:paraId="4425EC0B" w14:textId="77777777" w:rsidR="00120E01" w:rsidRDefault="00120E01" w:rsidP="00143180">
      <w:pPr>
        <w:pStyle w:val="Problem"/>
        <w:rPr>
          <w:lang w:val="en-US"/>
        </w:rPr>
      </w:pPr>
      <w:r>
        <w:rPr>
          <w:lang w:val="en-US"/>
        </w:rPr>
        <w:t>Vấn đề</w:t>
      </w:r>
    </w:p>
    <w:p w14:paraId="7DDD3E28" w14:textId="77777777" w:rsidR="00934219" w:rsidRDefault="00934219" w:rsidP="00934219">
      <w:pPr>
        <w:rPr>
          <w:lang w:val="en-US"/>
        </w:rPr>
      </w:pPr>
      <w:r>
        <w:rPr>
          <w:lang w:val="en-US"/>
        </w:rPr>
        <w:t xml:space="preserve">Hệ thống của chúng em đang tồn tại 2 hệ tọa độ khác nhau: một hệ tọa độ từ camera thu được, một hệ </w:t>
      </w:r>
      <w:r w:rsidR="00F8027C">
        <w:rPr>
          <w:lang w:val="en-US"/>
        </w:rPr>
        <w:t>tọa</w:t>
      </w:r>
      <w:r>
        <w:rPr>
          <w:lang w:val="en-US"/>
        </w:rPr>
        <w:t xml:space="preserve"> độ trong môi trường Unity. Vậy làm sao để có thể ánh xạ qua lại một tọa độ giữa hai hệ trục tọa độ đó</w:t>
      </w:r>
      <w:r w:rsidR="003A24E2">
        <w:rPr>
          <w:lang w:val="en-US"/>
        </w:rPr>
        <w:t>?</w:t>
      </w:r>
    </w:p>
    <w:p w14:paraId="2BA66E68" w14:textId="77777777" w:rsidR="00120E01" w:rsidRDefault="00120E01" w:rsidP="00143180">
      <w:pPr>
        <w:pStyle w:val="Solution"/>
        <w:rPr>
          <w:lang w:val="en-US"/>
        </w:rPr>
      </w:pPr>
      <w:r>
        <w:rPr>
          <w:lang w:val="en-US"/>
        </w:rPr>
        <w:t>Giải pháp</w:t>
      </w:r>
    </w:p>
    <w:p w14:paraId="2AE65896" w14:textId="5CA4EC77" w:rsidR="009640F2" w:rsidRDefault="009640F2" w:rsidP="009640F2">
      <w:r>
        <w:t xml:space="preserve">Khi tiến hành mapping tọa độ từ ảnh sang tọa độ Unity thì việc hiểu rõ các loại tọa độ trong Unity là rất quan trọng. Vì nó giúp chúng em dễ dàng hơn trong việc mapping tọa độ chính xác hơn. Để xác định vị trí của một Object trong Unity thì có </w:t>
      </w:r>
      <w:r w:rsidR="00AD7CA1">
        <w:t>hai</w:t>
      </w:r>
      <w:r>
        <w:t xml:space="preserve">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w:t>
      </w:r>
      <w:r w:rsidR="00934219">
        <w:t>ánh xạ</w:t>
      </w:r>
      <w:r>
        <w:t xml:space="preserve">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w:t>
      </w:r>
      <w:r>
        <w:lastRenderedPageBreak/>
        <w:t xml:space="preserve">vào tâm của Plane giống như hệ tọa độ khi lấy từ camera, chính vì thế sẽ dễ dàng hơn cho việc </w:t>
      </w:r>
      <w:r w:rsidR="00934219">
        <w:t>ánh xạ</w:t>
      </w:r>
      <w:r w:rsidR="00F8027C">
        <w:t xml:space="preserve"> tọa </w:t>
      </w:r>
      <w:r w:rsidR="00934219">
        <w:t>độ</w:t>
      </w:r>
      <w:r w:rsidR="0074733C">
        <w:t xml:space="preserve"> </w:t>
      </w:r>
      <w:r w:rsidR="00C615DB">
        <w:t xml:space="preserve">như ở </w:t>
      </w:r>
      <w:r w:rsidR="0074733C">
        <w:fldChar w:fldCharType="begin"/>
      </w:r>
      <w:r w:rsidR="0074733C">
        <w:instrText xml:space="preserve"> REF _Ref515791419 \h </w:instrText>
      </w:r>
      <w:r w:rsidR="0074733C">
        <w:fldChar w:fldCharType="separate"/>
      </w:r>
      <w:r w:rsidR="00C32F9A">
        <w:t xml:space="preserve">Hình </w:t>
      </w:r>
      <w:r w:rsidR="00C32F9A">
        <w:rPr>
          <w:noProof/>
        </w:rPr>
        <w:t>3</w:t>
      </w:r>
      <w:r w:rsidR="00C32F9A">
        <w:t>.</w:t>
      </w:r>
      <w:r w:rsidR="00C32F9A">
        <w:rPr>
          <w:noProof/>
        </w:rPr>
        <w:t>8</w:t>
      </w:r>
      <w:r w:rsidR="0074733C">
        <w:fldChar w:fldCharType="end"/>
      </w:r>
      <w:r>
        <w:t>.</w:t>
      </w:r>
    </w:p>
    <w:p w14:paraId="3E108718" w14:textId="77777777" w:rsidR="00A9255F" w:rsidRDefault="00A9255F" w:rsidP="009640F2"/>
    <w:p w14:paraId="61E12CEF" w14:textId="77777777" w:rsidR="0074733C" w:rsidRDefault="00804502" w:rsidP="00143180">
      <w:pPr>
        <w:pStyle w:val="Solution"/>
        <w:numPr>
          <w:ilvl w:val="0"/>
          <w:numId w:val="0"/>
        </w:numPr>
        <w:ind w:left="562"/>
      </w:pPr>
      <w:r w:rsidRPr="00804502">
        <w:rPr>
          <w:noProof/>
        </w:rPr>
        <mc:AlternateContent>
          <mc:Choice Requires="wpg">
            <w:drawing>
              <wp:inline distT="0" distB="0" distL="0" distR="0" wp14:anchorId="7D53C5FD" wp14:editId="11DF69CF">
                <wp:extent cx="5445760" cy="2883243"/>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45760" cy="2883243"/>
                          <a:chOff x="0" y="0"/>
                          <a:chExt cx="5807668" cy="374371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14:paraId="29A80C9A" w14:textId="77777777" w:rsidR="004D5133" w:rsidRPr="00EA5C3B" w:rsidRDefault="004D5133" w:rsidP="00804502">
                              <w:pPr>
                                <w:pStyle w:val="NormalWeb"/>
                                <w:spacing w:after="0"/>
                              </w:pPr>
                              <w:proofErr w:type="gramStart"/>
                              <w:r w:rsidRPr="00EA5C3B">
                                <w:rPr>
                                  <w:color w:val="000000" w:themeColor="text1"/>
                                  <w:kern w:val="24"/>
                                  <w:sz w:val="26"/>
                                  <w:szCs w:val="26"/>
                                </w:rPr>
                                <w:t>x</w:t>
                              </w:r>
                              <w:proofErr w:type="gramEnd"/>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14:paraId="05FFB806" w14:textId="77777777" w:rsidR="004D5133" w:rsidRPr="00EA5C3B" w:rsidRDefault="004D5133" w:rsidP="00804502">
                              <w:pPr>
                                <w:pStyle w:val="NormalWeb"/>
                                <w:spacing w:after="0"/>
                              </w:pPr>
                              <w:proofErr w:type="gramStart"/>
                              <w:r w:rsidRPr="00EA5C3B">
                                <w:rPr>
                                  <w:color w:val="000000" w:themeColor="text1"/>
                                  <w:kern w:val="24"/>
                                  <w:sz w:val="26"/>
                                  <w:szCs w:val="26"/>
                                </w:rPr>
                                <w:t>z</w:t>
                              </w:r>
                              <w:proofErr w:type="gramEnd"/>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14:paraId="3BF910E0" w14:textId="77777777" w:rsidR="004D5133" w:rsidRPr="00EA5C3B" w:rsidRDefault="004D5133" w:rsidP="00804502">
                              <w:pPr>
                                <w:pStyle w:val="NormalWeb"/>
                                <w:spacing w:after="0"/>
                              </w:pPr>
                              <w:proofErr w:type="gramStart"/>
                              <w:r w:rsidRPr="00EA5C3B">
                                <w:rPr>
                                  <w:color w:val="000000" w:themeColor="text1"/>
                                  <w:kern w:val="24"/>
                                  <w:sz w:val="26"/>
                                  <w:szCs w:val="26"/>
                                </w:rPr>
                                <w:t>y</w:t>
                              </w:r>
                              <w:proofErr w:type="gramEnd"/>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994386" y="0"/>
                            <a:ext cx="2660015" cy="373380"/>
                          </a:xfrm>
                          <a:prstGeom prst="rect">
                            <a:avLst/>
                          </a:prstGeom>
                          <a:noFill/>
                        </wps:spPr>
                        <wps:txbx>
                          <w:txbxContent>
                            <w:p w14:paraId="47D52BC5" w14:textId="77777777" w:rsidR="004D5133" w:rsidRPr="00EA5C3B" w:rsidRDefault="004D5133"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14:paraId="21791948" w14:textId="77777777" w:rsidR="004D5133" w:rsidRPr="00EA5C3B" w:rsidRDefault="004D5133"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7D53C5FD" id="Group 1" o:spid="_x0000_s1061" style="width:428.8pt;height:227.05pt;mso-position-horizontal-relative:char;mso-position-vertical-relative:line" coordsize="58076,37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29A80C9A" w14:textId="77777777" w:rsidR="004D5133" w:rsidRPr="00EA5C3B" w:rsidRDefault="004D5133" w:rsidP="00804502">
                        <w:pPr>
                          <w:pStyle w:val="NormalWeb"/>
                          <w:spacing w:after="0"/>
                        </w:pPr>
                        <w:proofErr w:type="gramStart"/>
                        <w:r w:rsidRPr="00EA5C3B">
                          <w:rPr>
                            <w:color w:val="000000" w:themeColor="text1"/>
                            <w:kern w:val="24"/>
                            <w:sz w:val="26"/>
                            <w:szCs w:val="26"/>
                          </w:rPr>
                          <w:t>x</w:t>
                        </w:r>
                        <w:proofErr w:type="gramEnd"/>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5FFB806" w14:textId="77777777" w:rsidR="004D5133" w:rsidRPr="00EA5C3B" w:rsidRDefault="004D5133" w:rsidP="00804502">
                        <w:pPr>
                          <w:pStyle w:val="NormalWeb"/>
                          <w:spacing w:after="0"/>
                        </w:pPr>
                        <w:proofErr w:type="gramStart"/>
                        <w:r w:rsidRPr="00EA5C3B">
                          <w:rPr>
                            <w:color w:val="000000" w:themeColor="text1"/>
                            <w:kern w:val="24"/>
                            <w:sz w:val="26"/>
                            <w:szCs w:val="26"/>
                          </w:rPr>
                          <w:t>z</w:t>
                        </w:r>
                        <w:proofErr w:type="gramEnd"/>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BF910E0" w14:textId="77777777" w:rsidR="004D5133" w:rsidRPr="00EA5C3B" w:rsidRDefault="004D5133" w:rsidP="00804502">
                        <w:pPr>
                          <w:pStyle w:val="NormalWeb"/>
                          <w:spacing w:after="0"/>
                        </w:pPr>
                        <w:proofErr w:type="gramStart"/>
                        <w:r w:rsidRPr="00EA5C3B">
                          <w:rPr>
                            <w:color w:val="000000" w:themeColor="text1"/>
                            <w:kern w:val="24"/>
                            <w:sz w:val="26"/>
                            <w:szCs w:val="26"/>
                          </w:rPr>
                          <w:t>y</w:t>
                        </w:r>
                        <w:proofErr w:type="gramEnd"/>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9943;width:2660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7D52BC5" w14:textId="77777777" w:rsidR="004D5133" w:rsidRPr="00EA5C3B" w:rsidRDefault="004D5133"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21791948" w14:textId="77777777" w:rsidR="004D5133" w:rsidRPr="00EA5C3B" w:rsidRDefault="004D5133"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14:paraId="1685C0BE" w14:textId="1B1B72D8" w:rsidR="00120E01" w:rsidRDefault="0074733C" w:rsidP="0074733C">
      <w:pPr>
        <w:pStyle w:val="Caption"/>
      </w:pPr>
      <w:bookmarkStart w:id="308" w:name="_Ref515791419"/>
      <w:bookmarkStart w:id="309" w:name="_Toc517857916"/>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8</w:t>
      </w:r>
      <w:r w:rsidR="004D5133">
        <w:fldChar w:fldCharType="end"/>
      </w:r>
      <w:r>
        <w:t xml:space="preserve"> Mô phỏng cách sử dụng position trong hệ thống</w:t>
      </w:r>
      <w:bookmarkEnd w:id="308"/>
      <w:bookmarkEnd w:id="309"/>
    </w:p>
    <w:p w14:paraId="07119B1E" w14:textId="77777777" w:rsidR="00A9255F" w:rsidRPr="00A9255F" w:rsidRDefault="00A9255F" w:rsidP="00A9255F"/>
    <w:p w14:paraId="243FEC6D" w14:textId="77777777" w:rsidR="00994A77" w:rsidRDefault="00994A77" w:rsidP="00994A77">
      <w:pPr>
        <w:pStyle w:val="Heading2"/>
        <w:rPr>
          <w:lang w:val="en-US"/>
        </w:rPr>
      </w:pPr>
      <w:bookmarkStart w:id="310" w:name="_Toc517792133"/>
      <w:r>
        <w:rPr>
          <w:lang w:val="en-US"/>
        </w:rPr>
        <w:t>Kết luận</w:t>
      </w:r>
      <w:bookmarkEnd w:id="310"/>
    </w:p>
    <w:p w14:paraId="435DDC4D" w14:textId="77777777" w:rsidR="00AD2DAA" w:rsidRPr="00562157" w:rsidRDefault="004D46A2" w:rsidP="00AD2DAA">
      <w:pPr>
        <w:rPr>
          <w:lang w:val="en-US"/>
        </w:rPr>
      </w:pPr>
      <w:r>
        <w:rPr>
          <w:lang w:val="en-US"/>
        </w:rPr>
        <w:t xml:space="preserve">Trong chương này, chúng em đã giới thiệu được </w:t>
      </w:r>
      <w:r w:rsidR="004637E6">
        <w:rPr>
          <w:lang w:val="en-US"/>
        </w:rPr>
        <w:t>môi trường phát triển game</w:t>
      </w:r>
      <w:r w:rsidR="007D769F">
        <w:rPr>
          <w:lang w:val="en-US"/>
        </w:rPr>
        <w:t xml:space="preserve">, </w:t>
      </w:r>
      <w:r w:rsidR="004637E6">
        <w:rPr>
          <w:lang w:val="en-US"/>
        </w:rPr>
        <w:t>ứng dụng 3D đa nền tảng Unity</w:t>
      </w:r>
      <w:r>
        <w:rPr>
          <w:lang w:val="en-US"/>
        </w:rPr>
        <w:t xml:space="preserve"> và các kỹ thuật cần thiết trong Unity để xây dựng các ứng dụng đồ họa 3D một cách nhanh chóng. Nền tảng Unity có ưu điểm là dễ sử dụng, giao diện trực quan, d</w:t>
      </w:r>
      <w:r w:rsidR="004637E6">
        <w:rPr>
          <w:lang w:val="en-US"/>
        </w:rPr>
        <w:t>ễ hiểu và có công đồng phát triển lớn mạnh. Những ưu điểm đó giúp chúng em phát triển nhanh được các ứng dụng được trình bày ở những chương tiếp sau.</w:t>
      </w:r>
    </w:p>
    <w:p w14:paraId="02D9537D" w14:textId="77777777" w:rsidR="00C21F24" w:rsidRPr="00562157" w:rsidRDefault="00C21F24" w:rsidP="00C55E26">
      <w:pPr>
        <w:pStyle w:val="Heading1"/>
        <w:rPr>
          <w:lang w:val="en-US"/>
        </w:rPr>
      </w:pPr>
      <w:r w:rsidRPr="00562157">
        <w:rPr>
          <w:lang w:val="en-US"/>
        </w:rPr>
        <w:lastRenderedPageBreak/>
        <w:br/>
      </w:r>
      <w:bookmarkStart w:id="311" w:name="_Toc359511112"/>
      <w:bookmarkStart w:id="312" w:name="_Toc359541474"/>
      <w:bookmarkStart w:id="313" w:name="_Toc359938300"/>
      <w:bookmarkStart w:id="314" w:name="_Ref360048718"/>
      <w:bookmarkStart w:id="315" w:name="_Ref360048721"/>
      <w:bookmarkStart w:id="316" w:name="_Toc360055377"/>
      <w:bookmarkStart w:id="317" w:name="_Toc360417495"/>
      <w:bookmarkStart w:id="318" w:name="_Toc360417675"/>
      <w:bookmarkStart w:id="319" w:name="_Ref360668443"/>
      <w:bookmarkStart w:id="320" w:name="_Ref360668540"/>
      <w:bookmarkStart w:id="321" w:name="_Ref517361445"/>
      <w:bookmarkStart w:id="322" w:name="_Toc517792134"/>
      <w:bookmarkEnd w:id="279"/>
      <w:r w:rsidR="00C54A16" w:rsidRPr="00562157">
        <w:rPr>
          <w:lang w:val="en-US"/>
        </w:rPr>
        <w:t xml:space="preserve">Hệ thống </w:t>
      </w:r>
      <w:bookmarkEnd w:id="311"/>
      <w:bookmarkEnd w:id="312"/>
      <w:bookmarkEnd w:id="313"/>
      <w:bookmarkEnd w:id="314"/>
      <w:bookmarkEnd w:id="315"/>
      <w:bookmarkEnd w:id="316"/>
      <w:bookmarkEnd w:id="317"/>
      <w:bookmarkEnd w:id="318"/>
      <w:bookmarkEnd w:id="319"/>
      <w:bookmarkEnd w:id="320"/>
      <w:r w:rsidR="00487631">
        <w:rPr>
          <w:lang w:val="en-US"/>
        </w:rPr>
        <w:t>bản đồ địa lý hỗ trợ Tangible</w:t>
      </w:r>
      <w:bookmarkEnd w:id="321"/>
      <w:bookmarkEnd w:id="322"/>
    </w:p>
    <w:p w14:paraId="666489E5" w14:textId="642C31B0" w:rsidR="00487631" w:rsidRPr="00562157" w:rsidRDefault="00FF7CC7" w:rsidP="00487631">
      <w:pPr>
        <w:pStyle w:val="ChapterSummary"/>
        <w:rPr>
          <w:rFonts w:eastAsiaTheme="minorEastAsia"/>
          <w:lang w:val="en-US"/>
        </w:rPr>
      </w:pPr>
      <w:r>
        <w:rPr>
          <w:lang w:val="en-US"/>
        </w:rPr>
        <w:fldChar w:fldCharType="begin"/>
      </w:r>
      <w:r>
        <w:rPr>
          <w:lang w:val="en-US"/>
        </w:rPr>
        <w:instrText xml:space="preserve"> REF _Ref517361445 \r \h </w:instrText>
      </w:r>
      <w:r>
        <w:rPr>
          <w:lang w:val="en-US"/>
        </w:rPr>
      </w:r>
      <w:r>
        <w:rPr>
          <w:lang w:val="en-US"/>
        </w:rPr>
        <w:fldChar w:fldCharType="separate"/>
      </w:r>
      <w:r>
        <w:rPr>
          <w:lang w:val="en-US"/>
        </w:rPr>
        <w:t>Chương 4</w:t>
      </w:r>
      <w:r>
        <w:rPr>
          <w:lang w:val="en-US"/>
        </w:rPr>
        <w:fldChar w:fldCharType="end"/>
      </w:r>
      <w:r>
        <w:rPr>
          <w:lang w:val="en-US"/>
        </w:rPr>
        <w:t xml:space="preserve"> </w:t>
      </w:r>
      <w:r w:rsidR="00487631" w:rsidRPr="00562157">
        <w:rPr>
          <w:lang w:val="en-US"/>
        </w:rPr>
        <w:t xml:space="preserve">này </w:t>
      </w:r>
      <w:r w:rsidR="00487631">
        <w:rPr>
          <w:lang w:val="en-US"/>
        </w:rPr>
        <w:t xml:space="preserve">chúng em </w:t>
      </w:r>
      <w:r w:rsidR="00487631" w:rsidRPr="00562157">
        <w:rPr>
          <w:lang w:val="en-US"/>
        </w:rPr>
        <w:t xml:space="preserve">sẽ giới thiệu hệ thống </w:t>
      </w:r>
      <w:r w:rsidR="00487631">
        <w:rPr>
          <w:lang w:val="en-US"/>
        </w:rPr>
        <w:t xml:space="preserve">bản đồ hỗ trợ Tangible, minh họa cụ thể ứng dụng của các thao tác đã nêu trên ở </w:t>
      </w:r>
      <w:r>
        <w:rPr>
          <w:lang w:val="en-US"/>
        </w:rPr>
        <w:fldChar w:fldCharType="begin"/>
      </w:r>
      <w:r>
        <w:rPr>
          <w:lang w:val="en-US"/>
        </w:rPr>
        <w:instrText xml:space="preserve"> REF _Ref517949089 \r \h </w:instrText>
      </w:r>
      <w:r>
        <w:rPr>
          <w:lang w:val="en-US"/>
        </w:rPr>
      </w:r>
      <w:r>
        <w:rPr>
          <w:lang w:val="en-US"/>
        </w:rPr>
        <w:fldChar w:fldCharType="separate"/>
      </w:r>
      <w:r>
        <w:rPr>
          <w:lang w:val="en-US"/>
        </w:rPr>
        <w:t>Chương 2</w:t>
      </w:r>
      <w:r>
        <w:rPr>
          <w:lang w:val="en-US"/>
        </w:rPr>
        <w:fldChar w:fldCharType="end"/>
      </w:r>
      <w:r w:rsidR="00487631">
        <w:rPr>
          <w:lang w:val="en-US"/>
        </w:rPr>
        <w:t xml:space="preserve">. Hệ thống bản đồ chúng em xây dựng cung cấp cho người dùng </w:t>
      </w:r>
      <w:r w:rsidR="004D7111">
        <w:rPr>
          <w:lang w:val="en-US"/>
        </w:rPr>
        <w:t>một</w:t>
      </w:r>
      <w:r w:rsidR="00487631">
        <w:rPr>
          <w:lang w:val="en-US"/>
        </w:rPr>
        <w:t xml:space="preserve"> môi trường hỗ trợ Tangible, giúp người dùng có thể xem camera giao thông, xem thông tin tăng cường như độ ẩm không khí, nhiệt độ, lương </w:t>
      </w:r>
      <w:proofErr w:type="gramStart"/>
      <w:r w:rsidR="00487631">
        <w:rPr>
          <w:lang w:val="en-US"/>
        </w:rPr>
        <w:t>mưa,..</w:t>
      </w:r>
      <w:proofErr w:type="gramEnd"/>
      <w:r w:rsidR="00487631">
        <w:rPr>
          <w:lang w:val="en-US"/>
        </w:rPr>
        <w:t xml:space="preserve"> bằng nhiều thao tác khác nhau</w:t>
      </w:r>
      <w:r>
        <w:rPr>
          <w:lang w:val="en-US"/>
        </w:rPr>
        <w:t>.</w:t>
      </w:r>
    </w:p>
    <w:p w14:paraId="1E71AD87" w14:textId="77777777" w:rsidR="00FF7CC7" w:rsidRPr="00562157" w:rsidRDefault="00FF7CC7" w:rsidP="005E1A1F">
      <w:pPr>
        <w:pStyle w:val="ChapterSummary"/>
        <w:numPr>
          <w:ilvl w:val="0"/>
          <w:numId w:val="0"/>
        </w:numPr>
        <w:ind w:left="720"/>
        <w:rPr>
          <w:rFonts w:eastAsiaTheme="minorEastAsia"/>
          <w:lang w:val="en-US"/>
        </w:rPr>
      </w:pPr>
    </w:p>
    <w:p w14:paraId="54D1BB9A" w14:textId="77777777" w:rsidR="00C743B4" w:rsidRPr="00562157" w:rsidRDefault="00C743B4" w:rsidP="00CD778B">
      <w:pPr>
        <w:pStyle w:val="Heading2"/>
        <w:rPr>
          <w:lang w:val="en-US"/>
        </w:rPr>
      </w:pPr>
      <w:bookmarkStart w:id="323" w:name="_Toc359938301"/>
      <w:bookmarkStart w:id="324" w:name="_Toc360055378"/>
      <w:bookmarkStart w:id="325" w:name="_Toc360417496"/>
      <w:bookmarkStart w:id="326" w:name="_Toc360417676"/>
      <w:bookmarkStart w:id="327" w:name="_Toc517792135"/>
      <w:r w:rsidRPr="00562157">
        <w:rPr>
          <w:lang w:val="en-US"/>
        </w:rPr>
        <w:t xml:space="preserve">Giới thiệu </w:t>
      </w:r>
      <w:r w:rsidR="007C72D8" w:rsidRPr="00562157">
        <w:rPr>
          <w:lang w:val="en-US"/>
        </w:rPr>
        <w:t>tổng quan</w:t>
      </w:r>
      <w:bookmarkEnd w:id="323"/>
      <w:bookmarkEnd w:id="324"/>
      <w:bookmarkEnd w:id="325"/>
      <w:bookmarkEnd w:id="326"/>
      <w:bookmarkEnd w:id="327"/>
    </w:p>
    <w:p w14:paraId="0D16D8E4" w14:textId="77777777" w:rsidR="00487631" w:rsidRDefault="00487631" w:rsidP="00487631">
      <w:pPr>
        <w:pStyle w:val="BodyText"/>
        <w:rPr>
          <w:lang w:val="en-US"/>
        </w:rPr>
      </w:pPr>
      <w:bookmarkStart w:id="328" w:name="_Toc359938302"/>
      <w:bookmarkStart w:id="329" w:name="_Toc360055379"/>
      <w:bookmarkStart w:id="330" w:name="_Toc360417497"/>
      <w:bookmarkStart w:id="331"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14:paraId="408B636B" w14:textId="54339716" w:rsidR="00487631" w:rsidRDefault="00487631" w:rsidP="00487631">
      <w:pPr>
        <w:pStyle w:val="BodyText"/>
        <w:rPr>
          <w:lang w:val="en-US"/>
        </w:rPr>
      </w:pPr>
      <w:r>
        <w:rPr>
          <w:lang w:val="en-US"/>
        </w:rPr>
        <w:t xml:space="preserve">Hệ thống gồm một bàn chiếu và </w:t>
      </w:r>
      <w:r w:rsidR="00FB6651">
        <w:rPr>
          <w:lang w:val="en-US"/>
        </w:rPr>
        <w:t>một</w:t>
      </w:r>
      <w:r>
        <w:rPr>
          <w:lang w:val="en-US"/>
        </w:rPr>
        <w:t xml:space="preserve"> thiết bị di động như điện thoại thông minh, </w:t>
      </w:r>
      <w:proofErr w:type="gramStart"/>
      <w:r>
        <w:rPr>
          <w:lang w:val="en-US"/>
        </w:rPr>
        <w:t>tablet,..</w:t>
      </w:r>
      <w:proofErr w:type="gramEnd"/>
      <w:r>
        <w:rPr>
          <w:lang w:val="en-US"/>
        </w:rPr>
        <w:t xml:space="preserve">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heatmap tại khu </w:t>
      </w:r>
      <w:proofErr w:type="gramStart"/>
      <w:r>
        <w:rPr>
          <w:lang w:val="en-US"/>
        </w:rPr>
        <w:t>vực,…</w:t>
      </w:r>
      <w:proofErr w:type="gramEnd"/>
      <w:r>
        <w:rPr>
          <w:lang w:val="en-US"/>
        </w:rPr>
        <w:t xml:space="preserve"> Hơn thế nữa, hệ thống còn cho phép người dùng thực hiện thống kê dữ liệu trên </w:t>
      </w:r>
      <w:r w:rsidR="00964BAA">
        <w:rPr>
          <w:lang w:val="en-US"/>
        </w:rPr>
        <w:t>một</w:t>
      </w:r>
      <w:r>
        <w:rPr>
          <w:lang w:val="en-US"/>
        </w:rPr>
        <w:t xml:space="preserve"> tập các địa điểm khác nhau và cung cấp cho </w:t>
      </w:r>
      <w:r w:rsidR="00F8027C">
        <w:rPr>
          <w:lang w:val="en-US"/>
        </w:rPr>
        <w:t>người</w:t>
      </w:r>
      <w:r>
        <w:rPr>
          <w:lang w:val="en-US"/>
        </w:rPr>
        <w:t xml:space="preserve"> dùng </w:t>
      </w:r>
      <w:r w:rsidR="007E56A8">
        <w:rPr>
          <w:lang w:val="en-US"/>
        </w:rPr>
        <w:t>một</w:t>
      </w:r>
      <w:r>
        <w:rPr>
          <w:lang w:val="en-US"/>
        </w:rPr>
        <w:t xml:space="preserve"> loại các cách thức tương tác khác nhau.</w:t>
      </w:r>
    </w:p>
    <w:p w14:paraId="3E71C960" w14:textId="77777777" w:rsidR="005E1A1F" w:rsidRPr="00572259" w:rsidRDefault="00487631" w:rsidP="00572259">
      <w:pPr>
        <w:pStyle w:val="BodyText"/>
        <w:rPr>
          <w:lang w:val="en-US"/>
        </w:rPr>
      </w:pPr>
      <w:r>
        <w:rPr>
          <w:lang w:val="en-US"/>
        </w:rPr>
        <w:t xml:space="preserve">Ngoài lĩnh vực cụ thể là </w:t>
      </w:r>
      <w:r w:rsidR="00F8027C">
        <w:rPr>
          <w:lang w:val="en-US"/>
        </w:rPr>
        <w:t>về</w:t>
      </w:r>
      <w:r>
        <w:rPr>
          <w:lang w:val="en-US"/>
        </w:rPr>
        <w:t xml:space="preserve"> địa lý xã </w:t>
      </w:r>
      <w:proofErr w:type="gramStart"/>
      <w:r>
        <w:rPr>
          <w:lang w:val="en-US"/>
        </w:rPr>
        <w:t>hội,  hệ</w:t>
      </w:r>
      <w:proofErr w:type="gramEnd"/>
      <w:r>
        <w:rPr>
          <w:lang w:val="en-US"/>
        </w:rPr>
        <w:t xml:space="preserve"> thống hứa hẹn còn có thể ứng dụng vào các lĩnh vực khác như sinh học, kinh tế,… Với thiết kế nhỏ gọn, lắp đặt nhanh chóng và dễ dàng, hệ thống có thể triển khai nhanh ở các trường học, showroom, khu triển lãm. Các thao tác phong phú và đa dạng sẽ giúp mang lại cảm giác ấn tượng, thu hút người sử dụng.</w:t>
      </w:r>
    </w:p>
    <w:p w14:paraId="2E4748FC" w14:textId="77777777" w:rsidR="00C743B4" w:rsidRDefault="00120E01" w:rsidP="00CD778B">
      <w:pPr>
        <w:pStyle w:val="Heading2"/>
        <w:rPr>
          <w:lang w:val="en-US"/>
        </w:rPr>
      </w:pPr>
      <w:bookmarkStart w:id="332" w:name="_Toc517792136"/>
      <w:bookmarkStart w:id="333" w:name="_Ref517858542"/>
      <w:bookmarkStart w:id="334" w:name="_Ref517858548"/>
      <w:bookmarkEnd w:id="328"/>
      <w:bookmarkEnd w:id="329"/>
      <w:bookmarkEnd w:id="330"/>
      <w:bookmarkEnd w:id="331"/>
      <w:r>
        <w:rPr>
          <w:lang w:val="en-US"/>
        </w:rPr>
        <w:lastRenderedPageBreak/>
        <w:t>Cấu hình</w:t>
      </w:r>
      <w:r w:rsidR="00D233E3" w:rsidRPr="00562157">
        <w:rPr>
          <w:lang w:val="en-US"/>
        </w:rPr>
        <w:t xml:space="preserve"> hệ thống</w:t>
      </w:r>
      <w:bookmarkEnd w:id="332"/>
      <w:bookmarkEnd w:id="333"/>
      <w:bookmarkEnd w:id="334"/>
    </w:p>
    <w:p w14:paraId="7FC7AE9B" w14:textId="77777777" w:rsidR="00120E01" w:rsidRPr="00572259" w:rsidRDefault="00572259" w:rsidP="00EA5C3B">
      <w:pPr>
        <w:jc w:val="right"/>
        <w:rPr>
          <w:lang w:val="en-US"/>
        </w:rPr>
      </w:pPr>
      <w:r w:rsidRPr="0079150B">
        <w:rPr>
          <w:noProof/>
        </w:rPr>
        <mc:AlternateContent>
          <mc:Choice Requires="wpg">
            <w:drawing>
              <wp:inline distT="0" distB="0" distL="0" distR="0" wp14:anchorId="42EAD715" wp14:editId="464A12E6">
                <wp:extent cx="4678760"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760" cy="3589927"/>
                          <a:chOff x="-147429" y="-93568"/>
                          <a:chExt cx="630001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14:paraId="47185343" w14:textId="77777777" w:rsidR="004D5133" w:rsidRPr="00ED5DBD" w:rsidRDefault="004D5133"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E68A0B2" w14:textId="77777777" w:rsidR="004D5133" w:rsidRDefault="004D5133"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14:paraId="3DC083F1" w14:textId="77777777" w:rsidR="004D5133" w:rsidRDefault="004D5133"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14:paraId="1A1CE7A0" w14:textId="77777777" w:rsidR="004D5133" w:rsidRDefault="004D5133"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14:paraId="195B5DE1" w14:textId="77777777" w:rsidR="004D5133" w:rsidRDefault="004D5133"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14:paraId="1F63E634" w14:textId="77777777" w:rsidR="004D5133" w:rsidRDefault="004D5133"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370" y="1521805"/>
                            <a:ext cx="2537220" cy="582295"/>
                          </a:xfrm>
                          <a:prstGeom prst="rect">
                            <a:avLst/>
                          </a:prstGeom>
                          <a:noFill/>
                          <a:ln w="12700">
                            <a:noFill/>
                          </a:ln>
                        </wps:spPr>
                        <wps:txbx>
                          <w:txbxContent>
                            <w:p w14:paraId="012FCDC4" w14:textId="77777777" w:rsidR="004D5133" w:rsidRDefault="004D5133" w:rsidP="00572259">
                              <w:pPr>
                                <w:pStyle w:val="NormalWeb"/>
                                <w:spacing w:after="0"/>
                              </w:pPr>
                              <w:r>
                                <w:rPr>
                                  <w:color w:val="000000" w:themeColor="text1"/>
                                  <w:kern w:val="24"/>
                                </w:rPr>
                                <w:t>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14:paraId="647ADE31" w14:textId="77777777" w:rsidR="004D5133" w:rsidRDefault="004D5133"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42EAD715" id="Group 79" o:spid="_x0000_s1074" style="width:368.4pt;height:282.65pt;mso-position-horizontal-relative:char;mso-position-vertical-relative:line" coordorigin="-1474,-935" coordsize="63000,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">
                <v:line id="Straight Connector 272" o:spid="_x0000_s1075"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14:paraId="47185343" w14:textId="77777777" w:rsidR="004D5133" w:rsidRPr="00ED5DBD" w:rsidRDefault="004D5133"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14:paraId="0E68A0B2" w14:textId="77777777" w:rsidR="004D5133" w:rsidRDefault="004D5133"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14:paraId="3DC083F1" w14:textId="77777777" w:rsidR="004D5133" w:rsidRDefault="004D5133" w:rsidP="00572259">
                        <w:pPr>
                          <w:pStyle w:val="NormalWeb"/>
                          <w:spacing w:after="0"/>
                        </w:pPr>
                        <w:r>
                          <w:rPr>
                            <w:color w:val="000000" w:themeColor="text1"/>
                            <w:kern w:val="24"/>
                          </w:rPr>
                          <w:t>103cm</w:t>
                        </w:r>
                      </w:p>
                    </w:txbxContent>
                  </v:textbox>
                </v:shape>
                <v:shape id="Straight Arrow Connector 287" o:spid="_x0000_s1090"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14:paraId="1A1CE7A0" w14:textId="77777777" w:rsidR="004D5133" w:rsidRDefault="004D5133"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14:paraId="195B5DE1" w14:textId="77777777" w:rsidR="004D5133" w:rsidRDefault="004D5133" w:rsidP="00572259">
                        <w:pPr>
                          <w:pStyle w:val="NormalWeb"/>
                          <w:spacing w:after="0"/>
                        </w:pPr>
                        <w:r>
                          <w:rPr>
                            <w:color w:val="000000" w:themeColor="text1"/>
                            <w:kern w:val="24"/>
                          </w:rPr>
                          <w:t>80cm</w:t>
                        </w:r>
                      </w:p>
                    </w:txbxContent>
                  </v:textbox>
                </v:shape>
                <v:shape id="Straight Arrow Connector 191" o:spid="_x0000_s1093"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14:paraId="1F63E634" w14:textId="77777777" w:rsidR="004D5133" w:rsidRDefault="004D5133"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6153;top:15218;width:25372;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14:paraId="012FCDC4" w14:textId="77777777" w:rsidR="004D5133" w:rsidRDefault="004D5133" w:rsidP="00572259">
                        <w:pPr>
                          <w:pStyle w:val="NormalWeb"/>
                          <w:spacing w:after="0"/>
                        </w:pPr>
                        <w:r>
                          <w:rPr>
                            <w:color w:val="000000" w:themeColor="text1"/>
                            <w:kern w:val="24"/>
                          </w:rPr>
                          <w:t>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14:paraId="647ADE31" w14:textId="77777777" w:rsidR="004D5133" w:rsidRDefault="004D5133" w:rsidP="00572259">
                        <w:pPr>
                          <w:pStyle w:val="NormalWeb"/>
                          <w:spacing w:after="0"/>
                        </w:pPr>
                        <w:r>
                          <w:rPr>
                            <w:color w:val="000000" w:themeColor="text1"/>
                            <w:kern w:val="24"/>
                          </w:rPr>
                          <w:t>Kính trong</w:t>
                        </w:r>
                      </w:p>
                    </w:txbxContent>
                  </v:textbox>
                </v:shape>
                <w10:anchorlock/>
              </v:group>
            </w:pict>
          </mc:Fallback>
        </mc:AlternateContent>
      </w:r>
    </w:p>
    <w:p w14:paraId="2A825FF4" w14:textId="40BE1518" w:rsidR="00120E01" w:rsidRDefault="00120E01" w:rsidP="00120E01">
      <w:pPr>
        <w:pStyle w:val="Caption"/>
        <w:rPr>
          <w:noProof/>
        </w:rPr>
      </w:pPr>
      <w:bookmarkStart w:id="335" w:name="_Ref515720799"/>
      <w:bookmarkStart w:id="336" w:name="_Toc517857917"/>
      <w:bookmarkStart w:id="337" w:name="_Ref517949152"/>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w:t>
      </w:r>
      <w:r w:rsidR="004D5133">
        <w:fldChar w:fldCharType="end"/>
      </w:r>
      <w:bookmarkEnd w:id="335"/>
      <w:r>
        <w:rPr>
          <w:noProof/>
        </w:rPr>
        <w:t xml:space="preserve"> </w:t>
      </w:r>
      <w:r w:rsidR="0052285B">
        <w:rPr>
          <w:noProof/>
        </w:rPr>
        <w:t>Cấu hình thiết lập của hệ thống</w:t>
      </w:r>
      <w:bookmarkEnd w:id="336"/>
      <w:bookmarkEnd w:id="337"/>
    </w:p>
    <w:p w14:paraId="66A7DFFE" w14:textId="77777777" w:rsidR="00E47D2F" w:rsidRPr="00E47D2F" w:rsidRDefault="00E47D2F" w:rsidP="00E47D2F"/>
    <w:p w14:paraId="5148F0A2" w14:textId="501F0818" w:rsidR="00120E01" w:rsidRDefault="005543AD" w:rsidP="00120E01">
      <w:pPr>
        <w:rPr>
          <w:lang w:val="en-US"/>
        </w:rPr>
      </w:pPr>
      <w:r>
        <w:rPr>
          <w:lang w:val="en-US"/>
        </w:rPr>
        <w:fldChar w:fldCharType="begin"/>
      </w:r>
      <w:r>
        <w:rPr>
          <w:lang w:val="en-US"/>
        </w:rPr>
        <w:instrText xml:space="preserve"> REF _Ref517949152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xml:space="preserve"> </w:t>
      </w:r>
      <w:r w:rsidR="004846C4" w:rsidRPr="00562157">
        <w:rPr>
          <w:lang w:val="en-US"/>
        </w:rPr>
        <w:t xml:space="preserve">minh họa </w:t>
      </w:r>
      <w:r w:rsidR="0052285B">
        <w:rPr>
          <w:lang w:val="en-US"/>
        </w:rPr>
        <w:t>cấu hình</w:t>
      </w:r>
      <w:r w:rsidR="004846C4" w:rsidRPr="00562157">
        <w:rPr>
          <w:lang w:val="en-US"/>
        </w:rPr>
        <w:t xml:space="preserve"> tổng thể của hệ thống. Các thành phần chính của hệ thống này bao </w:t>
      </w:r>
      <w:proofErr w:type="gramStart"/>
      <w:r w:rsidR="004846C4" w:rsidRPr="00562157">
        <w:rPr>
          <w:lang w:val="en-US"/>
        </w:rPr>
        <w:t>gồm :</w:t>
      </w:r>
      <w:proofErr w:type="gramEnd"/>
    </w:p>
    <w:p w14:paraId="76445D20" w14:textId="77777777" w:rsidR="00120E01" w:rsidRPr="00562157" w:rsidRDefault="00120E01" w:rsidP="0054478C">
      <w:pPr>
        <w:pStyle w:val="Dash"/>
        <w:ind w:left="360"/>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14:paraId="37B59281" w14:textId="1406E604" w:rsidR="00572259" w:rsidRPr="00495700" w:rsidRDefault="004678AD" w:rsidP="0054478C">
      <w:pPr>
        <w:pStyle w:val="Dash"/>
        <w:ind w:left="360"/>
        <w:rPr>
          <w:lang w:val="en-US"/>
        </w:rPr>
      </w:pPr>
      <w:r w:rsidRPr="00562157">
        <w:rPr>
          <w:lang w:val="en-US"/>
        </w:rPr>
        <w:t xml:space="preserve"> </w:t>
      </w:r>
      <w:r w:rsidR="00572259">
        <w:rPr>
          <w:lang w:val="en-US"/>
        </w:rPr>
        <w:t xml:space="preserve">Một </w:t>
      </w:r>
      <w:r w:rsidR="00572259">
        <w:t>m</w:t>
      </w:r>
      <w:r w:rsidR="00572259" w:rsidRPr="0055236B">
        <w:t>áy chiếu Sanyo PLC-XW60 với cường độ sáng 2000 Ansi Lumens, độ phân giải 1024x768, kích thước hình ảnh từ 80 đến 300 inches.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keyston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việc chỉnh độ focus của thấu kính chúng em có </w:t>
      </w:r>
      <w:r w:rsidR="0094644B">
        <w:t>hai</w:t>
      </w:r>
      <w:r w:rsidR="00572259" w:rsidRPr="0055236B">
        <w:t xml:space="preserve"> hướng giải </w:t>
      </w:r>
      <w:proofErr w:type="gramStart"/>
      <w:r w:rsidR="00572259" w:rsidRPr="0055236B">
        <w:t>quyết:</w:t>
      </w:r>
      <w:proofErr w:type="gramEnd"/>
      <w:r w:rsidR="00572259" w:rsidRPr="0055236B">
        <w:t xml:space="preserve"> Một là giảm </w:t>
      </w:r>
      <w:r w:rsidR="00572259" w:rsidRPr="0055236B">
        <w:lastRenderedPageBreak/>
        <w:t xml:space="preserve">ánh sáng môi trường bên ngoài tác động vào mặt bàn – </w:t>
      </w:r>
      <w:r w:rsidR="00572259">
        <w:t>Đ</w:t>
      </w:r>
      <w:r w:rsidR="00572259"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thực nghiệm loại giấy tốt nhất để hứng sáng là giấy can trong 83 gsm.</w:t>
      </w:r>
    </w:p>
    <w:p w14:paraId="4BC23EB2" w14:textId="6296FECC" w:rsidR="00120E01" w:rsidRPr="00572259" w:rsidRDefault="00572259" w:rsidP="0054478C">
      <w:pPr>
        <w:pStyle w:val="Dash"/>
        <w:ind w:left="360"/>
        <w:rPr>
          <w:lang w:val="en-US"/>
        </w:rPr>
      </w:pPr>
      <w:r>
        <w:t xml:space="preserve">Kinect </w:t>
      </w:r>
      <w:r w:rsidR="001D532B">
        <w:t>v</w:t>
      </w:r>
      <w:r>
        <w:t>2</w:t>
      </w:r>
      <w:r w:rsidRPr="0055236B">
        <w:t xml:space="preserve"> có khả năng quay video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14:paraId="7D7D0D74" w14:textId="3BF07BCB" w:rsidR="00997AEC" w:rsidRPr="0054478C" w:rsidRDefault="00120E01" w:rsidP="0054478C">
      <w:pPr>
        <w:pStyle w:val="Dash"/>
        <w:ind w:left="360"/>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Hz, RAM 3 GB, chip đồ họa Adreno 506 và máy tính bản Huawei Mediapad T3 màn hình 8 inches, độ phân giải 1280x800 pixels, hệ điều hành Android 7.0, CPU Qualcomm MSM8917 1.4 Hz, RAM 2 GB, chịp đồ </w:t>
      </w:r>
      <w:proofErr w:type="gramStart"/>
      <w:r w:rsidRPr="0055236B">
        <w:t>họa  Adreno</w:t>
      </w:r>
      <w:proofErr w:type="gramEnd"/>
      <w:r w:rsidRPr="0055236B">
        <w:t xml:space="preserve"> 308</w:t>
      </w:r>
      <w:r w:rsidR="00997AEC">
        <w:t>.</w:t>
      </w:r>
    </w:p>
    <w:p w14:paraId="417A076A" w14:textId="5935A6F8"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rsidR="00C32F9A">
        <w:t xml:space="preserve">Hình </w:t>
      </w:r>
      <w:r w:rsidR="00C32F9A">
        <w:rPr>
          <w:noProof/>
        </w:rPr>
        <w:t>4</w:t>
      </w:r>
      <w:r w:rsidR="00C32F9A">
        <w:t>.</w:t>
      </w:r>
      <w:r w:rsidR="00C32F9A">
        <w:rPr>
          <w:noProof/>
        </w:rPr>
        <w:t>2</w:t>
      </w:r>
      <w:r>
        <w:rPr>
          <w:lang w:val="en-US"/>
        </w:rPr>
        <w:fldChar w:fldCharType="end"/>
      </w:r>
      <w:r w:rsidR="00F8027C">
        <w:rPr>
          <w:lang w:val="en-US"/>
        </w:rPr>
        <w:t>.</w:t>
      </w:r>
    </w:p>
    <w:p w14:paraId="017B331F" w14:textId="77777777" w:rsidR="0052285B" w:rsidRDefault="00301D9E" w:rsidP="0054478C">
      <w:pPr>
        <w:keepNext/>
        <w:ind w:firstLine="0"/>
        <w:jc w:val="center"/>
      </w:pPr>
      <w:r w:rsidRPr="00301D9E">
        <w:rPr>
          <w:noProof/>
        </w:rPr>
        <mc:AlternateContent>
          <mc:Choice Requires="wpg">
            <w:drawing>
              <wp:inline distT="0" distB="0" distL="0" distR="0" wp14:anchorId="22C3EC54" wp14:editId="514E2623">
                <wp:extent cx="3925614" cy="3011214"/>
                <wp:effectExtent l="0" t="0" r="0" b="0"/>
                <wp:docPr id="300"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925614" cy="3011214"/>
                          <a:chOff x="0" y="0"/>
                          <a:chExt cx="9338972" cy="6858000"/>
                        </a:xfrm>
                      </wpg:grpSpPr>
                      <pic:pic xmlns:pic="http://schemas.openxmlformats.org/drawingml/2006/picture">
                        <pic:nvPicPr>
                          <pic:cNvPr id="301" name="Picture 301" descr="A picture containing indoor, wall&#10;&#10;Description generated with very high confidence">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4065149" cy="6858000"/>
                          </a:xfrm>
                          <a:prstGeom prst="rect">
                            <a:avLst/>
                          </a:prstGeom>
                        </pic:spPr>
                      </pic:pic>
                      <pic:pic xmlns:pic="http://schemas.openxmlformats.org/drawingml/2006/picture">
                        <pic:nvPicPr>
                          <pic:cNvPr id="302" name="Picture 302" descr="A picture containing indoor, wall, floor, table&#10;&#10;Description generated with very high confidence">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4220562" y="0"/>
                            <a:ext cx="5118410" cy="6858000"/>
                          </a:xfrm>
                          <a:prstGeom prst="rect">
                            <a:avLst/>
                          </a:prstGeom>
                        </pic:spPr>
                      </pic:pic>
                    </wpg:wgp>
                  </a:graphicData>
                </a:graphic>
              </wp:inline>
            </w:drawing>
          </mc:Choice>
          <mc:Fallback>
            <w:pict>
              <v:group w14:anchorId="3F9CA1A1" id="Group 7" o:spid="_x0000_s1026" style="width:309.1pt;height:237.1pt;mso-position-horizontal-relative:char;mso-position-vertical-relative:line" coordsize="93389,6858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Mf7///8AAAAbAAAAAAAAAAAA&#10;AAAAAAAAAAAAACv///99/P//ev7//x7+//8r////ffz//x7+//+D/f//vv///yv///+d/v//8f3/&#10;/77///8r////8f3//6b9//+NAAAAvv///53+///x/f//1wEAAI0AAACd/v//D/7//40AAAC+////&#10;8f3//6b9//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2wBDAAIBAQIBAQICAgICAgICAwUDAwMDAwYEBAMFBwYHBwcG&#10;BwcICQsJCAgKCAcHCg0KCgsMDAwMBwkODw0MDgsMDAz/2wBDAQICAgMDAwYDAwYMCAcIDAwMDAwM&#10;DAwMDAwMDAwMDAwMDAwMDAwMDAwMDAwMDAwMDAwMDAwMDAwMDAwMDAwMDAz/wAARCAKXAYk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EAAAABAAAEAAAAAAIAAAQAAAAAAwAA&#10;BAAAAAAEAAAEAAAAAAUAAAQAAAAABgAABAAAAAAHAAAEAAAAAAgAAAQAAAAACQAABAAAAAAKAAAE&#10;AgAAAAsAAAQBAAAADAAABAAAAAANAAAEZAAAAA4AAAQAAAAADwAABJwQAAAQAAAEAAAAABEAAASI&#10;cBMHEgAABAAAAAATAAAEiXATBxQAAAQAAAAAFQAABAAAAAAWAAAEAAAAABcAAAQAAAAAGAAABAEA&#10;AAAZAAAEAAAAABoAAAQAAAAAGwAABAAAAAAcAAAEAAAAAB0AAAQAAAAAHgAABAAAAAAf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wAA&#10;ADH+////AAAAGwAAAAAAAAAAAAAAAAAAAAAAAAAr////ffz//3r+//8e/v//K////338//8e/v//&#10;g/3//77///8r////nf7///H9//++////K/////H9//+m/f//jQAAAL7///+d/v//8f3//9cBAACN&#10;AAAAnf7//w/+//+NAAAAvv////H9//+m/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9sAQwACAQECAQECAgICAgIC&#10;AgMFAwMDAwMGBAQDBQcGBwcHBgcHCAkLCQgICggHBwoNCgoLDAwMDAcJDg8NDA4LDAwM/9sAQwEC&#10;AgIDAwMGAwMGDAgHCAwMDAwMDAwMDAwMDAwMDAwMDAwMDAwMDAwMDAwMDAwMDAwMDAwMDAwMDAwM&#10;DAwMDAwM/8AAEQgCZwHL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">
                <v:shape id="Picture 301" o:spid="_x0000_s1027" type="#_x0000_t75" alt="A picture containing indoor, wall&#10;&#10;Description generated with very high confidence" style="position:absolute;width:40651;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">
                  <v:imagedata r:id="rId89" o:title="A picture containing indoor, wall&#10;&#10;Description generated with very high confidence"/>
                </v:shape>
                <v:shape id="Picture 302" o:spid="_x0000_s1028" type="#_x0000_t75" alt="A picture containing indoor, wall, floor, table&#10;&#10;Description generated with very high confidence" style="position:absolute;left:42205;width:5118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">
                  <v:imagedata r:id="rId90" o:title="A picture containing indoor, wall, floor, table&#10;&#10;Description generated with very high confidence"/>
                </v:shape>
                <w10:anchorlock/>
              </v:group>
            </w:pict>
          </mc:Fallback>
        </mc:AlternateContent>
      </w:r>
    </w:p>
    <w:p w14:paraId="6E64D5EB" w14:textId="673D72FB" w:rsidR="0052285B" w:rsidRDefault="0052285B" w:rsidP="00997AEC">
      <w:pPr>
        <w:pStyle w:val="Caption"/>
        <w:rPr>
          <w:noProof/>
        </w:rPr>
      </w:pPr>
      <w:bookmarkStart w:id="338" w:name="_Ref515714122"/>
      <w:bookmarkStart w:id="339" w:name="_Toc517857918"/>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2</w:t>
      </w:r>
      <w:r w:rsidR="004D5133">
        <w:fldChar w:fldCharType="end"/>
      </w:r>
      <w:bookmarkEnd w:id="338"/>
      <w:r>
        <w:t xml:space="preserve"> </w:t>
      </w:r>
      <w:r>
        <w:rPr>
          <w:noProof/>
        </w:rPr>
        <w:t>Hình ảnh thực tế của hệ thống</w:t>
      </w:r>
      <w:bookmarkEnd w:id="339"/>
    </w:p>
    <w:p w14:paraId="2D6F9847" w14:textId="77777777" w:rsidR="00997AEC" w:rsidRPr="00997AEC" w:rsidRDefault="00997AEC" w:rsidP="00997AEC"/>
    <w:p w14:paraId="2D319D35" w14:textId="77777777" w:rsidR="00EF04AE" w:rsidRPr="00562157" w:rsidRDefault="00EF04AE" w:rsidP="004F61B9">
      <w:pPr>
        <w:pStyle w:val="Heading2"/>
        <w:rPr>
          <w:lang w:val="en-US"/>
        </w:rPr>
      </w:pPr>
      <w:bookmarkStart w:id="340" w:name="_Toc517792137"/>
      <w:bookmarkStart w:id="341" w:name="_Toc360417498"/>
      <w:bookmarkStart w:id="342" w:name="_Toc360417678"/>
      <w:r w:rsidRPr="00562157">
        <w:rPr>
          <w:lang w:val="en-US"/>
        </w:rPr>
        <w:lastRenderedPageBreak/>
        <w:t>Kịch bản sử dụng hệ thống</w:t>
      </w:r>
      <w:bookmarkEnd w:id="340"/>
    </w:p>
    <w:p w14:paraId="6368C3AF" w14:textId="229E34A5" w:rsidR="0052285B" w:rsidRDefault="002F1737" w:rsidP="0052285B">
      <w:pPr>
        <w:rPr>
          <w:lang w:val="en-US"/>
        </w:rPr>
      </w:pPr>
      <w:r>
        <w:rPr>
          <w:lang w:val="en-US"/>
        </w:rPr>
        <w:t xml:space="preserve">Hệ thống bao gồm </w:t>
      </w:r>
      <w:r w:rsidR="0054478C">
        <w:rPr>
          <w:lang w:val="en-US"/>
        </w:rPr>
        <w:t>một</w:t>
      </w:r>
      <w:r>
        <w:rPr>
          <w:lang w:val="en-US"/>
        </w:rPr>
        <w:t xml:space="preserve"> bàn tương tác </w:t>
      </w:r>
      <w:r w:rsidR="009B214C">
        <w:rPr>
          <w:lang w:val="en-US"/>
        </w:rPr>
        <w:t xml:space="preserve">với hình ảnh chiếu ra từ </w:t>
      </w:r>
      <w:r w:rsidR="00E1039D">
        <w:rPr>
          <w:lang w:val="en-US"/>
        </w:rPr>
        <w:t>một</w:t>
      </w:r>
      <w:r w:rsidR="009B214C">
        <w:rPr>
          <w:lang w:val="en-US"/>
        </w:rPr>
        <w:t xml:space="preserve"> máy tính đóng vai trò là trung tâm xử lý. Ở lần đâu tiên sử dụng hệ thống, người dùng cần thực hiện lại quá trình căn chỉnh tọa độ để hệ thống ánh xạ tọa độ giữa các không 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14:paraId="4527EAB7" w14:textId="77777777" w:rsidR="004F61B9" w:rsidRPr="00562157" w:rsidRDefault="00EF04AE" w:rsidP="0052285B">
      <w:pPr>
        <w:pStyle w:val="Heading2"/>
        <w:rPr>
          <w:lang w:val="en-US"/>
        </w:rPr>
      </w:pPr>
      <w:r w:rsidRPr="00562157">
        <w:rPr>
          <w:lang w:val="en-US"/>
        </w:rPr>
        <w:t xml:space="preserve"> </w:t>
      </w:r>
      <w:bookmarkStart w:id="343" w:name="_Toc517792138"/>
      <w:r w:rsidR="004F61B9" w:rsidRPr="00562157">
        <w:rPr>
          <w:lang w:val="en-US"/>
        </w:rPr>
        <w:t>Một số vấn đề gặp phải và kỹ thuật áp dụng</w:t>
      </w:r>
      <w:bookmarkEnd w:id="341"/>
      <w:bookmarkEnd w:id="342"/>
      <w:bookmarkEnd w:id="343"/>
    </w:p>
    <w:p w14:paraId="276435AA" w14:textId="77777777" w:rsidR="004F61B9" w:rsidRPr="00562157" w:rsidRDefault="001E171F" w:rsidP="004F61B9">
      <w:pPr>
        <w:pStyle w:val="Heading3"/>
      </w:pPr>
      <w:bookmarkStart w:id="344" w:name="_Toc517792139"/>
      <w:bookmarkStart w:id="345" w:name="_Ref517858555"/>
      <w:r>
        <w:t>Cách bố trí máy chiếu</w:t>
      </w:r>
      <w:bookmarkEnd w:id="344"/>
      <w:bookmarkEnd w:id="345"/>
    </w:p>
    <w:p w14:paraId="4A6B83AA" w14:textId="77777777" w:rsidR="007B1A3F" w:rsidRPr="00562157" w:rsidRDefault="007B1A3F" w:rsidP="00143180">
      <w:pPr>
        <w:pStyle w:val="Problem"/>
        <w:rPr>
          <w:lang w:val="en-US"/>
        </w:rPr>
      </w:pPr>
      <w:r w:rsidRPr="00562157">
        <w:rPr>
          <w:lang w:val="en-US"/>
        </w:rPr>
        <w:t>Vấn đề</w:t>
      </w:r>
    </w:p>
    <w:p w14:paraId="19A6E07C" w14:textId="15E02D68"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w:t>
      </w:r>
      <w:r w:rsidR="00E74662">
        <w:rPr>
          <w:lang w:val="en-US"/>
        </w:rPr>
        <w:t>hai</w:t>
      </w:r>
      <w:r>
        <w:rPr>
          <w:lang w:val="en-US"/>
        </w:rPr>
        <w:t xml:space="preserve"> tiêu chí: </w:t>
      </w:r>
    </w:p>
    <w:p w14:paraId="31FEB2B7" w14:textId="77777777" w:rsidR="001E171F" w:rsidRDefault="001E171F" w:rsidP="001E171F">
      <w:pPr>
        <w:pStyle w:val="K-Bullet--Heading"/>
        <w:rPr>
          <w:lang w:val="en-US"/>
        </w:rPr>
      </w:pPr>
      <w:r>
        <w:rPr>
          <w:lang w:val="en-US"/>
        </w:rPr>
        <w:t>Chi phí lắp đặt rẻ, dễ và nhanh chóng lắp đặt</w:t>
      </w:r>
    </w:p>
    <w:p w14:paraId="131ADCC4" w14:textId="77777777" w:rsidR="007B1A3F" w:rsidRPr="00562157" w:rsidRDefault="001E171F" w:rsidP="001E171F">
      <w:pPr>
        <w:pStyle w:val="K-Bullet--Heading"/>
        <w:rPr>
          <w:lang w:val="en-US"/>
        </w:rPr>
      </w:pPr>
      <w:r>
        <w:rPr>
          <w:lang w:val="en-US"/>
        </w:rPr>
        <w:t>Nâng cao trải nghiệm người dùng, dễ sử dụng và đẹp mắt</w:t>
      </w:r>
    </w:p>
    <w:p w14:paraId="08940D38" w14:textId="77777777" w:rsidR="007B1A3F" w:rsidRPr="00562157" w:rsidRDefault="007B1A3F" w:rsidP="00143180">
      <w:pPr>
        <w:pStyle w:val="Solution"/>
        <w:rPr>
          <w:lang w:val="en-US"/>
        </w:rPr>
      </w:pPr>
      <w:r w:rsidRPr="00562157">
        <w:rPr>
          <w:lang w:val="en-US"/>
        </w:rPr>
        <w:t>Giải pháp</w:t>
      </w:r>
    </w:p>
    <w:p w14:paraId="32CBD1CB" w14:textId="506BA1AF" w:rsidR="00CC787A" w:rsidRPr="00562157" w:rsidRDefault="007B1A3F" w:rsidP="007B1A3F">
      <w:pPr>
        <w:rPr>
          <w:lang w:val="en-US"/>
        </w:rPr>
      </w:pPr>
      <w:r w:rsidRPr="00562157">
        <w:rPr>
          <w:lang w:val="en-US"/>
        </w:rPr>
        <w:t xml:space="preserve">Qua </w:t>
      </w:r>
      <w:r w:rsidR="001E171F">
        <w:rPr>
          <w:lang w:val="en-US"/>
        </w:rPr>
        <w:t xml:space="preserve">phân tích và thử nghiệm thực tế, chúng em đề xuất </w:t>
      </w:r>
      <w:r w:rsidR="00D37506">
        <w:rPr>
          <w:lang w:val="en-US"/>
        </w:rPr>
        <w:t>ba</w:t>
      </w:r>
      <w:r w:rsidR="001E171F">
        <w:rPr>
          <w:lang w:val="en-US"/>
        </w:rPr>
        <w:t xml:space="preserve"> cách bố tr</w:t>
      </w:r>
      <w:r w:rsidR="00EE3FBC">
        <w:rPr>
          <w:lang w:val="en-US"/>
        </w:rPr>
        <w:t>í máy chiếu khả thi nhất</w:t>
      </w:r>
    </w:p>
    <w:p w14:paraId="503C3847" w14:textId="77777777" w:rsidR="00DA4EE9" w:rsidRPr="00562157" w:rsidRDefault="00EE3FBC" w:rsidP="00DA4EE9">
      <w:pPr>
        <w:pStyle w:val="K-Bullet--Heading"/>
        <w:rPr>
          <w:lang w:val="en-US"/>
        </w:rPr>
      </w:pPr>
      <w:r>
        <w:rPr>
          <w:lang w:val="en-US"/>
        </w:rPr>
        <w:t>Cách 1: Đặt máy chiếu trên cao, chiếu từ trên xuống</w:t>
      </w:r>
    </w:p>
    <w:p w14:paraId="3147EC56" w14:textId="77777777"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14:paraId="2F427257" w14:textId="0465BDBA" w:rsidR="00EE3FBC" w:rsidRDefault="00EE3FBC" w:rsidP="00EE3FBC">
      <w:pPr>
        <w:pStyle w:val="K-Bullet--Heading"/>
        <w:rPr>
          <w:lang w:val="en-US"/>
        </w:rPr>
      </w:pPr>
      <w:r>
        <w:rPr>
          <w:lang w:val="en-US"/>
        </w:rPr>
        <w:t>Cách 3: Đặt máy chiếu dưới đất, áp dụng phản xạ gương để tạo góc chiếu 9</w:t>
      </w:r>
      <w:r w:rsidR="00E95CFA">
        <w:rPr>
          <w:lang w:val="en-US"/>
        </w:rPr>
        <w:t>0 độ</w:t>
      </w:r>
      <w:r>
        <w:rPr>
          <w:vertAlign w:val="superscript"/>
          <w:lang w:val="en-US"/>
        </w:rPr>
        <w:t xml:space="preserve"> </w:t>
      </w:r>
      <w:r>
        <w:rPr>
          <w:lang w:val="en-US"/>
        </w:rPr>
        <w:t>so với mặt đất</w:t>
      </w:r>
    </w:p>
    <w:p w14:paraId="232937F1" w14:textId="77777777" w:rsidR="004B5089" w:rsidRDefault="00EE3FBC" w:rsidP="004B5089">
      <w:pPr>
        <w:pStyle w:val="Heading4"/>
        <w:rPr>
          <w:lang w:val="en-US"/>
        </w:rPr>
      </w:pPr>
      <w:r>
        <w:rPr>
          <w:lang w:val="en-US"/>
        </w:rPr>
        <w:t>Đặt máy chiếu trên cao</w:t>
      </w:r>
    </w:p>
    <w:p w14:paraId="7F53E533" w14:textId="77777777" w:rsidR="004B5089" w:rsidRDefault="004B5089" w:rsidP="00163830">
      <w:pPr>
        <w:keepNext/>
        <w:ind w:firstLine="0"/>
        <w:jc w:val="center"/>
      </w:pPr>
      <w:r w:rsidRPr="004B5089">
        <w:rPr>
          <w:noProof/>
        </w:rPr>
        <w:lastRenderedPageBreak/>
        <mc:AlternateContent>
          <mc:Choice Requires="wpg">
            <w:drawing>
              <wp:inline distT="0" distB="0" distL="0" distR="0" wp14:anchorId="3E19DB77" wp14:editId="01053A67">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14:paraId="3059EB1C" w14:textId="77777777" w:rsidR="004D5133" w:rsidRPr="00C32F9A" w:rsidRDefault="004D5133" w:rsidP="004B5089">
                                  <w:pPr>
                                    <w:pStyle w:val="NormalWeb"/>
                                    <w:spacing w:after="0"/>
                                    <w:ind w:firstLine="0"/>
                                  </w:pPr>
                                  <w:r w:rsidRPr="00C32F9A">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14:paraId="217ED90C" w14:textId="77777777" w:rsidR="004D5133" w:rsidRPr="004B5089" w:rsidRDefault="004D5133"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14:paraId="7182971E" w14:textId="77777777" w:rsidR="004D5133" w:rsidRDefault="004D5133"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14:paraId="38248D67" w14:textId="77777777" w:rsidR="004D5133" w:rsidRPr="004B5089" w:rsidRDefault="004D5133"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E19DB77" id="Group 35" o:spid="_x0000_s1103"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">
                <v:group id="Group 121" o:spid="_x0000_s1104"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05"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06"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07"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08"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09"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0"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1"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14:paraId="3059EB1C" w14:textId="77777777" w:rsidR="004D5133" w:rsidRPr="00C32F9A" w:rsidRDefault="004D5133" w:rsidP="004B5089">
                            <w:pPr>
                              <w:pStyle w:val="NormalWeb"/>
                              <w:spacing w:after="0"/>
                              <w:ind w:firstLine="0"/>
                            </w:pPr>
                            <w:r w:rsidRPr="00C32F9A">
                              <w:rPr>
                                <w:b/>
                                <w:bCs/>
                                <w:kern w:val="24"/>
                              </w:rPr>
                              <w:t>Máy chiếu</w:t>
                            </w:r>
                          </w:p>
                        </w:txbxContent>
                      </v:textbox>
                    </v:rect>
                    <v:rect id="Rectangle 129" o:spid="_x0000_s1112"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13"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14"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15"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16"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17"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14:paraId="217ED90C" w14:textId="77777777" w:rsidR="004D5133" w:rsidRPr="004B5089" w:rsidRDefault="004D5133" w:rsidP="004B5089">
                        <w:pPr>
                          <w:pStyle w:val="NormalWeb"/>
                          <w:spacing w:after="0"/>
                        </w:pPr>
                        <w:r w:rsidRPr="004B5089">
                          <w:rPr>
                            <w:color w:val="000000" w:themeColor="text1"/>
                            <w:kern w:val="24"/>
                          </w:rPr>
                          <w:t>50cm</w:t>
                        </w:r>
                      </w:p>
                    </w:txbxContent>
                  </v:textbox>
                </v:shape>
                <v:shape id="TextBox 30" o:spid="_x0000_s1118"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14:paraId="7182971E" w14:textId="77777777" w:rsidR="004D5133" w:rsidRDefault="004D5133"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v:textbox>
                </v:shape>
                <v:shape id="TextBox 31" o:spid="_x0000_s1119"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38248D67" w14:textId="77777777" w:rsidR="004D5133" w:rsidRPr="004B5089" w:rsidRDefault="004D5133" w:rsidP="004B5089">
                        <w:pPr>
                          <w:pStyle w:val="NormalWeb"/>
                          <w:spacing w:after="0"/>
                        </w:pPr>
                        <w:r w:rsidRPr="004B5089">
                          <w:rPr>
                            <w:color w:val="000000" w:themeColor="text1"/>
                            <w:kern w:val="24"/>
                          </w:rPr>
                          <w:t>80cm</w:t>
                        </w:r>
                      </w:p>
                    </w:txbxContent>
                  </v:textbox>
                </v:shape>
                <v:shape id="Straight Arrow Connector 138" o:spid="_x0000_s1120"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14:paraId="508CCEC3" w14:textId="51FA6E42" w:rsidR="004B5089" w:rsidRPr="004B5089" w:rsidRDefault="004B5089" w:rsidP="004B5089">
      <w:pPr>
        <w:pStyle w:val="Caption"/>
        <w:rPr>
          <w:lang w:val="en-US"/>
        </w:rPr>
      </w:pPr>
      <w:bookmarkStart w:id="346" w:name="_Ref515717544"/>
      <w:bookmarkStart w:id="347" w:name="_Toc517857919"/>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3</w:t>
      </w:r>
      <w:r w:rsidR="004D5133">
        <w:fldChar w:fldCharType="end"/>
      </w:r>
      <w:bookmarkEnd w:id="346"/>
      <w:r>
        <w:rPr>
          <w:noProof/>
        </w:rPr>
        <w:t xml:space="preserve"> Cách bố trí máy chiếu trên cao</w:t>
      </w:r>
      <w:bookmarkEnd w:id="347"/>
    </w:p>
    <w:p w14:paraId="44E4E4C8" w14:textId="480A1C39" w:rsidR="00DA4EE9" w:rsidRDefault="004B5089" w:rsidP="00DA4EE9">
      <w:pPr>
        <w:rPr>
          <w:lang w:val="en-US"/>
        </w:rPr>
      </w:pPr>
      <w:r>
        <w:rPr>
          <w:lang w:val="en-US"/>
        </w:rPr>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32F9A">
        <w:t xml:space="preserve">Hình </w:t>
      </w:r>
      <w:r w:rsidR="00C32F9A">
        <w:rPr>
          <w:noProof/>
        </w:rPr>
        <w:t>4</w:t>
      </w:r>
      <w:r w:rsidR="00C32F9A">
        <w:t>.</w:t>
      </w:r>
      <w:r w:rsidR="00C32F9A">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r w:rsidR="00F8027C">
        <w:rPr>
          <w:lang w:val="en-US"/>
        </w:rPr>
        <w:t>.</w:t>
      </w:r>
    </w:p>
    <w:p w14:paraId="1C29B39C" w14:textId="77777777" w:rsidR="004B5089" w:rsidRDefault="004B5089" w:rsidP="00DA4EE9">
      <w:pPr>
        <w:rPr>
          <w:lang w:val="en-US"/>
        </w:rPr>
      </w:pPr>
      <w:r>
        <w:rPr>
          <w:lang w:val="en-US"/>
        </w:rPr>
        <w:t xml:space="preserve">Tuy nhiên, </w:t>
      </w:r>
      <w:r w:rsidR="00F34C67">
        <w:rPr>
          <w:lang w:val="en-US"/>
        </w:rPr>
        <w:t xml:space="preserve">nhược điểm của cách lắp đặt này là ta cần gia cố giá đỡ thêm chắc chắn vì máy chiếu khá nặng. Hơn thế nữa, việc lắp đặt khá khó khăn do phải lắp đặt cố định để máy chiếu không rung lắc trong quá trình sử </w:t>
      </w:r>
      <w:proofErr w:type="gramStart"/>
      <w:r w:rsidR="00F34C67">
        <w:rPr>
          <w:lang w:val="en-US"/>
        </w:rPr>
        <w:t>dụng.Việc</w:t>
      </w:r>
      <w:proofErr w:type="gramEnd"/>
      <w:r w:rsidR="00F34C67">
        <w:rPr>
          <w:lang w:val="en-US"/>
        </w:rPr>
        <w:t xml:space="preserve"> lắp đặt cứng này gây khó khăn nếu về sau có nhu cầu thay đổi, nâng cấp về phần cứng.</w:t>
      </w:r>
    </w:p>
    <w:p w14:paraId="06DC312E" w14:textId="77777777"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14:paraId="48576C74" w14:textId="77777777" w:rsidR="00F34C67" w:rsidRDefault="00F34C67" w:rsidP="00F34C67">
      <w:pPr>
        <w:pStyle w:val="Heading4"/>
        <w:rPr>
          <w:lang w:val="en-US"/>
        </w:rPr>
      </w:pPr>
      <w:r>
        <w:rPr>
          <w:lang w:val="en-US"/>
        </w:rPr>
        <w:tab/>
      </w:r>
      <w:bookmarkStart w:id="348" w:name="_Ref517949461"/>
      <w:r>
        <w:rPr>
          <w:lang w:val="en-US"/>
        </w:rPr>
        <w:t>Đặt máy chiếu dưới đất theo phương vuông góc mặt đất</w:t>
      </w:r>
      <w:bookmarkEnd w:id="348"/>
    </w:p>
    <w:p w14:paraId="5CE88790" w14:textId="77777777" w:rsidR="00C22F55" w:rsidRDefault="00C22F55" w:rsidP="00163830">
      <w:pPr>
        <w:keepNext/>
        <w:ind w:firstLine="0"/>
        <w:jc w:val="center"/>
      </w:pPr>
      <w:bookmarkStart w:id="349" w:name="_Toc360417500"/>
      <w:bookmarkStart w:id="350" w:name="_Toc360417680"/>
      <w:bookmarkStart w:id="351" w:name="_Ref360792512"/>
      <w:bookmarkStart w:id="352" w:name="_Ref360804504"/>
      <w:r>
        <w:rPr>
          <w:noProof/>
        </w:rPr>
        <w:lastRenderedPageBreak/>
        <mc:AlternateContent>
          <mc:Choice Requires="wps">
            <w:drawing>
              <wp:anchor distT="0" distB="0" distL="114300" distR="114300" simplePos="0" relativeHeight="251655680" behindDoc="0" locked="0" layoutInCell="1" allowOverlap="1" wp14:anchorId="409E308C" wp14:editId="0FB94E5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14:paraId="6C6BFF39" w14:textId="77777777" w:rsidR="004D5133" w:rsidRPr="00C22F55" w:rsidRDefault="004D5133"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409E308C" id="TextBox 42" o:spid="_x0000_s1121"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DrOnuI&#10;ngEAAC4DAAAOAAAAAAAAAAAAAAAAAC4CAABkcnMvZTJvRG9jLnhtbFBLAQItABQABgAIAAAAIQAc&#10;+1eu3gAAAAkBAAAPAAAAAAAAAAAAAAAAAPgDAABkcnMvZG93bnJldi54bWxQSwUGAAAAAAQABADz&#10;AAAAAwUAAAAA&#10;" filled="f" stroked="f">
                <v:textbox>
                  <w:txbxContent>
                    <w:p w14:paraId="6C6BFF39" w14:textId="77777777" w:rsidR="004D5133" w:rsidRPr="00C22F55" w:rsidRDefault="004D5133"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5300337B" wp14:editId="49C3CC86">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14:paraId="3DCD0096" w14:textId="77777777" w:rsidR="004D5133" w:rsidRDefault="004D5133"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14:paraId="14A3EF52" w14:textId="77777777" w:rsidR="004D5133" w:rsidRDefault="004D5133"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14:paraId="37A2FE33" w14:textId="77777777" w:rsidR="004D5133" w:rsidRDefault="004D5133"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14:paraId="04190C4E" w14:textId="77777777" w:rsidR="004D5133" w:rsidRDefault="004D5133"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14:paraId="3BD030C3" w14:textId="77777777" w:rsidR="004D5133" w:rsidRPr="009B5160" w:rsidRDefault="004D5133"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5300337B" id="Group 84" o:spid="_x0000_s1122"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">
                <v:group id="Group 140" o:spid="_x0000_s1123"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24"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25"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26"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27"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28"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29"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30"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31"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32"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33"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34"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35"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14:paraId="3DCD0096" w14:textId="77777777" w:rsidR="004D5133" w:rsidRDefault="004D5133" w:rsidP="00C22F55">
                          <w:pPr>
                            <w:pStyle w:val="NormalWeb"/>
                            <w:spacing w:after="0"/>
                          </w:pPr>
                          <w:r>
                            <w:rPr>
                              <w:color w:val="000000" w:themeColor="text1"/>
                              <w:kern w:val="24"/>
                            </w:rPr>
                            <w:t>103cm</w:t>
                          </w:r>
                        </w:p>
                      </w:txbxContent>
                    </v:textbox>
                  </v:shape>
                  <v:shape id="TextBox 41" o:spid="_x0000_s1136"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14:paraId="14A3EF52" w14:textId="77777777" w:rsidR="004D5133" w:rsidRDefault="004D5133" w:rsidP="00C22F55">
                          <w:pPr>
                            <w:pStyle w:val="NormalWeb"/>
                            <w:spacing w:after="0"/>
                          </w:pPr>
                          <w:r>
                            <w:rPr>
                              <w:color w:val="000000" w:themeColor="text1"/>
                              <w:kern w:val="24"/>
                            </w:rPr>
                            <w:t>180cm</w:t>
                          </w:r>
                        </w:p>
                      </w:txbxContent>
                    </v:textbox>
                  </v:shape>
                  <v:shape id="_x0000_s1137"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37A2FE33" w14:textId="77777777" w:rsidR="004D5133" w:rsidRDefault="004D5133" w:rsidP="00C22F55">
                          <w:pPr>
                            <w:pStyle w:val="NormalWeb"/>
                            <w:spacing w:after="0"/>
                          </w:pPr>
                          <w:r>
                            <w:rPr>
                              <w:color w:val="000000" w:themeColor="text1"/>
                              <w:kern w:val="24"/>
                            </w:rPr>
                            <w:t>80cm</w:t>
                          </w:r>
                        </w:p>
                      </w:txbxContent>
                    </v:textbox>
                  </v:shape>
                  <v:shape id="Straight Arrow Connector 155" o:spid="_x0000_s1138"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39"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40"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14:paraId="04190C4E" w14:textId="77777777" w:rsidR="004D5133" w:rsidRDefault="004D5133" w:rsidP="00C22F55">
                        <w:pPr>
                          <w:pStyle w:val="NormalWeb"/>
                          <w:spacing w:after="0"/>
                        </w:pPr>
                        <w:r>
                          <w:rPr>
                            <w:color w:val="000000" w:themeColor="text1"/>
                            <w:kern w:val="24"/>
                          </w:rPr>
                          <w:t>75cm</w:t>
                        </w:r>
                      </w:p>
                    </w:txbxContent>
                  </v:textbox>
                </v:shape>
                <v:shape id="Straight Arrow Connector 158" o:spid="_x0000_s1141"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42"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43"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44"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14:paraId="3BD030C3" w14:textId="77777777" w:rsidR="004D5133" w:rsidRPr="009B5160" w:rsidRDefault="004D5133" w:rsidP="00C22F55">
                          <w:pPr>
                            <w:pStyle w:val="NormalWeb"/>
                            <w:spacing w:after="0"/>
                            <w:ind w:firstLine="0"/>
                          </w:pPr>
                          <w:r w:rsidRPr="009B5160">
                            <w:rPr>
                              <w:b/>
                              <w:bCs/>
                              <w:kern w:val="24"/>
                            </w:rPr>
                            <w:t>Máy chiếu</w:t>
                          </w:r>
                        </w:p>
                      </w:txbxContent>
                    </v:textbox>
                  </v:rect>
                </v:group>
                <v:line id="Straight Connector 162" o:spid="_x0000_s1145"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46"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14:paraId="5FA58EF4" w14:textId="1B4EB678" w:rsidR="00413BE8" w:rsidRDefault="00C22F55" w:rsidP="00C22F55">
      <w:pPr>
        <w:pStyle w:val="Caption"/>
        <w:rPr>
          <w:noProof/>
        </w:rPr>
      </w:pPr>
      <w:bookmarkStart w:id="353" w:name="_Ref515717631"/>
      <w:bookmarkStart w:id="354" w:name="_Toc517857920"/>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4</w:t>
      </w:r>
      <w:r w:rsidR="004D5133">
        <w:fldChar w:fldCharType="end"/>
      </w:r>
      <w:bookmarkEnd w:id="353"/>
      <w:r>
        <w:rPr>
          <w:noProof/>
        </w:rPr>
        <w:t xml:space="preserve"> Cách bố trí máy chiếu dưới đất theo phương vuông góc</w:t>
      </w:r>
      <w:bookmarkEnd w:id="354"/>
    </w:p>
    <w:p w14:paraId="6D6A1934" w14:textId="77777777" w:rsidR="00C22F55" w:rsidRDefault="00C22F55" w:rsidP="00C22F55"/>
    <w:p w14:paraId="1A55D5AE" w14:textId="40C2CFD9" w:rsidR="00F70252" w:rsidRDefault="00C22F55" w:rsidP="00F70252">
      <w:r>
        <w:t xml:space="preserve">Theo cách bố trí ở </w:t>
      </w:r>
      <w:r>
        <w:fldChar w:fldCharType="begin"/>
      </w:r>
      <w:r>
        <w:instrText xml:space="preserve"> REF _Ref515717631 \h </w:instrText>
      </w:r>
      <w:r>
        <w:fldChar w:fldCharType="separate"/>
      </w:r>
      <w:r w:rsidR="00C32F9A">
        <w:t xml:space="preserve">Hình </w:t>
      </w:r>
      <w:r w:rsidR="00C32F9A">
        <w:rPr>
          <w:noProof/>
        </w:rPr>
        <w:t>4</w:t>
      </w:r>
      <w:r w:rsidR="00C32F9A">
        <w:t>.</w:t>
      </w:r>
      <w:r w:rsidR="00C32F9A">
        <w:rPr>
          <w:noProof/>
        </w:rPr>
        <w:t>4</w:t>
      </w:r>
      <w:r>
        <w:fldChar w:fldCharType="end"/>
      </w:r>
      <w:r>
        <w:t>,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r w:rsidR="00F8027C">
        <w:t>.</w:t>
      </w:r>
    </w:p>
    <w:p w14:paraId="69F33C5D" w14:textId="03329508" w:rsidR="00E47D2F" w:rsidRDefault="00E47D2F" w:rsidP="00C22F55">
      <w:r>
        <w:t xml:space="preserve">Tuy nhiên, cách bố trí này </w:t>
      </w:r>
      <w:r w:rsidR="00257428">
        <w:t>có khuyết điểm là việc giữ máy chiếu ở góc 90</w:t>
      </w:r>
      <w:r w:rsidR="00EF316A">
        <w:t xml:space="preserve"> độ</w:t>
      </w:r>
      <w:r w:rsidR="00257428">
        <w:rPr>
          <w:vertAlign w:val="superscript"/>
        </w:rPr>
        <w:t xml:space="preserve">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r w:rsidR="00F8027C">
        <w:t>.</w:t>
      </w:r>
    </w:p>
    <w:p w14:paraId="335FB8EB" w14:textId="77777777" w:rsidR="00F70252" w:rsidRDefault="00F70252" w:rsidP="00F70252">
      <w:pPr>
        <w:pStyle w:val="Heading4"/>
        <w:rPr>
          <w:lang w:val="en-US"/>
        </w:rPr>
      </w:pPr>
      <w:r>
        <w:rPr>
          <w:lang w:val="en-US"/>
        </w:rPr>
        <w:tab/>
        <w:t>Đặt máy chiếu dưới đất và áp dụng phản xạ gương</w:t>
      </w:r>
    </w:p>
    <w:p w14:paraId="7A45CFE2" w14:textId="77777777" w:rsidR="00120F2D" w:rsidRPr="00120F2D" w:rsidRDefault="00120F2D" w:rsidP="00120F2D">
      <w:pPr>
        <w:rPr>
          <w:lang w:val="en-US"/>
        </w:rPr>
      </w:pPr>
    </w:p>
    <w:p w14:paraId="6344FA00" w14:textId="77777777" w:rsidR="00120F2D" w:rsidRDefault="00120F2D" w:rsidP="00163830">
      <w:pPr>
        <w:keepNext/>
        <w:ind w:firstLine="0"/>
        <w:jc w:val="center"/>
      </w:pPr>
      <w:r w:rsidRPr="00120F2D">
        <w:rPr>
          <w:noProof/>
        </w:rPr>
        <w:lastRenderedPageBreak/>
        <mc:AlternateContent>
          <mc:Choice Requires="wpg">
            <w:drawing>
              <wp:inline distT="0" distB="0" distL="0" distR="0" wp14:anchorId="778A1E86" wp14:editId="08C1DF76">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14:paraId="31E7400C" w14:textId="77777777" w:rsidR="004D5133" w:rsidRDefault="004D5133"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778A1E86" id="Group 37" o:spid="_x0000_s1147"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">
                <v:rect id="Rectangle 166" o:spid="_x0000_s1148"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49"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14:paraId="31E7400C" w14:textId="77777777" w:rsidR="004D5133" w:rsidRDefault="004D5133" w:rsidP="00120F2D">
                        <w:pPr>
                          <w:pStyle w:val="NormalWeb"/>
                          <w:spacing w:after="0"/>
                          <w:ind w:firstLine="0"/>
                        </w:pPr>
                        <w:r>
                          <w:rPr>
                            <w:b/>
                            <w:bCs/>
                            <w:color w:val="FF0000"/>
                            <w:kern w:val="24"/>
                          </w:rPr>
                          <w:t>Máy chiếu</w:t>
                        </w:r>
                      </w:p>
                    </w:txbxContent>
                  </v:textbox>
                </v:rect>
                <v:rect id="Rectangle 168" o:spid="_x0000_s1150"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51"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52"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53"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54"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55"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56"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57"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58"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59"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60"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61"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62"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63"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64"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14:paraId="6837B73A" w14:textId="526E7D49" w:rsidR="00F70252" w:rsidRDefault="00120F2D" w:rsidP="00120F2D">
      <w:pPr>
        <w:pStyle w:val="Caption"/>
        <w:rPr>
          <w:noProof/>
        </w:rPr>
      </w:pPr>
      <w:bookmarkStart w:id="355" w:name="_Ref515719473"/>
      <w:bookmarkStart w:id="356" w:name="_Toc517857921"/>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5</w:t>
      </w:r>
      <w:r w:rsidR="004D5133">
        <w:fldChar w:fldCharType="end"/>
      </w:r>
      <w:bookmarkEnd w:id="355"/>
      <w:r>
        <w:rPr>
          <w:noProof/>
        </w:rPr>
        <w:t xml:space="preserve"> Cách bố trí máy chiếu dưới đất kém theo gương</w:t>
      </w:r>
      <w:bookmarkEnd w:id="356"/>
    </w:p>
    <w:p w14:paraId="3C7D151F" w14:textId="59A0FF6C" w:rsidR="00120F2D" w:rsidRDefault="00120F2D" w:rsidP="00120F2D">
      <w:r>
        <w:t xml:space="preserve">Với cách bố trí như hình </w:t>
      </w:r>
      <w:r>
        <w:fldChar w:fldCharType="begin"/>
      </w:r>
      <w:r>
        <w:instrText xml:space="preserve"> REF _Ref515719473 \h </w:instrText>
      </w:r>
      <w:r>
        <w:fldChar w:fldCharType="separate"/>
      </w:r>
      <w:r w:rsidR="00C32F9A">
        <w:t xml:space="preserve">Hình </w:t>
      </w:r>
      <w:r w:rsidR="00C32F9A">
        <w:rPr>
          <w:noProof/>
        </w:rPr>
        <w:t>4</w:t>
      </w:r>
      <w:r w:rsidR="00C32F9A">
        <w:t>.</w:t>
      </w:r>
      <w:r w:rsidR="00C32F9A">
        <w:rPr>
          <w:noProof/>
        </w:rPr>
        <w:t>5</w:t>
      </w:r>
      <w:r>
        <w:fldChar w:fldCharType="end"/>
      </w:r>
      <w:r>
        <w:t xml:space="preserve">,  cơ bản cách bố trí này cho kết quả như là cách ở mục </w:t>
      </w:r>
      <w:r w:rsidR="00163830">
        <w:fldChar w:fldCharType="begin"/>
      </w:r>
      <w:r w:rsidR="00163830">
        <w:instrText xml:space="preserve"> REF _Ref517949461 \r \h </w:instrText>
      </w:r>
      <w:r w:rsidR="00163830">
        <w:fldChar w:fldCharType="separate"/>
      </w:r>
      <w:r w:rsidR="00163830">
        <w:t>4.4.1.2</w:t>
      </w:r>
      <w:r w:rsidR="00163830">
        <w:fldChar w:fldCharType="end"/>
      </w:r>
      <w:r>
        <w:t>,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r w:rsidR="00F8027C">
        <w:t>.</w:t>
      </w:r>
    </w:p>
    <w:p w14:paraId="25A01311" w14:textId="229FDDFB" w:rsidR="00B66E90" w:rsidRDefault="00B66E90" w:rsidP="00120F2D">
      <w:r>
        <w:t>Theo thực nghiệm, chúng em chọn góc đặt gương là góc 4</w:t>
      </w:r>
      <w:r w:rsidR="008D435D">
        <w:t>5 độ</w:t>
      </w:r>
      <w:r>
        <w:rPr>
          <w:vertAlign w:val="superscript"/>
        </w:rPr>
        <w:t xml:space="preserve"> </w:t>
      </w:r>
      <w:r>
        <w:t>sẽ thi được hình ảnh to hơn trên màn hứng mà chất lượng ảnh vẫn không đổi</w:t>
      </w:r>
      <w:r w:rsidR="00F8027C">
        <w:t>.</w:t>
      </w:r>
    </w:p>
    <w:p w14:paraId="09082DA0" w14:textId="77777777" w:rsidR="00B66E90" w:rsidRDefault="00B66E90" w:rsidP="00B66E90">
      <w:pPr>
        <w:pStyle w:val="Heading4"/>
        <w:rPr>
          <w:lang w:val="en-US"/>
        </w:rPr>
      </w:pPr>
      <w:r>
        <w:rPr>
          <w:lang w:val="en-US"/>
        </w:rPr>
        <w:tab/>
        <w:t>Kết luận</w:t>
      </w:r>
    </w:p>
    <w:p w14:paraId="19CAFA51" w14:textId="522B43ED" w:rsidR="00B66E90" w:rsidRDefault="00B66E90" w:rsidP="00B66E90">
      <w:pPr>
        <w:rPr>
          <w:lang w:val="en-US"/>
        </w:rPr>
      </w:pPr>
      <w:r>
        <w:rPr>
          <w:lang w:val="en-US"/>
        </w:rPr>
        <w:t xml:space="preserve">Theo qua trình phân tích và thực nghiệm ở cả </w:t>
      </w:r>
      <w:r w:rsidR="00C7049A">
        <w:rPr>
          <w:lang w:val="en-US"/>
        </w:rPr>
        <w:t>ba</w:t>
      </w:r>
      <w:r>
        <w:rPr>
          <w:lang w:val="en-US"/>
        </w:rPr>
        <w:t xml:space="preserve"> phương pháp trên, chúng em quyết định chọn phương pháp thứ </w:t>
      </w:r>
      <w:r w:rsidR="00A84582">
        <w:rPr>
          <w:lang w:val="en-US"/>
        </w:rPr>
        <w:t>hai</w:t>
      </w:r>
      <w:r>
        <w:rPr>
          <w:lang w:val="en-US"/>
        </w:rPr>
        <w:t>: Đặt máy chiếu dưới đất theo phương vuông góc 9</w:t>
      </w:r>
      <w:r w:rsidR="00D33201">
        <w:rPr>
          <w:lang w:val="en-US"/>
        </w:rPr>
        <w:t>0 độ</w:t>
      </w:r>
      <w:r>
        <w:rPr>
          <w:vertAlign w:val="superscript"/>
          <w:lang w:val="en-US"/>
        </w:rPr>
        <w:t xml:space="preserve"> </w:t>
      </w:r>
      <w:r>
        <w:rPr>
          <w:lang w:val="en-US"/>
        </w:rPr>
        <w:t xml:space="preserve">để tiến hành xây dựng ứng dụng. Phương pháp </w:t>
      </w:r>
      <w:r w:rsidR="00D45F98">
        <w:rPr>
          <w:lang w:val="en-US"/>
        </w:rPr>
        <w:t>một</w:t>
      </w:r>
      <w:r>
        <w:rPr>
          <w:lang w:val="en-US"/>
        </w:rPr>
        <w:t xml:space="preserve"> không mang lại trải nghiệm tốt do vấn đề đổ bóng. Phương pháp </w:t>
      </w:r>
      <w:r w:rsidR="004606E7">
        <w:rPr>
          <w:lang w:val="en-US"/>
        </w:rPr>
        <w:t>hai</w:t>
      </w:r>
      <w:r>
        <w:rPr>
          <w:lang w:val="en-US"/>
        </w:rPr>
        <w:t xml:space="preserve"> và </w:t>
      </w:r>
      <w:r w:rsidR="004606E7">
        <w:rPr>
          <w:lang w:val="en-US"/>
        </w:rPr>
        <w:t>ba</w:t>
      </w:r>
      <w:r>
        <w:rPr>
          <w:lang w:val="en-US"/>
        </w:rPr>
        <w:t xml:space="preserve"> gần tương đương nhau về thời gian lắp đặt và độ hiệu quả sử dụng. Tuy phương pháp </w:t>
      </w:r>
      <w:r w:rsidR="00993B93">
        <w:rPr>
          <w:lang w:val="en-US"/>
        </w:rPr>
        <w:t>ba</w:t>
      </w:r>
      <w:r>
        <w:rPr>
          <w:lang w:val="en-US"/>
        </w:rPr>
        <w:t xml:space="preserve"> có thể tối ưu phần cứng của hệ thống hơn nhưng cần phải tính toán và thực nghiệm nhiều hơn. Nên chúng em sẽ chọn phương pháp </w:t>
      </w:r>
      <w:r w:rsidR="00915896">
        <w:rPr>
          <w:lang w:val="en-US"/>
        </w:rPr>
        <w:t>hai</w:t>
      </w:r>
      <w:r>
        <w:rPr>
          <w:lang w:val="en-US"/>
        </w:rPr>
        <w:t>.</w:t>
      </w:r>
    </w:p>
    <w:p w14:paraId="1AF1A8D4" w14:textId="77777777" w:rsidR="00B66E90" w:rsidRPr="00B66E90" w:rsidRDefault="00B66E90" w:rsidP="00B66E90">
      <w:pPr>
        <w:rPr>
          <w:lang w:val="en-US"/>
        </w:rPr>
      </w:pPr>
      <w:r>
        <w:rPr>
          <w:lang w:val="en-US"/>
        </w:rPr>
        <w:t>Về bản chất, việc dùng máy chiếu và màn hứng để giả lập lại một màn chiếu tivi, hoặc màn hình cảm ứng kích thước lớn, nhưng do giá thành các thiết đó quá đắc đỏ, nên việc dùng phương pháp này sẽ giảm chi phí thực hiện đi rất nhiều lần.</w:t>
      </w:r>
    </w:p>
    <w:p w14:paraId="43E697B8" w14:textId="77777777" w:rsidR="00B66E90" w:rsidRPr="00B66E90" w:rsidRDefault="00B66E90" w:rsidP="00120F2D"/>
    <w:p w14:paraId="00574B5C" w14:textId="77777777" w:rsidR="00191462" w:rsidRPr="00562157" w:rsidRDefault="00F31AD6" w:rsidP="00191462">
      <w:pPr>
        <w:pStyle w:val="Heading3"/>
      </w:pPr>
      <w:bookmarkStart w:id="357" w:name="_Toc517792140"/>
      <w:bookmarkEnd w:id="349"/>
      <w:bookmarkEnd w:id="350"/>
      <w:bookmarkEnd w:id="351"/>
      <w:bookmarkEnd w:id="352"/>
      <w:r>
        <w:lastRenderedPageBreak/>
        <w:t xml:space="preserve">Kỹ thuật ánh xạ tọa độ giữa </w:t>
      </w:r>
      <w:r w:rsidR="00032D0B">
        <w:t>các không gian tọa độ</w:t>
      </w:r>
      <w:bookmarkEnd w:id="357"/>
    </w:p>
    <w:p w14:paraId="2FF2AFE9" w14:textId="77777777" w:rsidR="008925E1" w:rsidRPr="00562157" w:rsidRDefault="008925E1" w:rsidP="00143180">
      <w:pPr>
        <w:pStyle w:val="Problem"/>
        <w:rPr>
          <w:lang w:val="en-US"/>
        </w:rPr>
      </w:pPr>
      <w:r w:rsidRPr="00562157">
        <w:rPr>
          <w:lang w:val="en-US"/>
        </w:rPr>
        <w:t>Vấn đề</w:t>
      </w:r>
    </w:p>
    <w:p w14:paraId="0C534CEC" w14:textId="5879B704"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rsidR="00C32F9A">
        <w:t xml:space="preserve">Hình </w:t>
      </w:r>
      <w:r w:rsidR="00C32F9A">
        <w:rPr>
          <w:noProof/>
        </w:rPr>
        <w:t>4</w:t>
      </w:r>
      <w:r w:rsidR="00C32F9A">
        <w:t>.</w:t>
      </w:r>
      <w:r w:rsidR="00C32F9A">
        <w:rPr>
          <w:noProof/>
        </w:rPr>
        <w:t>1</w:t>
      </w:r>
      <w:r>
        <w:rPr>
          <w:lang w:val="en-US"/>
        </w:rPr>
        <w:fldChar w:fldCharType="end"/>
      </w:r>
      <w:r>
        <w:rPr>
          <w:lang w:val="en-US"/>
        </w:rPr>
        <w:t xml:space="preserve">, camera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w:t>
      </w:r>
      <w:r w:rsidR="00FC7DDE">
        <w:rPr>
          <w:lang w:val="en-US"/>
        </w:rPr>
        <w:t>hai</w:t>
      </w:r>
      <w:r>
        <w:rPr>
          <w:lang w:val="en-US"/>
        </w:rPr>
        <w:t xml:space="preserve"> hệ tọa độ:</w:t>
      </w:r>
    </w:p>
    <w:p w14:paraId="72BAC256" w14:textId="77777777" w:rsidR="00032D0B" w:rsidRDefault="00032D0B" w:rsidP="00032D0B">
      <w:pPr>
        <w:pStyle w:val="K-Bullet--Heading"/>
        <w:rPr>
          <w:lang w:val="en-US"/>
        </w:rPr>
      </w:pPr>
      <w:r>
        <w:rPr>
          <w:lang w:val="en-US"/>
        </w:rPr>
        <w:t>Tọa độ trên ảnh ghi được bởi camera, chiều dài và chiều rộng bằng với kích thước mà camera trả về, đơn vị là pi</w:t>
      </w:r>
      <w:r w:rsidR="00E62276">
        <w:rPr>
          <w:lang w:val="en-US"/>
        </w:rPr>
        <w:t>xel</w:t>
      </w:r>
    </w:p>
    <w:p w14:paraId="01BE5DD3" w14:textId="77777777" w:rsidR="00E62276" w:rsidRDefault="00E62276" w:rsidP="00032D0B">
      <w:pPr>
        <w:pStyle w:val="K-Bullet--Heading"/>
        <w:rPr>
          <w:lang w:val="en-US"/>
        </w:rPr>
      </w:pPr>
      <w:r>
        <w:rPr>
          <w:lang w:val="en-US"/>
        </w:rPr>
        <w:t xml:space="preserve">Tọa độ </w:t>
      </w:r>
      <w:r w:rsidR="00182D85">
        <w:rPr>
          <w:lang w:val="en-US"/>
        </w:rPr>
        <w:t>tr</w:t>
      </w:r>
      <w:r w:rsidR="00005030">
        <w:rPr>
          <w:lang w:val="en-US"/>
        </w:rPr>
        <w:t>ong môi trường Unity</w:t>
      </w:r>
    </w:p>
    <w:p w14:paraId="7F220F70" w14:textId="07DB56E0" w:rsidR="00005030" w:rsidRPr="00562157" w:rsidRDefault="00005030" w:rsidP="00005030">
      <w:pPr>
        <w:rPr>
          <w:lang w:val="en-US"/>
        </w:rPr>
      </w:pPr>
      <w:r>
        <w:rPr>
          <w:lang w:val="en-US"/>
        </w:rPr>
        <w:t xml:space="preserve">Vấn đề đặt ra là làm sao ánh xạ tọa độ giữa </w:t>
      </w:r>
      <w:r w:rsidR="00C92334">
        <w:rPr>
          <w:lang w:val="en-US"/>
        </w:rPr>
        <w:t>hai</w:t>
      </w:r>
      <w:r>
        <w:rPr>
          <w:lang w:val="en-US"/>
        </w:rPr>
        <w:t xml:space="preserve"> hệ trục tọa độ </w:t>
      </w:r>
      <w:proofErr w:type="gramStart"/>
      <w:r>
        <w:rPr>
          <w:lang w:val="en-US"/>
        </w:rPr>
        <w:t>này</w:t>
      </w:r>
      <w:r w:rsidR="009B5160">
        <w:rPr>
          <w:lang w:val="en-US"/>
        </w:rPr>
        <w:t xml:space="preserve"> ?</w:t>
      </w:r>
      <w:proofErr w:type="gramEnd"/>
    </w:p>
    <w:p w14:paraId="58B726D6" w14:textId="77777777" w:rsidR="008925E1" w:rsidRPr="00562157" w:rsidRDefault="008925E1" w:rsidP="00143180">
      <w:pPr>
        <w:pStyle w:val="Solution"/>
        <w:rPr>
          <w:lang w:val="en-US"/>
        </w:rPr>
      </w:pPr>
      <w:r w:rsidRPr="00562157">
        <w:rPr>
          <w:lang w:val="en-US"/>
        </w:rPr>
        <w:t>Giải pháp</w:t>
      </w:r>
    </w:p>
    <w:p w14:paraId="0559C6EC" w14:textId="77777777" w:rsidR="00005030" w:rsidRPr="00F8027C" w:rsidRDefault="00005030" w:rsidP="00F8027C">
      <w:bookmarkStart w:id="358" w:name="_Toc360417501"/>
      <w:bookmarkStart w:id="359" w:name="_Toc360417681"/>
      <w:r>
        <w:t xml:space="preserve">Qua quá trình nhận dạng vật </w:t>
      </w:r>
      <w:proofErr w:type="gramStart"/>
      <w:r>
        <w:t>thể,  ta</w:t>
      </w:r>
      <w:proofErr w:type="gramEnd"/>
      <w:r>
        <w:t xml:space="preserve"> lấy được tọa độ tâm của vật thể đó trên bức ảnh theo đơn vị pixel, góc tọa độ của Frame ảnh đó ở góc trái trên. Nhưng ở Unity, để làm việc thì tọa độ tương đối giữa các Object được tính từ tâm của Object này đến Object kia, chính vì thế cần có một công thức để </w:t>
      </w:r>
      <w:r w:rsidR="00F8027C">
        <w:t>ánh xạ</w:t>
      </w:r>
      <w:r>
        <w:t xml:space="preserve"> tọa độ nhận được sang tọa độ cần xử lí ở Unity.</w:t>
      </w:r>
    </w:p>
    <w:p w14:paraId="603103C7" w14:textId="77777777" w:rsidR="00005030" w:rsidRDefault="00005030" w:rsidP="00005030">
      <w:pPr>
        <w:rPr>
          <w:rFonts w:eastAsiaTheme="minorHAnsi"/>
          <w:lang w:val="en-US" w:eastAsia="en-US"/>
        </w:rPr>
      </w:pPr>
    </w:p>
    <w:p w14:paraId="536AE466" w14:textId="77777777" w:rsidR="00005030" w:rsidRDefault="00301D9E" w:rsidP="003B4FE9">
      <w:pPr>
        <w:keepNext/>
        <w:ind w:firstLine="0"/>
        <w:jc w:val="center"/>
      </w:pPr>
      <w:r w:rsidRPr="00301D9E">
        <w:rPr>
          <w:noProof/>
        </w:rPr>
        <mc:AlternateContent>
          <mc:Choice Requires="wpg">
            <w:drawing>
              <wp:inline distT="0" distB="0" distL="0" distR="0" wp14:anchorId="10A6712F" wp14:editId="5C50DE35">
                <wp:extent cx="4288589" cy="3216442"/>
                <wp:effectExtent l="38100" t="38100" r="0" b="3175"/>
                <wp:docPr id="303" name="Group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88589" cy="3216442"/>
                          <a:chOff x="0" y="0"/>
                          <a:chExt cx="6502400" cy="4876800"/>
                        </a:xfrm>
                      </wpg:grpSpPr>
                      <pic:pic xmlns:pic="http://schemas.openxmlformats.org/drawingml/2006/picture">
                        <pic:nvPicPr>
                          <pic:cNvPr id="304" name="Picture 304" descr="A close up of a screen&#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16" name="Straight Arrow Connector 316">
                          <a:extLst/>
                        </wps:cNvPr>
                        <wps:cNvCnPr>
                          <a:cxnSpLocks/>
                        </wps:cNvCnPr>
                        <wps:spPr>
                          <a:xfrm flipV="1">
                            <a:off x="2423886" y="2554514"/>
                            <a:ext cx="667657" cy="751114"/>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0" name="TextBox 11">
                          <a:extLst/>
                        </wps:cNvPr>
                        <wps:cNvSpPr txBox="1"/>
                        <wps:spPr>
                          <a:xfrm>
                            <a:off x="1135479" y="3338141"/>
                            <a:ext cx="2459545" cy="622935"/>
                          </a:xfrm>
                          <a:prstGeom prst="rect">
                            <a:avLst/>
                          </a:prstGeom>
                          <a:noFill/>
                        </wps:spPr>
                        <wps:txbx>
                          <w:txbxContent>
                            <w:p w14:paraId="4499E72C" w14:textId="77777777" w:rsidR="004D5133" w:rsidRDefault="004D5133" w:rsidP="00301D9E">
                              <w:pPr>
                                <w:pStyle w:val="NormalWeb"/>
                                <w:spacing w:after="0"/>
                              </w:pPr>
                              <w:r>
                                <w:rPr>
                                  <w:color w:val="FFFFFF" w:themeColor="background1"/>
                                  <w:kern w:val="24"/>
                                  <w:sz w:val="26"/>
                                  <w:szCs w:val="26"/>
                                </w:rPr>
                                <w:t>Tâm vùng thao tác</w:t>
                              </w:r>
                            </w:p>
                          </w:txbxContent>
                        </wps:txbx>
                        <wps:bodyPr wrap="square" rtlCol="0">
                          <a:noAutofit/>
                        </wps:bodyPr>
                      </wps:wsp>
                      <wps:wsp>
                        <wps:cNvPr id="321" name="TextBox 12">
                          <a:extLst/>
                        </wps:cNvPr>
                        <wps:cNvSpPr txBox="1"/>
                        <wps:spPr>
                          <a:xfrm>
                            <a:off x="4048910" y="3613509"/>
                            <a:ext cx="2028776" cy="498706"/>
                          </a:xfrm>
                          <a:prstGeom prst="rect">
                            <a:avLst/>
                          </a:prstGeom>
                          <a:noFill/>
                        </wps:spPr>
                        <wps:txbx>
                          <w:txbxContent>
                            <w:p w14:paraId="2C075DEF" w14:textId="77777777" w:rsidR="004D5133" w:rsidRDefault="004D5133" w:rsidP="00301D9E">
                              <w:pPr>
                                <w:pStyle w:val="NormalWeb"/>
                                <w:spacing w:after="0"/>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wps:txbx>
                        <wps:bodyPr wrap="square" rtlCol="0">
                          <a:noAutofit/>
                        </wps:bodyPr>
                      </wps:wsp>
                      <wps:wsp>
                        <wps:cNvPr id="322" name="TextBox 13">
                          <a:extLst/>
                        </wps:cNvPr>
                        <wps:cNvSpPr txBox="1"/>
                        <wps:spPr>
                          <a:xfrm>
                            <a:off x="106594" y="792085"/>
                            <a:ext cx="2338955" cy="481489"/>
                          </a:xfrm>
                          <a:prstGeom prst="rect">
                            <a:avLst/>
                          </a:prstGeom>
                          <a:noFill/>
                        </wps:spPr>
                        <wps:txbx>
                          <w:txbxContent>
                            <w:p w14:paraId="18088360" w14:textId="77777777" w:rsidR="004D5133" w:rsidRDefault="004D5133" w:rsidP="00301D9E">
                              <w:pPr>
                                <w:pStyle w:val="NormalWeb"/>
                                <w:spacing w:after="0"/>
                              </w:pPr>
                              <w:r>
                                <w:rPr>
                                  <w:color w:val="FFFFFF" w:themeColor="background1"/>
                                  <w:kern w:val="24"/>
                                  <w:sz w:val="26"/>
                                  <w:szCs w:val="26"/>
                                </w:rPr>
                                <w:t>Góc trái trên</w:t>
                              </w:r>
                            </w:p>
                          </w:txbxContent>
                        </wps:txbx>
                        <wps:bodyPr wrap="square" rtlCol="0">
                          <a:noAutofit/>
                        </wps:bodyPr>
                      </wps:wsp>
                      <wps:wsp>
                        <wps:cNvPr id="323" name="Straight Arrow Connector 323">
                          <a:extLst/>
                        </wps:cNvPr>
                        <wps:cNvCnPr>
                          <a:cxnSpLocks/>
                        </wps:cNvCnPr>
                        <wps:spPr>
                          <a:xfrm flipH="1" flipV="1">
                            <a:off x="0" y="0"/>
                            <a:ext cx="885372" cy="6793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4" name="Straight Arrow Connector 324">
                          <a:extLst/>
                        </wps:cNvPr>
                        <wps:cNvCnPr>
                          <a:cxnSpLocks/>
                        </wps:cNvCnPr>
                        <wps:spPr>
                          <a:xfrm>
                            <a:off x="5573486" y="4112222"/>
                            <a:ext cx="725714" cy="6158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0A6712F" id="Group 20" o:spid="_x0000_s1165" style="width:337.7pt;height:253.25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wAAADH+////AAAAGwAAAAAAAAAAAAAAAAAAAAAA&#10;AAAr////ffz//3r+//8e/v//K////338//8e/v//g/3//77///8r////nf7///H9//++////K///&#10;//H9//+m/f//jQAAAL7///+d/v//8f3//9cBAACNAAAAnf7//w/+//+NAAAAvv////H9//+m/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9sAQwACAQECAQECAgICAgICAgMFAwMDAwMGBAQDBQcGBwcHBgcHCAkLCQgI&#10;CggHBwoNCgoLDAwMDAcJDg8NDA4LDAwM/9sAQwECAgIDAwMGAwMGDAgHCAwMDAwMDAwMDAwMDAwM&#10;DAwMDAwMDAwMDAwMDAwMDAwMDAwMDAwMDAwMDAwMDAwMDAwM/8AAEQgBgAIA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">
                <v:shape id="Picture 304" o:spid="_x0000_s1166"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">
                  <v:imagedata r:id="rId92" o:title="A close up of a screen&#10;&#10;Description generated with very high confidence"/>
                </v:shape>
                <v:shape id="Straight Arrow Connector 316" o:spid="_x0000_s1167" type="#_x0000_t32" style="position:absolute;left:24238;top:25545;width:6677;height:7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" strokecolor="white [3212]">
                  <v:stroke endarrow="block"/>
                  <o:lock v:ext="edit" shapetype="f"/>
                </v:shape>
                <v:shape id="TextBox 11" o:spid="_x0000_s1168" type="#_x0000_t202" style="position:absolute;left:11354;top:33381;width:24596;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4499E72C" w14:textId="77777777" w:rsidR="004D5133" w:rsidRDefault="004D5133" w:rsidP="00301D9E">
                        <w:pPr>
                          <w:pStyle w:val="NormalWeb"/>
                          <w:spacing w:after="0"/>
                        </w:pPr>
                        <w:r>
                          <w:rPr>
                            <w:color w:val="FFFFFF" w:themeColor="background1"/>
                            <w:kern w:val="24"/>
                            <w:sz w:val="26"/>
                            <w:szCs w:val="26"/>
                          </w:rPr>
                          <w:t>Tâm vùng thao tác</w:t>
                        </w:r>
                      </w:p>
                    </w:txbxContent>
                  </v:textbox>
                </v:shape>
                <v:shape id="TextBox 12" o:spid="_x0000_s1169" type="#_x0000_t202" style="position:absolute;left:40489;top:36135;width:20287;height: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2C075DEF" w14:textId="77777777" w:rsidR="004D5133" w:rsidRDefault="004D5133" w:rsidP="00301D9E">
                        <w:pPr>
                          <w:pStyle w:val="NormalWeb"/>
                          <w:spacing w:after="0"/>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v:textbox>
                </v:shape>
                <v:shape id="TextBox 13" o:spid="_x0000_s1170" type="#_x0000_t202" style="position:absolute;left:1065;top:7920;width:2339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18088360" w14:textId="77777777" w:rsidR="004D5133" w:rsidRDefault="004D5133" w:rsidP="00301D9E">
                        <w:pPr>
                          <w:pStyle w:val="NormalWeb"/>
                          <w:spacing w:after="0"/>
                        </w:pPr>
                        <w:r>
                          <w:rPr>
                            <w:color w:val="FFFFFF" w:themeColor="background1"/>
                            <w:kern w:val="24"/>
                            <w:sz w:val="26"/>
                            <w:szCs w:val="26"/>
                          </w:rPr>
                          <w:t>Góc trái trên</w:t>
                        </w:r>
                      </w:p>
                    </w:txbxContent>
                  </v:textbox>
                </v:shape>
                <v:shape id="Straight Arrow Connector 323" o:spid="_x0000_s1171" type="#_x0000_t32" style="position:absolute;width:8853;height:67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" strokecolor="white [3212]">
                  <v:stroke endarrow="block"/>
                  <o:lock v:ext="edit" shapetype="f"/>
                </v:shape>
                <v:shape id="Straight Arrow Connector 324" o:spid="_x0000_s1172" type="#_x0000_t32" style="position:absolute;left:55734;top:41122;width:7258;height:6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" strokecolor="white [3212]">
                  <v:stroke endarrow="block"/>
                  <o:lock v:ext="edit" shapetype="f"/>
                </v:shape>
                <w10:anchorlock/>
              </v:group>
            </w:pict>
          </mc:Fallback>
        </mc:AlternateContent>
      </w:r>
    </w:p>
    <w:p w14:paraId="46C9079A" w14:textId="381DCCE6" w:rsidR="00005030" w:rsidRPr="005A0ADD" w:rsidRDefault="00005030" w:rsidP="00005030">
      <w:pPr>
        <w:pStyle w:val="Caption"/>
        <w:rPr>
          <w:rFonts w:eastAsiaTheme="minorHAnsi"/>
          <w:lang w:val="en-US" w:eastAsia="en-US"/>
        </w:rPr>
      </w:pPr>
      <w:bookmarkStart w:id="360" w:name="_Ref515730404"/>
      <w:bookmarkStart w:id="361" w:name="_Toc517857922"/>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6</w:t>
      </w:r>
      <w:r w:rsidR="004D5133">
        <w:fldChar w:fldCharType="end"/>
      </w:r>
      <w:bookmarkEnd w:id="360"/>
      <w:r>
        <w:rPr>
          <w:noProof/>
        </w:rPr>
        <w:t xml:space="preserve"> </w:t>
      </w:r>
      <w:r>
        <w:t>Xác định vùng thao tác của hệ thống</w:t>
      </w:r>
      <w:bookmarkEnd w:id="361"/>
    </w:p>
    <w:p w14:paraId="29358406" w14:textId="77777777" w:rsidR="00005030" w:rsidRDefault="00005030" w:rsidP="00005030"/>
    <w:p w14:paraId="0516B54C" w14:textId="2627B4F3" w:rsidR="00005030" w:rsidRDefault="00005030" w:rsidP="00005030">
      <w:r>
        <w:t xml:space="preserve">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rsidR="003B4FE9">
        <w:t xml:space="preserve">như ở </w:t>
      </w:r>
      <w:r>
        <w:fldChar w:fldCharType="begin"/>
      </w:r>
      <w:r>
        <w:instrText xml:space="preserve"> REF _Ref515730404 \h </w:instrText>
      </w:r>
      <w:r>
        <w:fldChar w:fldCharType="separate"/>
      </w:r>
      <w:r w:rsidR="00C32F9A">
        <w:t xml:space="preserve">Hình </w:t>
      </w:r>
      <w:r w:rsidR="00C32F9A">
        <w:rPr>
          <w:noProof/>
        </w:rPr>
        <w:t>4</w:t>
      </w:r>
      <w:r w:rsidR="00C32F9A">
        <w:t>.</w:t>
      </w:r>
      <w:r w:rsidR="00C32F9A">
        <w:rPr>
          <w:noProof/>
        </w:rPr>
        <w:t>6</w:t>
      </w:r>
      <w:r>
        <w:fldChar w:fldCharType="end"/>
      </w:r>
      <w:r>
        <w:t xml:space="preserve">. Từ đó có thể tính ra được tọa độ tâm của vùng thao tác và dùng một phép tịnh tiến tọa độ để tính tọa độ của một điểm theo gốc tọa độ mới như </w:t>
      </w:r>
      <w:proofErr w:type="gramStart"/>
      <w:r>
        <w:t>sau:</w:t>
      </w:r>
      <w:proofErr w:type="gramEnd"/>
    </w:p>
    <w:p w14:paraId="5335D34A" w14:textId="77777777"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w:t>
      </w:r>
      <w:proofErr w:type="gramStart"/>
      <w:r>
        <w:t>có:</w:t>
      </w:r>
      <w:proofErr w:type="gramEnd"/>
    </w:p>
    <w:p w14:paraId="52F79DF1" w14:textId="77777777" w:rsidR="00005030" w:rsidRPr="00FA3002" w:rsidRDefault="004D5133" w:rsidP="00377E9E">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0072FB26" w14:textId="41117459" w:rsidR="00005030" w:rsidRDefault="00005030" w:rsidP="00005030">
      <w:pPr>
        <w:rPr>
          <w:rFonts w:eastAsiaTheme="minorHAnsi"/>
        </w:rPr>
      </w:pPr>
      <w:r>
        <w:t xml:space="preserve">Sau khi đã chuyển hệ tọa độ, chúng em tiến hành mapping tọa độ trên bức ảnh ở hệ trục mới, với tọa độ của màn hình trong Unity. Tư tưởng tiến hành mapping như </w:t>
      </w:r>
      <w:proofErr w:type="gramStart"/>
      <w:r>
        <w:t>sau:</w:t>
      </w:r>
      <w:proofErr w:type="gramEnd"/>
      <w:r>
        <w:t xml:space="preserve"> Đầu tiên chúng em tạo </w:t>
      </w:r>
      <w:r w:rsidR="00044ABF">
        <w:t>một</w:t>
      </w:r>
      <w:r>
        <w:t xml:space="preserve"> GameObject có màu </w:t>
      </w:r>
      <w:r w:rsidR="00F64254">
        <w:t>xanh</w:t>
      </w:r>
      <w:r>
        <w:t xml:space="preserve">, </w:t>
      </w:r>
      <w:r w:rsidR="00F64254">
        <w:t>người dùng sẽ đặt vật cần nhận dạng vào vùng xanh đó, sau xác nhận được vị trí vật, vùng xanh tự động dịch chuyển sang vị trí mới. Người dùng lặp lại thao tác đó đến khi hoàn tất. Dựa trên dữ liệu vị trí đo được, hệ thống sẽ tự tính ra hệ số chuyển đổi tọa độ.</w:t>
      </w:r>
    </w:p>
    <w:p w14:paraId="5619970D" w14:textId="77777777" w:rsidR="00A3485A" w:rsidRDefault="00301D9E" w:rsidP="00A3485A">
      <w:pPr>
        <w:keepNext/>
        <w:jc w:val="center"/>
      </w:pPr>
      <w:r w:rsidRPr="00301D9E">
        <w:rPr>
          <w:noProof/>
        </w:rPr>
        <mc:AlternateContent>
          <mc:Choice Requires="wpg">
            <w:drawing>
              <wp:inline distT="0" distB="0" distL="0" distR="0" wp14:anchorId="256971B2" wp14:editId="593B765B">
                <wp:extent cx="3671216" cy="2753672"/>
                <wp:effectExtent l="0" t="0" r="5715" b="8890"/>
                <wp:docPr id="33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71216" cy="2753672"/>
                          <a:chOff x="0" y="0"/>
                          <a:chExt cx="6502400" cy="4876800"/>
                        </a:xfrm>
                      </wpg:grpSpPr>
                      <pic:pic xmlns:pic="http://schemas.openxmlformats.org/drawingml/2006/picture">
                        <pic:nvPicPr>
                          <pic:cNvPr id="335" name="Picture 335" descr="A close up of a screen&#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36" name="Straight Arrow Connector 336">
                          <a:extLst/>
                        </wps:cNvPr>
                        <wps:cNvCnPr>
                          <a:cxnSpLocks/>
                        </wps:cNvCnPr>
                        <wps:spPr>
                          <a:xfrm>
                            <a:off x="3069772" y="2557760"/>
                            <a:ext cx="1473200" cy="0"/>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337" name="TextBox 11">
                          <a:extLst/>
                        </wps:cNvPr>
                        <wps:cNvSpPr txBox="1"/>
                        <wps:spPr>
                          <a:xfrm>
                            <a:off x="4035190" y="2288276"/>
                            <a:ext cx="1717524" cy="626674"/>
                          </a:xfrm>
                          <a:prstGeom prst="rect">
                            <a:avLst/>
                          </a:prstGeom>
                          <a:noFill/>
                        </wps:spPr>
                        <wps:txbx>
                          <w:txbxContent>
                            <w:p w14:paraId="5DF4435B" w14:textId="77777777" w:rsidR="004D5133" w:rsidRDefault="004D5133" w:rsidP="00301D9E">
                              <w:pPr>
                                <w:pStyle w:val="NormalWeb"/>
                                <w:spacing w:after="0"/>
                              </w:pPr>
                              <w:r>
                                <w:rPr>
                                  <w:color w:val="FFFFFF" w:themeColor="background1"/>
                                  <w:kern w:val="24"/>
                                  <w:sz w:val="26"/>
                                  <w:szCs w:val="26"/>
                                </w:rPr>
                                <w:t>Trục X</w:t>
                              </w:r>
                            </w:p>
                          </w:txbxContent>
                        </wps:txbx>
                        <wps:bodyPr wrap="square" rtlCol="0">
                          <a:noAutofit/>
                        </wps:bodyPr>
                      </wps:wsp>
                      <wps:wsp>
                        <wps:cNvPr id="338" name="TextBox 15">
                          <a:extLst/>
                        </wps:cNvPr>
                        <wps:cNvSpPr txBox="1"/>
                        <wps:spPr>
                          <a:xfrm>
                            <a:off x="2139794" y="3490910"/>
                            <a:ext cx="2070587" cy="574518"/>
                          </a:xfrm>
                          <a:prstGeom prst="rect">
                            <a:avLst/>
                          </a:prstGeom>
                          <a:noFill/>
                        </wps:spPr>
                        <wps:txbx>
                          <w:txbxContent>
                            <w:p w14:paraId="7D3EA4A4" w14:textId="77777777" w:rsidR="004D5133" w:rsidRDefault="004D5133" w:rsidP="00301D9E">
                              <w:pPr>
                                <w:pStyle w:val="NormalWeb"/>
                                <w:spacing w:after="0"/>
                              </w:pPr>
                              <w:r>
                                <w:rPr>
                                  <w:color w:val="FFFFFF" w:themeColor="background1"/>
                                  <w:kern w:val="24"/>
                                  <w:sz w:val="26"/>
                                  <w:szCs w:val="26"/>
                                </w:rPr>
                                <w:t>Trục Y</w:t>
                              </w:r>
                            </w:p>
                          </w:txbxContent>
                        </wps:txbx>
                        <wps:bodyPr wrap="square" rtlCol="0">
                          <a:noAutofit/>
                        </wps:bodyPr>
                      </wps:wsp>
                      <wps:wsp>
                        <wps:cNvPr id="339" name="Straight Arrow Connector 339">
                          <a:extLst/>
                        </wps:cNvPr>
                        <wps:cNvCnPr>
                          <a:cxnSpLocks/>
                        </wps:cNvCnPr>
                        <wps:spPr>
                          <a:xfrm>
                            <a:off x="3069772" y="2557760"/>
                            <a:ext cx="0" cy="963944"/>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56971B2" id="Group 5" o:spid="_x0000_s1173" style="width:289.05pt;height:216.8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Mf7///8AAAAbAAAAAAAAAAAAAAAAAAAAAAAAACv/&#10;//99/P//ev7//x7+//8r////ffz//x7+//+D/f//vv///yv///+d/v//8f3//77///8r////8f3/&#10;/6b9//+NAAAAvv///53+///x/f//1wEAAI0AAACd/v//D/7//40AAAC+////8f3//6b9//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2wBDAAIBAQIBAQICAgICAgICAwUDAwMDAwYEBAMFBwYHBwcGBwcICQsJCAgKCAcH&#10;Cg0KCgsMDAwMBwkODw0MDgsMDAz/2wBDAQICAgMDAwYDAwYMCAcIDAwMDAwMDAwMDAwMDAwMDAwM&#10;DAwMDAwMDAwMDAwMDAwMDAwMDAwMDAwMDAwMDAwMDAz/wAARCAGAAg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">
                <v:shape id="Picture 335" o:spid="_x0000_s1174"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">
                  <v:imagedata r:id="rId92" o:title="A close up of a screen&#10;&#10;Description generated with very high confidence"/>
                </v:shape>
                <v:shape id="Straight Arrow Connector 336" o:spid="_x0000_s1175" type="#_x0000_t32" style="position:absolute;left:30697;top:25577;width:147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" strokecolor="red" strokeweight="3pt">
                  <v:stroke endarrow="block"/>
                  <o:lock v:ext="edit" shapetype="f"/>
                </v:shape>
                <v:shape id="TextBox 11" o:spid="_x0000_s1176" type="#_x0000_t202" style="position:absolute;left:40351;top:22882;width:17176;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5DF4435B" w14:textId="77777777" w:rsidR="004D5133" w:rsidRDefault="004D5133" w:rsidP="00301D9E">
                        <w:pPr>
                          <w:pStyle w:val="NormalWeb"/>
                          <w:spacing w:after="0"/>
                        </w:pPr>
                        <w:r>
                          <w:rPr>
                            <w:color w:val="FFFFFF" w:themeColor="background1"/>
                            <w:kern w:val="24"/>
                            <w:sz w:val="26"/>
                            <w:szCs w:val="26"/>
                          </w:rPr>
                          <w:t>Trục X</w:t>
                        </w:r>
                      </w:p>
                    </w:txbxContent>
                  </v:textbox>
                </v:shape>
                <v:shape id="TextBox 15" o:spid="_x0000_s1177" type="#_x0000_t202" style="position:absolute;left:21397;top:34909;width:20706;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7D3EA4A4" w14:textId="77777777" w:rsidR="004D5133" w:rsidRDefault="004D5133" w:rsidP="00301D9E">
                        <w:pPr>
                          <w:pStyle w:val="NormalWeb"/>
                          <w:spacing w:after="0"/>
                        </w:pPr>
                        <w:r>
                          <w:rPr>
                            <w:color w:val="FFFFFF" w:themeColor="background1"/>
                            <w:kern w:val="24"/>
                            <w:sz w:val="26"/>
                            <w:szCs w:val="26"/>
                          </w:rPr>
                          <w:t>Trục Y</w:t>
                        </w:r>
                      </w:p>
                    </w:txbxContent>
                  </v:textbox>
                </v:shape>
                <v:shape id="Straight Arrow Connector 339" o:spid="_x0000_s1178" type="#_x0000_t32" style="position:absolute;left:30697;top:25577;width:0;height:9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" strokecolor="red" strokeweight="3pt">
                  <v:stroke endarrow="block"/>
                  <o:lock v:ext="edit" shapetype="f"/>
                </v:shape>
                <w10:anchorlock/>
              </v:group>
            </w:pict>
          </mc:Fallback>
        </mc:AlternateContent>
      </w:r>
    </w:p>
    <w:p w14:paraId="2EC4BB0C" w14:textId="6FC8EF6C" w:rsidR="00A3485A" w:rsidRDefault="00A3485A" w:rsidP="00A3485A">
      <w:pPr>
        <w:pStyle w:val="Caption"/>
      </w:pPr>
      <w:bookmarkStart w:id="362" w:name="_Ref515730514"/>
      <w:bookmarkStart w:id="363" w:name="_Toc517857923"/>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7</w:t>
      </w:r>
      <w:r w:rsidR="004D5133">
        <w:fldChar w:fldCharType="end"/>
      </w:r>
      <w:bookmarkEnd w:id="362"/>
      <w:r>
        <w:rPr>
          <w:noProof/>
        </w:rPr>
        <w:t xml:space="preserve"> </w:t>
      </w:r>
      <w:r>
        <w:t xml:space="preserve">Lấy mẫu Calibration theo </w:t>
      </w:r>
      <w:r w:rsidR="0062317C">
        <w:t>hai</w:t>
      </w:r>
      <w:r>
        <w:t xml:space="preserve"> trục X, Y</w:t>
      </w:r>
      <w:bookmarkEnd w:id="363"/>
    </w:p>
    <w:p w14:paraId="4C487AD3" w14:textId="380A24C9" w:rsidR="00A3485A" w:rsidRDefault="00A3485A" w:rsidP="00A3485A">
      <w:r>
        <w:lastRenderedPageBreak/>
        <w:t xml:space="preserve">Chúng em lấy 9 điểm tọa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m:t>
        </m:r>
        <m:r>
          <w:rPr>
            <w:rFonts w:ascii="Cambria Math" w:hAnsi="Cambria Math"/>
          </w:rPr>
          <m:t>0.</m:t>
        </m:r>
        <m:r>
          <w:rPr>
            <w:rFonts w:ascii="Cambria Math" w:hAnsi="Cambria Math"/>
          </w:rPr>
          <m:t>1, 0), (</m:t>
        </m:r>
        <m:r>
          <w:rPr>
            <w:rFonts w:ascii="Cambria Math" w:hAnsi="Cambria Math"/>
          </w:rPr>
          <m:t>0.</m:t>
        </m:r>
        <m:r>
          <w:rPr>
            <w:rFonts w:ascii="Cambria Math" w:hAnsi="Cambria Math"/>
          </w:rPr>
          <m:t>2, 0), (</m:t>
        </m:r>
        <m:r>
          <w:rPr>
            <w:rFonts w:ascii="Cambria Math" w:hAnsi="Cambria Math"/>
          </w:rPr>
          <m:t>0.</m:t>
        </m:r>
        <m:r>
          <w:rPr>
            <w:rFonts w:ascii="Cambria Math" w:hAnsi="Cambria Math"/>
          </w:rPr>
          <m:t>3, 0), (</m:t>
        </m:r>
        <m:r>
          <w:rPr>
            <w:rFonts w:ascii="Cambria Math" w:hAnsi="Cambria Math"/>
          </w:rPr>
          <m:t>0.</m:t>
        </m:r>
        <m:r>
          <w:rPr>
            <w:rFonts w:ascii="Cambria Math" w:hAnsi="Cambria Math"/>
          </w:rPr>
          <m:t>4, 0), (</m:t>
        </m:r>
        <m:r>
          <w:rPr>
            <w:rFonts w:ascii="Cambria Math" w:hAnsi="Cambria Math"/>
          </w:rPr>
          <m:t>0.</m:t>
        </m:r>
        <m:r>
          <w:rPr>
            <w:rFonts w:ascii="Cambria Math" w:hAnsi="Cambria Math"/>
          </w:rPr>
          <m:t>5, 0), (</m:t>
        </m:r>
        <m:r>
          <w:rPr>
            <w:rFonts w:ascii="Cambria Math" w:hAnsi="Cambria Math"/>
          </w:rPr>
          <m:t>0.</m:t>
        </m:r>
        <m:r>
          <w:rPr>
            <w:rFonts w:ascii="Cambria Math" w:hAnsi="Cambria Math"/>
          </w:rPr>
          <m:t>6, 0), (</m:t>
        </m:r>
        <m:r>
          <w:rPr>
            <w:rFonts w:ascii="Cambria Math" w:hAnsi="Cambria Math"/>
          </w:rPr>
          <m:t>0.</m:t>
        </m:r>
        <m:r>
          <w:rPr>
            <w:rFonts w:ascii="Cambria Math" w:hAnsi="Cambria Math"/>
          </w:rPr>
          <m:t>7, 0), (</m:t>
        </m:r>
        <m:r>
          <w:rPr>
            <w:rFonts w:ascii="Cambria Math" w:hAnsi="Cambria Math"/>
          </w:rPr>
          <m:t>0.</m:t>
        </m:r>
        <m:r>
          <w:rPr>
            <w:rFonts w:ascii="Cambria Math" w:hAnsi="Cambria Math"/>
          </w:rPr>
          <m:t>8, 0)</m:t>
        </m:r>
      </m:oMath>
      <w:r>
        <w:t xml:space="preserve">; 6 điểm theo trục Y (vì tỉ lệ màn hình nên theo chiều dọc lấy được 6 điểm từ tâm màn hình) là </w:t>
      </w:r>
      <m:oMath>
        <m:r>
          <w:rPr>
            <w:rFonts w:ascii="Cambria Math" w:hAnsi="Cambria Math"/>
          </w:rPr>
          <m:t>(0, 0), (0,</m:t>
        </m:r>
        <m:r>
          <w:rPr>
            <w:rFonts w:ascii="Cambria Math" w:hAnsi="Cambria Math"/>
          </w:rPr>
          <m:t xml:space="preserve"> </m:t>
        </m:r>
        <m:r>
          <w:rPr>
            <w:rFonts w:ascii="Cambria Math" w:hAnsi="Cambria Math"/>
          </w:rPr>
          <m:t>0.</m:t>
        </m:r>
        <m:r>
          <w:rPr>
            <w:rFonts w:ascii="Cambria Math" w:hAnsi="Cambria Math"/>
          </w:rPr>
          <m:t xml:space="preserve">1), (0, </m:t>
        </m:r>
        <m:r>
          <w:rPr>
            <w:rFonts w:ascii="Cambria Math" w:hAnsi="Cambria Math"/>
          </w:rPr>
          <m:t>0.</m:t>
        </m:r>
        <m:r>
          <w:rPr>
            <w:rFonts w:ascii="Cambria Math" w:hAnsi="Cambria Math"/>
          </w:rPr>
          <m:t>2), (0,</m:t>
        </m:r>
        <m:r>
          <w:rPr>
            <w:rFonts w:ascii="Cambria Math" w:hAnsi="Cambria Math"/>
          </w:rPr>
          <m:t xml:space="preserve"> </m:t>
        </m:r>
        <m:r>
          <w:rPr>
            <w:rFonts w:ascii="Cambria Math" w:hAnsi="Cambria Math"/>
          </w:rPr>
          <m:t>0.</m:t>
        </m:r>
        <m:r>
          <w:rPr>
            <w:rFonts w:ascii="Cambria Math" w:hAnsi="Cambria Math"/>
          </w:rPr>
          <m:t>3), (0,</m:t>
        </m:r>
        <m:r>
          <w:rPr>
            <w:rFonts w:ascii="Cambria Math" w:hAnsi="Cambria Math"/>
          </w:rPr>
          <m:t xml:space="preserve"> </m:t>
        </m:r>
        <m:r>
          <w:rPr>
            <w:rFonts w:ascii="Cambria Math" w:hAnsi="Cambria Math"/>
          </w:rPr>
          <m:t>0.</m:t>
        </m:r>
        <m:r>
          <w:rPr>
            <w:rFonts w:ascii="Cambria Math" w:hAnsi="Cambria Math"/>
          </w:rPr>
          <m:t xml:space="preserve">4), (0, </m:t>
        </m:r>
        <m:r>
          <w:rPr>
            <w:rFonts w:ascii="Cambria Math" w:hAnsi="Cambria Math"/>
          </w:rPr>
          <m:t>0.</m:t>
        </m:r>
        <m:r>
          <w:rPr>
            <w:rFonts w:ascii="Cambria Math" w:hAnsi="Cambria Math"/>
          </w:rPr>
          <m:t>5)</m:t>
        </m:r>
      </m:oMath>
      <w:r>
        <w:t xml:space="preserve"> </w:t>
      </w:r>
      <w:r w:rsidR="002A43FE">
        <w:t xml:space="preserve">như ở </w:t>
      </w:r>
      <w:r>
        <w:fldChar w:fldCharType="begin"/>
      </w:r>
      <w:r>
        <w:instrText xml:space="preserve"> REF _Ref515730514 \h </w:instrText>
      </w:r>
      <w:r>
        <w:fldChar w:fldCharType="separate"/>
      </w:r>
      <w:r w:rsidR="00C32F9A">
        <w:t xml:space="preserve">Hình </w:t>
      </w:r>
      <w:r w:rsidR="00C32F9A">
        <w:rPr>
          <w:noProof/>
        </w:rPr>
        <w:t>4</w:t>
      </w:r>
      <w:r w:rsidR="00C32F9A">
        <w:t>.</w:t>
      </w:r>
      <w:r w:rsidR="00C32F9A">
        <w:rPr>
          <w:noProof/>
        </w:rPr>
        <w:t>7</w:t>
      </w:r>
      <w:r>
        <w:fldChar w:fldCharType="end"/>
      </w:r>
      <w:r>
        <w:t>. Đây là các tọa độ màn hình trong Unity</w:t>
      </w:r>
      <w:r w:rsidR="00106FB0">
        <w:t xml:space="preserve"> (chọn tọa độ thập phân là do tỉ lệ thu phóng của camer</w:t>
      </w:r>
      <w:r w:rsidR="00E35736">
        <w:t>a</w:t>
      </w:r>
      <w:r w:rsidR="00106FB0">
        <w:t>)</w:t>
      </w:r>
      <w:r>
        <w:t xml:space="preserve">, với mỗi một tọa độ màn hình sẽ tương ứng với </w:t>
      </w:r>
      <w:r w:rsidR="00AE295D">
        <w:t>một</w:t>
      </w:r>
      <w:r>
        <w:t xml:space="preserve"> tọa độ ảnh từ </w:t>
      </w:r>
      <w:r w:rsidR="00FA53F7">
        <w:t>Kinect</w:t>
      </w:r>
      <w:r>
        <w:t xml:space="preserve"> gửi về. Để lọc nhiễu trong quá trình lấy tọa độ, thì với mỗi tọa độ màn hình, chúng em sẽ lấy 90 tọa độ ảnh từ </w:t>
      </w:r>
      <w:r w:rsidR="00225928">
        <w:t>Kienct</w:t>
      </w:r>
      <w:r>
        <w:t xml:space="preserve"> và lấy trung bình của 90 giá trị đó. Sau khi đã lấy hoàn tất 15 điểm thì chúng em tiến hành mapping theo công thức </w:t>
      </w:r>
      <w:proofErr w:type="gramStart"/>
      <w:r>
        <w:t>sau:</w:t>
      </w:r>
      <w:proofErr w:type="gramEnd"/>
    </w:p>
    <w:p w14:paraId="139CC4BA" w14:textId="77777777"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w:t>
      </w:r>
      <w:proofErr w:type="gramStart"/>
      <w:r w:rsidRPr="002F6AB2">
        <w:t>là</w:t>
      </w:r>
      <w:proofErr w:type="gramEnd"/>
      <w:r w:rsidRPr="002F6AB2">
        <w:t xml:space="preserve"> tọa độ trong màn hình Unity tương ứng với tọa độ nhận được, chúng em thiết lập công thức sau:</w:t>
      </w:r>
    </w:p>
    <w:p w14:paraId="6CE34F13" w14:textId="675D7FE4" w:rsidR="00F1632C" w:rsidRPr="00F1632C" w:rsidRDefault="004D5133"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5C42B639" w14:textId="1555B6EA"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nhận được của </w:t>
      </w:r>
      <m:oMath>
        <m:r>
          <w:rPr>
            <w:rFonts w:ascii="Cambria Math" w:hAnsi="Cambria Math"/>
          </w:rPr>
          <m:t>∆x, ∆y, a, b</m:t>
        </m:r>
      </m:oMath>
      <w:r>
        <w:t xml:space="preserve">. Từ đó suy ngược được công thức tính tọa độ </w:t>
      </w:r>
      <w:r w:rsidR="00F1632C">
        <w:t>một</w:t>
      </w:r>
      <w:r>
        <w:t xml:space="preserve"> điểm trong Unity theo tọa độ nhận được như </w:t>
      </w:r>
      <w:proofErr w:type="gramStart"/>
      <w:r>
        <w:t>sau:</w:t>
      </w:r>
      <w:proofErr w:type="gramEnd"/>
    </w:p>
    <w:p w14:paraId="06558074" w14:textId="77777777" w:rsidR="00A3485A" w:rsidRPr="00FA3002" w:rsidRDefault="004D5133"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14:paraId="192D988B" w14:textId="77777777" w:rsidR="0011007A" w:rsidRDefault="0011007A" w:rsidP="0011007A">
      <w:pPr>
        <w:pStyle w:val="Heading3"/>
      </w:pPr>
      <w:bookmarkStart w:id="364" w:name="_Toc517792141"/>
      <w:r>
        <w:t>Kiến trúc hệ thống</w:t>
      </w:r>
      <w:r w:rsidR="00A575CB">
        <w:t xml:space="preserve"> sự kiện liên hoàn</w:t>
      </w:r>
      <w:bookmarkEnd w:id="364"/>
    </w:p>
    <w:p w14:paraId="0541BB08" w14:textId="77777777" w:rsidR="0011007A" w:rsidRDefault="0011007A" w:rsidP="00143180">
      <w:pPr>
        <w:pStyle w:val="Problem"/>
        <w:rPr>
          <w:lang w:val="en-US"/>
        </w:rPr>
      </w:pPr>
      <w:r>
        <w:rPr>
          <w:lang w:val="en-US"/>
        </w:rPr>
        <w:t>Đặt vấn đề</w:t>
      </w:r>
    </w:p>
    <w:p w14:paraId="45B0CDAA" w14:textId="77777777"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w:t>
      </w:r>
      <w:r>
        <w:rPr>
          <w:lang w:val="en-US"/>
        </w:rPr>
        <w:lastRenderedPageBreak/>
        <w:t xml:space="preserve">hiện tại, ta chỉ cần thay thế module nhận dạng mà không cần chỉnh sửa các phần </w:t>
      </w:r>
      <w:r w:rsidR="004A71F6">
        <w:rPr>
          <w:lang w:val="en-US"/>
        </w:rPr>
        <w:t>còn lại của hệ thống mà vẫn đảm bảo được toàn hệ thống hoạt động bình thường.</w:t>
      </w:r>
    </w:p>
    <w:p w14:paraId="2ACECF98" w14:textId="77777777" w:rsidR="0011007A" w:rsidRPr="0011007A" w:rsidRDefault="0011007A" w:rsidP="00143180">
      <w:pPr>
        <w:pStyle w:val="Solution"/>
        <w:rPr>
          <w:lang w:val="en-US"/>
        </w:rPr>
      </w:pPr>
      <w:r>
        <w:rPr>
          <w:lang w:val="en-US"/>
        </w:rPr>
        <w:t>Giải pháp</w:t>
      </w:r>
    </w:p>
    <w:p w14:paraId="083C8D5F" w14:textId="73688242" w:rsidR="004A71F6" w:rsidRPr="00377E9E" w:rsidRDefault="004A71F6" w:rsidP="00377E9E">
      <w:r>
        <w:t>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w:t>
      </w:r>
      <w:r w:rsidR="00F8027C">
        <w:t>c tải</w:t>
      </w:r>
      <w:r>
        <w:t xml:space="preserve">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rsidR="00C32F9A">
        <w:t xml:space="preserve">Sơ đồ </w:t>
      </w:r>
      <w:r w:rsidR="00C32F9A">
        <w:rPr>
          <w:noProof/>
        </w:rPr>
        <w:t>4</w:t>
      </w:r>
      <w:r w:rsidR="00C32F9A">
        <w:noBreakHyphen/>
      </w:r>
      <w:r w:rsidR="00C32F9A">
        <w:rPr>
          <w:noProof/>
        </w:rPr>
        <w:t>1</w:t>
      </w:r>
      <w:r>
        <w:fldChar w:fldCharType="end"/>
      </w:r>
      <w:r w:rsidR="00F8027C">
        <w:t>.</w:t>
      </w:r>
    </w:p>
    <w:p w14:paraId="16082EE9" w14:textId="77777777" w:rsidR="004A71F6" w:rsidRDefault="004A71F6" w:rsidP="004A71F6">
      <w:pPr>
        <w:keepNext/>
        <w:jc w:val="center"/>
      </w:pPr>
      <w:r w:rsidRPr="002E3494">
        <w:rPr>
          <w:noProof/>
        </w:rPr>
        <w:drawing>
          <wp:inline distT="0" distB="0" distL="0" distR="0" wp14:anchorId="59385FD7" wp14:editId="62C1B2B0">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93" cstate="print">
                      <a:extLst>
                        <a:ext uri="{28A0092B-C50C-407E-A947-70E740481C1C}">
                          <a14:useLocalDpi xmlns:a14="http://schemas.microsoft.com/office/drawing/2010/main" val="0"/>
                        </a:ext>
                      </a:extLst>
                    </a:blip>
                    <a:srcRect/>
                    <a:stretch/>
                  </pic:blipFill>
                  <pic:spPr>
                    <a:xfrm>
                      <a:off x="0" y="0"/>
                      <a:ext cx="3602080" cy="2963950"/>
                    </a:xfrm>
                    <a:prstGeom prst="rect">
                      <a:avLst/>
                    </a:prstGeom>
                  </pic:spPr>
                </pic:pic>
              </a:graphicData>
            </a:graphic>
          </wp:inline>
        </w:drawing>
      </w:r>
    </w:p>
    <w:p w14:paraId="35FD31E2" w14:textId="1781A7B6" w:rsidR="004A71F6" w:rsidRDefault="004A71F6" w:rsidP="00377E9E">
      <w:pPr>
        <w:pStyle w:val="Caption"/>
        <w:rPr>
          <w:noProof/>
        </w:rPr>
      </w:pPr>
      <w:bookmarkStart w:id="365" w:name="_Ref515733006"/>
      <w:bookmarkStart w:id="366" w:name="_Toc515732701"/>
      <w:bookmarkStart w:id="367" w:name="_Toc517720116"/>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365"/>
      <w:r>
        <w:t xml:space="preserve"> </w:t>
      </w:r>
      <w:r>
        <w:rPr>
          <w:noProof/>
        </w:rPr>
        <w:t>Hệ thống sự kiện</w:t>
      </w:r>
      <w:bookmarkEnd w:id="366"/>
      <w:bookmarkEnd w:id="367"/>
    </w:p>
    <w:p w14:paraId="640BA39E" w14:textId="77777777" w:rsidR="00377E9E" w:rsidRPr="00377E9E" w:rsidRDefault="00377E9E" w:rsidP="00377E9E"/>
    <w:p w14:paraId="4D6F708F" w14:textId="77777777" w:rsidR="004A71F6" w:rsidRDefault="004A71F6" w:rsidP="004A71F6">
      <w:pPr>
        <w:pStyle w:val="Heading4"/>
      </w:pPr>
      <w:r>
        <w:t>T</w:t>
      </w:r>
      <w:r w:rsidRPr="00065364">
        <w:t>hành phần của hệ thống sự kiện</w:t>
      </w:r>
      <w:r>
        <w:t xml:space="preserve"> liên hoàn</w:t>
      </w:r>
    </w:p>
    <w:p w14:paraId="473E0666" w14:textId="77777777" w:rsidR="004A71F6" w:rsidRDefault="004A71F6" w:rsidP="004A71F6">
      <w:r>
        <w:t>Một hệ thống sự kiện liên hoàn có các thành phần sau :</w:t>
      </w:r>
    </w:p>
    <w:p w14:paraId="318858D6" w14:textId="77777777" w:rsidR="004A71F6" w:rsidRDefault="004A71F6" w:rsidP="00377E9E">
      <w:pPr>
        <w:pStyle w:val="Dash"/>
        <w:ind w:left="360"/>
      </w:pPr>
      <w:r>
        <w:lastRenderedPageBreak/>
        <w:t>Một mảng các đối tượng Event, mỗi Event tương ứng với một bộ các hành động tác động lên các Object tùy thuộc vào kịch bản.</w:t>
      </w:r>
    </w:p>
    <w:p w14:paraId="56C4E527" w14:textId="77777777" w:rsidR="004A71F6" w:rsidRDefault="004A71F6" w:rsidP="00377E9E">
      <w:pPr>
        <w:pStyle w:val="Dash"/>
        <w:ind w:left="360"/>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14:paraId="5A97FA15" w14:textId="77777777" w:rsidR="004A71F6" w:rsidRDefault="004A71F6" w:rsidP="00377E9E">
      <w:pPr>
        <w:pStyle w:val="Dash"/>
        <w:ind w:left="360"/>
      </w:pPr>
      <w:r>
        <w:t>Một Dictionary các Object sẽ bị tác động trong kịch bản, ở đầu chương trình sẽ tiến hành đăng kí các Object này vào Dictionary.</w:t>
      </w:r>
    </w:p>
    <w:p w14:paraId="1361ED92" w14:textId="77777777" w:rsidR="004A71F6" w:rsidRDefault="004A71F6" w:rsidP="00377E9E">
      <w:pPr>
        <w:pStyle w:val="Dash"/>
        <w:ind w:left="360"/>
      </w:pPr>
      <w:r>
        <w:t>Một kịch bản đầu vào ở dạng JSON File, mô tả các Event. Cấu trúc gồm tên của Event, Action, Pre-conditions, Post-conditions</w:t>
      </w:r>
      <w:r w:rsidR="00F8027C">
        <w:t>.</w:t>
      </w:r>
    </w:p>
    <w:p w14:paraId="2EE3A9C5" w14:textId="7A869FC7" w:rsidR="004A71F6" w:rsidRDefault="004A71F6" w:rsidP="004A71F6">
      <w:pPr>
        <w:pStyle w:val="Heading4"/>
      </w:pPr>
      <w:r>
        <w:t xml:space="preserve">Cấu trúc của một hệ thống </w:t>
      </w:r>
      <w:r w:rsidR="007C7515">
        <w:t>sự kiện liên hoàn</w:t>
      </w:r>
    </w:p>
    <w:p w14:paraId="19AC9785" w14:textId="77777777" w:rsidR="00F31BEF" w:rsidRPr="00F31BEF" w:rsidRDefault="00F31BEF" w:rsidP="00F31BEF"/>
    <w:p w14:paraId="6EF4B917" w14:textId="77777777" w:rsidR="004A71F6" w:rsidRDefault="004A71F6" w:rsidP="00591B68">
      <w:pPr>
        <w:keepNext/>
        <w:ind w:firstLine="0"/>
        <w:jc w:val="center"/>
      </w:pPr>
      <w:r>
        <w:rPr>
          <w:noProof/>
        </w:rPr>
        <w:drawing>
          <wp:inline distT="0" distB="0" distL="0" distR="0" wp14:anchorId="3BF1063E" wp14:editId="28895F7A">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4">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14:paraId="2F13151E" w14:textId="49847B9A" w:rsidR="008B435D" w:rsidRDefault="004A71F6" w:rsidP="00F31BEF">
      <w:pPr>
        <w:pStyle w:val="Caption"/>
        <w:rPr>
          <w:noProof/>
        </w:rPr>
      </w:pPr>
      <w:bookmarkStart w:id="368" w:name="_Ref515733190"/>
      <w:bookmarkStart w:id="369" w:name="_Toc517720117"/>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2</w:t>
      </w:r>
      <w:r w:rsidR="00932977">
        <w:fldChar w:fldCharType="end"/>
      </w:r>
      <w:bookmarkEnd w:id="368"/>
      <w:r>
        <w:rPr>
          <w:noProof/>
        </w:rPr>
        <w:t xml:space="preserve"> Hệ thống sự kiện liên hoàn</w:t>
      </w:r>
      <w:bookmarkEnd w:id="369"/>
    </w:p>
    <w:p w14:paraId="0A1DE2E3" w14:textId="3FBC2AD5" w:rsidR="004A71F6" w:rsidRDefault="004A71F6" w:rsidP="004A71F6">
      <w:r>
        <w:fldChar w:fldCharType="begin"/>
      </w:r>
      <w:r>
        <w:instrText xml:space="preserve"> REF _Ref515733190 \h </w:instrText>
      </w:r>
      <w:r>
        <w:fldChar w:fldCharType="separate"/>
      </w:r>
      <w:r w:rsidR="00C32F9A">
        <w:t xml:space="preserve">Sơ đồ </w:t>
      </w:r>
      <w:r w:rsidR="00C32F9A">
        <w:rPr>
          <w:noProof/>
        </w:rPr>
        <w:t>4</w:t>
      </w:r>
      <w:r w:rsidR="00C32F9A">
        <w:noBreakHyphen/>
      </w:r>
      <w:r w:rsidR="00C32F9A">
        <w:rPr>
          <w:noProof/>
        </w:rPr>
        <w:t>2</w:t>
      </w:r>
      <w:r>
        <w:fldChar w:fldCharType="end"/>
      </w:r>
      <w:r>
        <w:t xml:space="preserve"> mô tả mối quan hệ giữa các thành phần trong hệ thống Event, chi tiết các thành phần như sau :</w:t>
      </w:r>
    </w:p>
    <w:p w14:paraId="3795E0C7" w14:textId="77777777" w:rsidR="008B435D" w:rsidRDefault="008B435D" w:rsidP="008B435D">
      <w:pPr>
        <w:pStyle w:val="K-Bullet-"/>
      </w:pPr>
      <w:r w:rsidRPr="00F31BEF">
        <w:t>Pre-</w:t>
      </w:r>
      <w:proofErr w:type="gramStart"/>
      <w:r w:rsidRPr="00F31BEF">
        <w:t>conditions</w:t>
      </w:r>
      <w:r>
        <w:t>:</w:t>
      </w:r>
      <w:proofErr w:type="gramEnd"/>
      <w:r>
        <w:t xml:space="preserve"> Tập hợp các điều kiện đầu vào, một Pre-condition gồm các Conditions. Sự kiện được kích hoạt khi một Pre-condition thỏa.</w:t>
      </w:r>
    </w:p>
    <w:p w14:paraId="0BDD029F" w14:textId="77777777" w:rsidR="008B435D" w:rsidRDefault="008B435D" w:rsidP="008B435D">
      <w:pPr>
        <w:pStyle w:val="K-Bullet-"/>
      </w:pPr>
      <w:proofErr w:type="gramStart"/>
      <w:r w:rsidRPr="00F31BEF">
        <w:t>Conditions</w:t>
      </w:r>
      <w:r>
        <w:t>:</w:t>
      </w:r>
      <w:proofErr w:type="gramEnd"/>
      <w:r>
        <w:t xml:space="preserve"> Là một chuỗi các điều kiện được nối với nhau bằng toán tử &amp;&amp;, một Pre-condition được kích hoạt khi chuỗi các điều kiện đó đều thỏa.</w:t>
      </w:r>
    </w:p>
    <w:p w14:paraId="38BA3673" w14:textId="72D241F8" w:rsidR="008B435D" w:rsidRDefault="008B435D" w:rsidP="008B435D">
      <w:pPr>
        <w:pStyle w:val="K-Bullet-"/>
      </w:pPr>
      <w:proofErr w:type="gramStart"/>
      <w:r w:rsidRPr="00591B68">
        <w:lastRenderedPageBreak/>
        <w:t>Comparators</w:t>
      </w:r>
      <w:r>
        <w:t>:</w:t>
      </w:r>
      <w:proofErr w:type="gramEnd"/>
      <w:r>
        <w:t xml:space="preserve"> Là các toán tử so sánh dùng để so sánh các cờ hiệu với một giá trị nào đó, nhằm kích hoạt Conditions từ đó kích hoạt Pre-condition và cuối cùng là kích hoạt sự kiện. Các toán tử này bao </w:t>
      </w:r>
      <w:proofErr w:type="gramStart"/>
      <w:r>
        <w:t>gồm:</w:t>
      </w:r>
      <w:proofErr w:type="gramEnd"/>
      <w:r>
        <w:t xml:space="preserve"> Equal, GreaterThan, LessThan, LessThanOrEqual, GreaterThanOrEqual. Các toán tử này kế thừa Abstract Class Comparator và được tạo ra một lần duy nhất ở đầu chương trình để sử dụng </w:t>
      </w:r>
      <w:r w:rsidR="000E242E">
        <w:t xml:space="preserve">như ở </w:t>
      </w:r>
      <w:r>
        <w:fldChar w:fldCharType="begin"/>
      </w:r>
      <w:r>
        <w:instrText xml:space="preserve"> REF _Ref515733504 \h </w:instrText>
      </w:r>
      <w:r>
        <w:fldChar w:fldCharType="separate"/>
      </w:r>
      <w:r w:rsidR="00C32F9A">
        <w:t xml:space="preserve">Sơ đồ </w:t>
      </w:r>
      <w:r w:rsidR="00C32F9A">
        <w:rPr>
          <w:noProof/>
        </w:rPr>
        <w:t>4</w:t>
      </w:r>
      <w:r w:rsidR="00C32F9A">
        <w:noBreakHyphen/>
      </w:r>
      <w:r w:rsidR="00C32F9A">
        <w:rPr>
          <w:noProof/>
        </w:rPr>
        <w:t>3</w:t>
      </w:r>
      <w:r>
        <w:fldChar w:fldCharType="end"/>
      </w:r>
      <w:r>
        <w:t>. Nói cách khác đây là một Global Helper Class</w:t>
      </w:r>
      <w:r w:rsidR="00F8027C">
        <w:t>.</w:t>
      </w:r>
    </w:p>
    <w:p w14:paraId="5AC7A574" w14:textId="77777777" w:rsidR="008B435D" w:rsidRDefault="008B435D" w:rsidP="00A42CF7">
      <w:pPr>
        <w:pStyle w:val="K-Bullet-"/>
        <w:keepNext/>
        <w:numPr>
          <w:ilvl w:val="0"/>
          <w:numId w:val="0"/>
        </w:numPr>
        <w:jc w:val="center"/>
      </w:pPr>
      <w:r w:rsidRPr="008B435D">
        <w:rPr>
          <w:b/>
          <w:noProof/>
          <w:szCs w:val="26"/>
        </w:rPr>
        <w:drawing>
          <wp:inline distT="0" distB="0" distL="0" distR="0" wp14:anchorId="392094D3" wp14:editId="31FA43C3">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14:paraId="38233E83" w14:textId="6C013333" w:rsidR="008B435D" w:rsidRDefault="008B435D" w:rsidP="008B435D">
      <w:pPr>
        <w:pStyle w:val="Caption"/>
      </w:pPr>
      <w:bookmarkStart w:id="370" w:name="_Ref515733504"/>
      <w:bookmarkStart w:id="371" w:name="_Toc517720118"/>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3</w:t>
      </w:r>
      <w:r w:rsidR="00932977">
        <w:fldChar w:fldCharType="end"/>
      </w:r>
      <w:bookmarkEnd w:id="370"/>
      <w:r>
        <w:t xml:space="preserve"> </w:t>
      </w:r>
      <w:r w:rsidRPr="00917CC0">
        <w:rPr>
          <w:noProof/>
        </w:rPr>
        <w:t xml:space="preserve">Sơ đồ lớp của </w:t>
      </w:r>
      <w:r w:rsidRPr="008B435D">
        <w:t>Comparator</w:t>
      </w:r>
      <w:bookmarkEnd w:id="371"/>
    </w:p>
    <w:p w14:paraId="3B220C98" w14:textId="77777777" w:rsidR="008B435D" w:rsidRPr="008B435D" w:rsidRDefault="008B435D" w:rsidP="008B435D"/>
    <w:p w14:paraId="2449F75E" w14:textId="77777777" w:rsidR="008B435D" w:rsidRDefault="008B435D" w:rsidP="0043499F">
      <w:pPr>
        <w:keepNext/>
        <w:ind w:firstLine="0"/>
        <w:jc w:val="center"/>
      </w:pPr>
      <w:r>
        <w:rPr>
          <w:noProof/>
        </w:rPr>
        <mc:AlternateContent>
          <mc:Choice Requires="wps">
            <w:drawing>
              <wp:inline distT="0" distB="0" distL="0" distR="0" wp14:anchorId="690652E6" wp14:editId="32A73133">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F835E" w14:textId="77777777" w:rsidR="004D5133" w:rsidRDefault="004D5133" w:rsidP="00555AFF">
                            <w:pPr>
                              <w:autoSpaceDE w:val="0"/>
                              <w:autoSpaceDN w:val="0"/>
                              <w:adjustRightInd w:val="0"/>
                              <w:spacing w:after="0" w:line="276" w:lineRule="auto"/>
                              <w:ind w:left="720" w:firstLine="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4D5133" w:rsidRDefault="004D513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4D5133" w:rsidRDefault="004D513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4D5133" w:rsidRDefault="004D513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4D5133" w:rsidRDefault="004D513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getFlag(FlagId) &gt;= value;</w:t>
                            </w:r>
                          </w:p>
                          <w:p w14:paraId="7E763D67" w14:textId="77777777" w:rsidR="004D5133" w:rsidRDefault="004D513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4D5133" w:rsidRDefault="004D5133"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690652E6" id="Text Box 193" o:spid="_x0000_s1179"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L0tTun4CAAAMBQAA&#10;DgAAAAAAAAAAAAAAAAAuAgAAZHJzL2Uyb0RvYy54bWxQSwECLQAUAAYACAAAACEAEhvdGdoAAAAF&#10;AQAADwAAAAAAAAAAAAAAAADYBAAAZHJzL2Rvd25yZXYueG1sUEsFBgAAAAAEAAQA8wAAAN8FAAAA&#10;AA==&#10;" filled="f" strokeweight=".48pt">
                <v:textbox inset="0,0,0,0">
                  <w:txbxContent>
                    <w:p w14:paraId="7BAF835E" w14:textId="77777777" w:rsidR="004D5133" w:rsidRDefault="004D5133" w:rsidP="00555AFF">
                      <w:pPr>
                        <w:autoSpaceDE w:val="0"/>
                        <w:autoSpaceDN w:val="0"/>
                        <w:adjustRightInd w:val="0"/>
                        <w:spacing w:after="0" w:line="276" w:lineRule="auto"/>
                        <w:ind w:left="720" w:firstLine="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4D5133" w:rsidRDefault="004D513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4D5133" w:rsidRDefault="004D513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4D5133" w:rsidRDefault="004D513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4D5133" w:rsidRDefault="004D513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getFlag(FlagId) &gt;= value;</w:t>
                      </w:r>
                    </w:p>
                    <w:p w14:paraId="7E763D67" w14:textId="77777777" w:rsidR="004D5133" w:rsidRDefault="004D513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4D5133" w:rsidRDefault="004D5133"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v:textbox>
                <w10:anchorlock/>
              </v:shape>
            </w:pict>
          </mc:Fallback>
        </mc:AlternateContent>
      </w:r>
    </w:p>
    <w:p w14:paraId="44A383F3" w14:textId="2DD1B0FB" w:rsidR="004A71F6" w:rsidRDefault="008B435D" w:rsidP="008B435D">
      <w:pPr>
        <w:pStyle w:val="Caption"/>
        <w:rPr>
          <w:sz w:val="26"/>
          <w:szCs w:val="26"/>
        </w:rPr>
      </w:pPr>
      <w:bookmarkStart w:id="372" w:name="_Toc517720111"/>
      <w:r>
        <w:t xml:space="preserve">Mã </w:t>
      </w:r>
      <w:r>
        <w:fldChar w:fldCharType="begin"/>
      </w:r>
      <w:r>
        <w:instrText xml:space="preserve"> SEQ Mã \* ARABIC </w:instrText>
      </w:r>
      <w:r>
        <w:fldChar w:fldCharType="separate"/>
      </w:r>
      <w:r w:rsidR="00C32F9A">
        <w:rPr>
          <w:noProof/>
        </w:rPr>
        <w:t>1</w:t>
      </w:r>
      <w:r>
        <w:fldChar w:fldCharType="end"/>
      </w:r>
      <w:r>
        <w:rPr>
          <w:noProof/>
        </w:rPr>
        <w:t xml:space="preserve"> </w:t>
      </w:r>
      <w:r>
        <w:rPr>
          <w:sz w:val="26"/>
          <w:szCs w:val="26"/>
        </w:rPr>
        <w:t>Minh họa một Comparator</w:t>
      </w:r>
      <w:bookmarkEnd w:id="372"/>
    </w:p>
    <w:p w14:paraId="5009E0F6" w14:textId="77777777" w:rsidR="008B435D" w:rsidRPr="008B435D" w:rsidRDefault="008B435D" w:rsidP="008B435D"/>
    <w:p w14:paraId="2608157C" w14:textId="493EB80B" w:rsidR="008B435D" w:rsidRDefault="008B435D" w:rsidP="008B435D">
      <w:pPr>
        <w:pStyle w:val="K-Bullet-"/>
      </w:pPr>
      <w:proofErr w:type="gramStart"/>
      <w:r w:rsidRPr="00502A43">
        <w:t>Action</w:t>
      </w:r>
      <w:r w:rsidRPr="00091982">
        <w:t>:</w:t>
      </w:r>
      <w:proofErr w:type="gramEnd"/>
      <w:r w:rsidRPr="00091982">
        <w:t xml:space="preserve"> Là một hành động sẽ tác động lên một GameObject trong hệ thống khi sự kiện được kích hoạt (ví dụ như ẩn, hiện, di chuyển vị trí, thu nhỏ, phóng to,…). Các class này</w:t>
      </w:r>
      <w:r>
        <w:t xml:space="preserve"> kế thừa class Action Type là Base Abstract Class cho các Action này </w:t>
      </w:r>
      <w:r w:rsidR="009A78C6">
        <w:t xml:space="preserve">như ở </w:t>
      </w:r>
      <w:r w:rsidR="00CE082D">
        <w:fldChar w:fldCharType="begin"/>
      </w:r>
      <w:r w:rsidR="00CE082D">
        <w:instrText xml:space="preserve"> REF _Ref515733619 \h </w:instrText>
      </w:r>
      <w:r w:rsidR="00CE082D">
        <w:fldChar w:fldCharType="separate"/>
      </w:r>
      <w:r w:rsidR="00C32F9A">
        <w:t xml:space="preserve">Sơ đồ </w:t>
      </w:r>
      <w:r w:rsidR="00C32F9A">
        <w:rPr>
          <w:noProof/>
        </w:rPr>
        <w:t>4</w:t>
      </w:r>
      <w:r w:rsidR="00C32F9A">
        <w:noBreakHyphen/>
      </w:r>
      <w:r w:rsidR="00C32F9A">
        <w:rPr>
          <w:noProof/>
        </w:rPr>
        <w:t>4</w:t>
      </w:r>
      <w:r w:rsidR="00CE082D">
        <w:fldChar w:fldCharType="end"/>
      </w:r>
      <w:r w:rsidR="00F8027C">
        <w:t>.</w:t>
      </w:r>
    </w:p>
    <w:p w14:paraId="1F2D00E7" w14:textId="77777777" w:rsidR="008B435D" w:rsidRDefault="008B435D" w:rsidP="00BB1628">
      <w:pPr>
        <w:keepNext/>
        <w:ind w:firstLine="0"/>
        <w:jc w:val="center"/>
      </w:pPr>
      <w:r w:rsidRPr="00855C93">
        <w:rPr>
          <w:noProof/>
        </w:rPr>
        <w:lastRenderedPageBreak/>
        <w:drawing>
          <wp:inline distT="0" distB="0" distL="0" distR="0" wp14:anchorId="53173DBB" wp14:editId="3DA7FE5C">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14:paraId="1C886301" w14:textId="6A3F9AAE" w:rsidR="008B435D" w:rsidRDefault="008B435D" w:rsidP="008B435D">
      <w:pPr>
        <w:pStyle w:val="Caption"/>
      </w:pPr>
      <w:bookmarkStart w:id="373" w:name="_Ref515733619"/>
      <w:bookmarkStart w:id="374" w:name="_Toc517720119"/>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4</w:t>
      </w:r>
      <w:r w:rsidR="00932977">
        <w:fldChar w:fldCharType="end"/>
      </w:r>
      <w:bookmarkEnd w:id="373"/>
      <w:r>
        <w:rPr>
          <w:noProof/>
        </w:rPr>
        <w:t xml:space="preserve"> </w:t>
      </w:r>
      <w:r>
        <w:t>Sơ đồ lớp của Action</w:t>
      </w:r>
      <w:bookmarkEnd w:id="374"/>
    </w:p>
    <w:p w14:paraId="374AE2F9" w14:textId="77777777" w:rsidR="008B435D" w:rsidRDefault="008B435D" w:rsidP="008B435D"/>
    <w:p w14:paraId="4EF23A7B" w14:textId="77777777" w:rsidR="008B435D" w:rsidRDefault="008B435D" w:rsidP="00DE2F14">
      <w:pPr>
        <w:keepNext/>
        <w:ind w:firstLine="0"/>
        <w:jc w:val="center"/>
      </w:pPr>
      <w:r>
        <w:rPr>
          <w:noProof/>
        </w:rPr>
        <mc:AlternateContent>
          <mc:Choice Requires="wps">
            <w:drawing>
              <wp:inline distT="0" distB="0" distL="0" distR="0" wp14:anchorId="70D5D793" wp14:editId="1105E39A">
                <wp:extent cx="5343525" cy="1200150"/>
                <wp:effectExtent l="0" t="0" r="28575" b="1905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525" cy="1200150"/>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FA83F8" w14:textId="77777777" w:rsidR="004D5133" w:rsidRPr="00665AE1" w:rsidRDefault="004D5133" w:rsidP="00DE2F14">
                            <w:pPr>
                              <w:autoSpaceDE w:val="0"/>
                              <w:autoSpaceDN w:val="0"/>
                              <w:adjustRightInd w:val="0"/>
                              <w:spacing w:after="0" w:line="276" w:lineRule="auto"/>
                              <w:ind w:firstLine="0"/>
                              <w:rPr>
                                <w:rFonts w:ascii="Consolas" w:hAnsi="Consolas" w:cs="Consolas"/>
                                <w:color w:val="000000"/>
                                <w:sz w:val="19"/>
                                <w:szCs w:val="19"/>
                              </w:rPr>
                            </w:pP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4D5133" w:rsidRPr="00665AE1" w:rsidRDefault="004D513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4D5133" w:rsidRPr="00665AE1" w:rsidRDefault="004D513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4D5133" w:rsidRPr="00665AE1" w:rsidRDefault="004D513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4D5133" w:rsidRPr="00665AE1" w:rsidRDefault="004D513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00"/>
                                <w:sz w:val="19"/>
                                <w:szCs w:val="19"/>
                              </w:rPr>
                              <w:t>gameObject.transform.Rotate</w:t>
                            </w:r>
                            <w:proofErr w:type="gramEnd"/>
                            <w:r w:rsidRPr="00665AE1">
                              <w:rPr>
                                <w:rFonts w:ascii="Consolas" w:hAnsi="Consolas" w:cs="Consolas"/>
                                <w:color w:val="000000"/>
                                <w:sz w:val="19"/>
                                <w:szCs w:val="19"/>
                              </w:rPr>
                              <w:t>(0, 0, 30 * Time.deltaTime, Space.World);</w:t>
                            </w:r>
                          </w:p>
                          <w:p w14:paraId="2D6F2FEB" w14:textId="77777777" w:rsidR="004D5133" w:rsidRPr="00665AE1" w:rsidRDefault="004D513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4D5133" w:rsidRPr="00665AE1" w:rsidRDefault="004D5133"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70D5D793" id="Text Box 33" o:spid="_x0000_s1180" type="#_x0000_t202" style="width:420.75pt;height: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" filled="f" strokeweight=".48pt">
                <v:textbox inset="0,0,0,0">
                  <w:txbxContent>
                    <w:p w14:paraId="18FA83F8" w14:textId="77777777" w:rsidR="004D5133" w:rsidRPr="00665AE1" w:rsidRDefault="004D5133" w:rsidP="00DE2F14">
                      <w:pPr>
                        <w:autoSpaceDE w:val="0"/>
                        <w:autoSpaceDN w:val="0"/>
                        <w:adjustRightInd w:val="0"/>
                        <w:spacing w:after="0" w:line="276" w:lineRule="auto"/>
                        <w:ind w:firstLine="0"/>
                        <w:rPr>
                          <w:rFonts w:ascii="Consolas" w:hAnsi="Consolas" w:cs="Consolas"/>
                          <w:color w:val="000000"/>
                          <w:sz w:val="19"/>
                          <w:szCs w:val="19"/>
                        </w:rPr>
                      </w:pP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4D5133" w:rsidRPr="00665AE1" w:rsidRDefault="004D513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4D5133" w:rsidRPr="00665AE1" w:rsidRDefault="004D513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4D5133" w:rsidRPr="00665AE1" w:rsidRDefault="004D513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4D5133" w:rsidRPr="00665AE1" w:rsidRDefault="004D513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00"/>
                          <w:sz w:val="19"/>
                          <w:szCs w:val="19"/>
                        </w:rPr>
                        <w:t>gameObject.transform.Rotate</w:t>
                      </w:r>
                      <w:proofErr w:type="gramEnd"/>
                      <w:r w:rsidRPr="00665AE1">
                        <w:rPr>
                          <w:rFonts w:ascii="Consolas" w:hAnsi="Consolas" w:cs="Consolas"/>
                          <w:color w:val="000000"/>
                          <w:sz w:val="19"/>
                          <w:szCs w:val="19"/>
                        </w:rPr>
                        <w:t>(0, 0, 30 * Time.deltaTime, Space.World);</w:t>
                      </w:r>
                    </w:p>
                    <w:p w14:paraId="2D6F2FEB" w14:textId="77777777" w:rsidR="004D5133" w:rsidRPr="00665AE1" w:rsidRDefault="004D513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4D5133" w:rsidRPr="00665AE1" w:rsidRDefault="004D5133"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14:paraId="3DBA5A39" w14:textId="7129F49B" w:rsidR="00CE082D" w:rsidRDefault="008B435D" w:rsidP="00F8027C">
      <w:pPr>
        <w:pStyle w:val="Caption"/>
        <w:rPr>
          <w:noProof/>
        </w:rPr>
      </w:pPr>
      <w:bookmarkStart w:id="375" w:name="_Toc517720112"/>
      <w:r>
        <w:t xml:space="preserve">Mã </w:t>
      </w:r>
      <w:r>
        <w:fldChar w:fldCharType="begin"/>
      </w:r>
      <w:r>
        <w:instrText xml:space="preserve"> SEQ Mã \* ARABIC </w:instrText>
      </w:r>
      <w:r>
        <w:fldChar w:fldCharType="separate"/>
      </w:r>
      <w:r w:rsidR="00C32F9A">
        <w:rPr>
          <w:noProof/>
        </w:rPr>
        <w:t>2</w:t>
      </w:r>
      <w:r>
        <w:fldChar w:fldCharType="end"/>
      </w:r>
      <w:r>
        <w:rPr>
          <w:noProof/>
        </w:rPr>
        <w:t xml:space="preserve"> Minh họa một Action</w:t>
      </w:r>
      <w:bookmarkEnd w:id="375"/>
    </w:p>
    <w:p w14:paraId="312418DF" w14:textId="77777777" w:rsidR="00F8027C" w:rsidRPr="00F8027C" w:rsidRDefault="00F8027C" w:rsidP="00F8027C"/>
    <w:p w14:paraId="50DAE685" w14:textId="77777777" w:rsidR="00CE082D" w:rsidRPr="007E190E" w:rsidRDefault="00CE082D" w:rsidP="00CE082D">
      <w:pPr>
        <w:pStyle w:val="K-Bullet-"/>
      </w:pPr>
      <w:bookmarkStart w:id="376" w:name="_Hlk515631666"/>
      <w:r w:rsidRPr="007E190E">
        <w:t>Post-</w:t>
      </w:r>
      <w:proofErr w:type="gramStart"/>
      <w:r w:rsidRPr="007E190E">
        <w:t>actions:</w:t>
      </w:r>
      <w:proofErr w:type="gramEnd"/>
      <w:r w:rsidRPr="007E190E">
        <w:t xml:space="preserve"> Là chuỗi các hành động dùng để cập nhật các phần tử của Dictionary Flags sau khi Action của Event được thực hiện. Đây là cơ chể để thực hiện việc kích hoạt liên hoàn sự kiện trong hệ thống. Vì Dictionary Flags sẽ luôn được thăm qua mỗi lần lặp Update, dựa vào trạng thái cờ mà sẽ kích hoạt sự kiện, nếu một sự kiện được kích hoạt, sau đó Post-actions cập nhật lại Dictionary Flags tạo ra một tổ hợp trạng thái mới kích hoạt một sự kiện khác, từ đó tạo ra hiệu ứng liên hoàn. </w:t>
      </w:r>
      <w:bookmarkEnd w:id="376"/>
    </w:p>
    <w:p w14:paraId="0920C2A0" w14:textId="41C27276" w:rsidR="00CE082D" w:rsidRDefault="00CE082D" w:rsidP="00977108">
      <w:pPr>
        <w:pStyle w:val="K-Bullet-"/>
      </w:pPr>
      <w:proofErr w:type="gramStart"/>
      <w:r w:rsidRPr="007E190E">
        <w:t>Operator</w:t>
      </w:r>
      <w:r>
        <w:t>:</w:t>
      </w:r>
      <w:proofErr w:type="gramEnd"/>
      <w:r>
        <w:t xml:space="preserve"> Mỗi hành động trong Post-actions là một Operator (cộng, trừ, nhân, chia, gán,…) tác động đến giá trị của Dictionary Flags</w:t>
      </w:r>
      <w:r w:rsidR="00341082">
        <w:t xml:space="preserve"> như </w:t>
      </w:r>
      <w:r w:rsidR="00341082">
        <w:fldChar w:fldCharType="begin"/>
      </w:r>
      <w:r w:rsidR="00341082">
        <w:instrText xml:space="preserve"> REF _Ref515733962 \h </w:instrText>
      </w:r>
      <w:r w:rsidR="00341082">
        <w:fldChar w:fldCharType="separate"/>
      </w:r>
      <w:r w:rsidR="00C32F9A">
        <w:t xml:space="preserve">Sơ đồ </w:t>
      </w:r>
      <w:r w:rsidR="00C32F9A">
        <w:rPr>
          <w:noProof/>
        </w:rPr>
        <w:t>4</w:t>
      </w:r>
      <w:r w:rsidR="00C32F9A">
        <w:noBreakHyphen/>
      </w:r>
      <w:r w:rsidR="00C32F9A">
        <w:rPr>
          <w:noProof/>
        </w:rPr>
        <w:t>5</w:t>
      </w:r>
      <w:r w:rsidR="00341082">
        <w:fldChar w:fldCharType="end"/>
      </w:r>
      <w:r w:rsidR="00F8027C">
        <w:t>.</w:t>
      </w:r>
    </w:p>
    <w:p w14:paraId="48D71F82" w14:textId="77777777" w:rsidR="00CE082D" w:rsidRDefault="00CE082D" w:rsidP="00977108">
      <w:pPr>
        <w:pStyle w:val="K-Bullet-"/>
        <w:keepNext/>
        <w:numPr>
          <w:ilvl w:val="0"/>
          <w:numId w:val="0"/>
        </w:numPr>
        <w:jc w:val="center"/>
      </w:pPr>
      <w:r w:rsidRPr="00665AE1">
        <w:rPr>
          <w:noProof/>
        </w:rPr>
        <w:lastRenderedPageBreak/>
        <w:drawing>
          <wp:inline distT="0" distB="0" distL="0" distR="0" wp14:anchorId="0A128B70" wp14:editId="047BF1CD">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14:paraId="7FE09E95" w14:textId="0F2340C6" w:rsidR="00CE082D" w:rsidRDefault="00CE082D" w:rsidP="00CE082D">
      <w:pPr>
        <w:pStyle w:val="Caption"/>
      </w:pPr>
      <w:bookmarkStart w:id="377" w:name="_Ref515733962"/>
      <w:bookmarkStart w:id="378" w:name="_Toc517720120"/>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5</w:t>
      </w:r>
      <w:r w:rsidR="00932977">
        <w:fldChar w:fldCharType="end"/>
      </w:r>
      <w:bookmarkEnd w:id="377"/>
      <w:r>
        <w:rPr>
          <w:noProof/>
        </w:rPr>
        <w:t xml:space="preserve"> Sơ đồ lớp của Operator</w:t>
      </w:r>
      <w:bookmarkEnd w:id="378"/>
    </w:p>
    <w:p w14:paraId="6730AA98" w14:textId="77777777" w:rsidR="00CE082D" w:rsidRDefault="00CE082D" w:rsidP="00CE082D"/>
    <w:p w14:paraId="510D7BC9" w14:textId="77777777" w:rsidR="00CE082D" w:rsidRDefault="00CE082D" w:rsidP="00977108">
      <w:pPr>
        <w:keepNext/>
        <w:ind w:firstLine="0"/>
        <w:jc w:val="center"/>
      </w:pPr>
      <w:r>
        <w:rPr>
          <w:noProof/>
        </w:rPr>
        <mc:AlternateContent>
          <mc:Choice Requires="wps">
            <w:drawing>
              <wp:inline distT="0" distB="0" distL="0" distR="0" wp14:anchorId="21F7FC19" wp14:editId="457DC0EE">
                <wp:extent cx="56007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CF7675" w14:textId="77777777" w:rsidR="004D5133" w:rsidRDefault="004D5133" w:rsidP="00977108">
                            <w:pPr>
                              <w:autoSpaceDE w:val="0"/>
                              <w:autoSpaceDN w:val="0"/>
                              <w:adjustRightInd w:val="0"/>
                              <w:spacing w:after="0" w:line="276" w:lineRule="auto"/>
                              <w:ind w:left="63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4D5133" w:rsidRDefault="004D513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4D5133" w:rsidRDefault="004D513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4D5133" w:rsidRDefault="004D513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4D5133" w:rsidRDefault="004D513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setFlag(FlagId, Global.getFlag(FlagId) % value);</w:t>
                            </w:r>
                          </w:p>
                          <w:p w14:paraId="20D7ADF3" w14:textId="77777777" w:rsidR="004D5133" w:rsidRDefault="004D513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4D5133" w:rsidRPr="00665AE1" w:rsidRDefault="004D5133"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21F7FC19" id="Text Box 197" o:spid="_x0000_s1181" type="#_x0000_t202" style="width:441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" filled="f" strokeweight=".48pt">
                <v:textbox inset="0,0,0,0">
                  <w:txbxContent>
                    <w:p w14:paraId="66CF7675" w14:textId="77777777" w:rsidR="004D5133" w:rsidRDefault="004D5133" w:rsidP="00977108">
                      <w:pPr>
                        <w:autoSpaceDE w:val="0"/>
                        <w:autoSpaceDN w:val="0"/>
                        <w:adjustRightInd w:val="0"/>
                        <w:spacing w:after="0" w:line="276" w:lineRule="auto"/>
                        <w:ind w:left="63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4D5133" w:rsidRDefault="004D513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4D5133" w:rsidRDefault="004D513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4D5133" w:rsidRDefault="004D513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4D5133" w:rsidRDefault="004D513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setFlag(FlagId, Global.getFlag(FlagId) % value);</w:t>
                      </w:r>
                    </w:p>
                    <w:p w14:paraId="20D7ADF3" w14:textId="77777777" w:rsidR="004D5133" w:rsidRDefault="004D513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4D5133" w:rsidRPr="00665AE1" w:rsidRDefault="004D5133"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14:paraId="0D529D72" w14:textId="590F54F0" w:rsidR="00CE082D" w:rsidRDefault="00CE082D" w:rsidP="00CE082D">
      <w:pPr>
        <w:pStyle w:val="Caption"/>
      </w:pPr>
      <w:bookmarkStart w:id="379" w:name="_Toc517720113"/>
      <w:r>
        <w:t xml:space="preserve">Mã </w:t>
      </w:r>
      <w:r>
        <w:fldChar w:fldCharType="begin"/>
      </w:r>
      <w:r>
        <w:instrText xml:space="preserve"> SEQ Mã \* ARABIC </w:instrText>
      </w:r>
      <w:r>
        <w:fldChar w:fldCharType="separate"/>
      </w:r>
      <w:r w:rsidR="00C32F9A">
        <w:rPr>
          <w:noProof/>
        </w:rPr>
        <w:t>3</w:t>
      </w:r>
      <w:r>
        <w:fldChar w:fldCharType="end"/>
      </w:r>
      <w:r>
        <w:rPr>
          <w:noProof/>
        </w:rPr>
        <w:t xml:space="preserve"> </w:t>
      </w:r>
      <w:r>
        <w:t>Minh họa một Operator</w:t>
      </w:r>
      <w:bookmarkEnd w:id="379"/>
    </w:p>
    <w:p w14:paraId="356EE692" w14:textId="77777777" w:rsidR="00061D35" w:rsidRDefault="00061D35" w:rsidP="00061D35">
      <w:pPr>
        <w:pStyle w:val="Heading3"/>
      </w:pPr>
      <w:bookmarkStart w:id="380" w:name="_Toc517792142"/>
      <w:bookmarkStart w:id="381" w:name="_Ref517858679"/>
      <w:r>
        <w:t>Giao tiếp giữa các thiết bị tương tác</w:t>
      </w:r>
      <w:bookmarkEnd w:id="380"/>
      <w:bookmarkEnd w:id="381"/>
    </w:p>
    <w:p w14:paraId="7A9045CE" w14:textId="77777777" w:rsidR="00932977" w:rsidRDefault="00932977" w:rsidP="00143180">
      <w:pPr>
        <w:pStyle w:val="Problem"/>
        <w:rPr>
          <w:lang w:val="en-US"/>
        </w:rPr>
      </w:pPr>
      <w:r>
        <w:rPr>
          <w:lang w:val="en-US"/>
        </w:rPr>
        <w:t>Đặt vấn đề</w:t>
      </w:r>
    </w:p>
    <w:p w14:paraId="0BD2D6B7" w14:textId="77777777"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 xml:space="preserve">Vậy các module đấy giao tiếp với nhau như thế nào, thông qua phương thức </w:t>
      </w:r>
      <w:proofErr w:type="gramStart"/>
      <w:r>
        <w:rPr>
          <w:lang w:val="en-US"/>
        </w:rPr>
        <w:t>nào ?</w:t>
      </w:r>
      <w:proofErr w:type="gramEnd"/>
    </w:p>
    <w:p w14:paraId="2AA727EC" w14:textId="378E90C2" w:rsidR="00932977" w:rsidRPr="00487265" w:rsidRDefault="00424A10" w:rsidP="00487265">
      <w:pPr>
        <w:pStyle w:val="Solution"/>
        <w:rPr>
          <w:lang w:val="en-US"/>
        </w:rPr>
      </w:pPr>
      <w:r>
        <w:rPr>
          <w:lang w:val="en-US"/>
        </w:rPr>
        <w:t>Giải pháp</w:t>
      </w:r>
    </w:p>
    <w:p w14:paraId="69B3645F" w14:textId="77777777" w:rsidR="00932977" w:rsidRDefault="00932977" w:rsidP="006E1968">
      <w:pPr>
        <w:keepNext/>
        <w:ind w:firstLine="0"/>
        <w:jc w:val="center"/>
      </w:pPr>
      <w:r w:rsidRPr="00932977">
        <w:rPr>
          <w:noProof/>
        </w:rPr>
        <w:lastRenderedPageBreak/>
        <mc:AlternateContent>
          <mc:Choice Requires="wpg">
            <w:drawing>
              <wp:inline distT="0" distB="0" distL="0" distR="0" wp14:anchorId="282CCA14" wp14:editId="595118DC">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FB6E3B4" w14:textId="77777777" w:rsidR="004D5133" w:rsidRDefault="004D5133" w:rsidP="00487265">
                                <w:pPr>
                                  <w:pStyle w:val="NormalWeb"/>
                                  <w:spacing w:after="101" w:line="216" w:lineRule="auto"/>
                                  <w:ind w:firstLine="0"/>
                                  <w:jc w:val="center"/>
                                </w:pPr>
                                <w:r>
                                  <w:rPr>
                                    <w:color w:val="FFFFFF" w:themeColor="light1"/>
                                    <w:kern w:val="24"/>
                                  </w:rPr>
                                  <w:t>Module A</w:t>
                                </w:r>
                              </w:p>
                              <w:p w14:paraId="464A40DD" w14:textId="77777777" w:rsidR="004D5133" w:rsidRDefault="004D5133" w:rsidP="00487265">
                                <w:pPr>
                                  <w:pStyle w:val="NormalWeb"/>
                                  <w:spacing w:after="101" w:line="216" w:lineRule="auto"/>
                                  <w:ind w:firstLine="0"/>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0F99AFDE" w14:textId="77777777" w:rsidR="004D5133" w:rsidRDefault="004D5133" w:rsidP="00C705C5">
                                <w:pPr>
                                  <w:pStyle w:val="NormalWeb"/>
                                  <w:spacing w:after="101" w:line="216" w:lineRule="auto"/>
                                  <w:ind w:firstLine="0"/>
                                  <w:jc w:val="center"/>
                                </w:pPr>
                                <w:r>
                                  <w:rPr>
                                    <w:color w:val="FFFFFF" w:themeColor="light1"/>
                                    <w:kern w:val="24"/>
                                  </w:rPr>
                                  <w:t>Module B</w:t>
                                </w:r>
                              </w:p>
                              <w:p w14:paraId="15FC9D69" w14:textId="77777777" w:rsidR="004D5133" w:rsidRDefault="004D5133" w:rsidP="00487265">
                                <w:pPr>
                                  <w:pStyle w:val="NormalWeb"/>
                                  <w:spacing w:after="101" w:line="216" w:lineRule="auto"/>
                                  <w:ind w:firstLine="0"/>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3D15653" w14:textId="77777777" w:rsidR="004D5133" w:rsidRDefault="004D5133" w:rsidP="00487265">
                                <w:pPr>
                                  <w:pStyle w:val="NormalWeb"/>
                                  <w:spacing w:after="101" w:line="216" w:lineRule="auto"/>
                                  <w:ind w:firstLine="0"/>
                                  <w:jc w:val="center"/>
                                </w:pPr>
                                <w:r>
                                  <w:rPr>
                                    <w:color w:val="FFFFFF" w:themeColor="light1"/>
                                    <w:kern w:val="24"/>
                                  </w:rPr>
                                  <w:t>Module C</w:t>
                                </w:r>
                              </w:p>
                              <w:p w14:paraId="60E964B3" w14:textId="77777777" w:rsidR="004D5133" w:rsidRDefault="004D5133" w:rsidP="00487265">
                                <w:pPr>
                                  <w:pStyle w:val="NormalWeb"/>
                                  <w:spacing w:after="101" w:line="216" w:lineRule="auto"/>
                                  <w:ind w:firstLine="0"/>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82CCA14" id="Group 15" o:spid="_x0000_s1182"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VwXqQ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">
                <v:group id="_x0000_s1183"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84"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85"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14:paraId="1FB6E3B4" w14:textId="77777777" w:rsidR="004D5133" w:rsidRDefault="004D5133" w:rsidP="00487265">
                          <w:pPr>
                            <w:pStyle w:val="NormalWeb"/>
                            <w:spacing w:after="101" w:line="216" w:lineRule="auto"/>
                            <w:ind w:firstLine="0"/>
                            <w:jc w:val="center"/>
                          </w:pPr>
                          <w:r>
                            <w:rPr>
                              <w:color w:val="FFFFFF" w:themeColor="light1"/>
                              <w:kern w:val="24"/>
                            </w:rPr>
                            <w:t>Module A</w:t>
                          </w:r>
                        </w:p>
                        <w:p w14:paraId="464A40DD" w14:textId="77777777" w:rsidR="004D5133" w:rsidRDefault="004D5133" w:rsidP="00487265">
                          <w:pPr>
                            <w:pStyle w:val="NormalWeb"/>
                            <w:spacing w:after="101" w:line="216" w:lineRule="auto"/>
                            <w:ind w:firstLine="0"/>
                            <w:jc w:val="center"/>
                          </w:pPr>
                          <w:r>
                            <w:rPr>
                              <w:color w:val="FFFFFF" w:themeColor="light1"/>
                              <w:kern w:val="24"/>
                            </w:rPr>
                            <w:t>Trung tâm xử lý và render</w:t>
                          </w:r>
                        </w:p>
                      </w:txbxContent>
                    </v:textbox>
                  </v:shape>
                </v:group>
                <v:group id="Group 43" o:spid="_x0000_s1186"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87"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88"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14:paraId="0F99AFDE" w14:textId="77777777" w:rsidR="004D5133" w:rsidRDefault="004D5133" w:rsidP="00C705C5">
                          <w:pPr>
                            <w:pStyle w:val="NormalWeb"/>
                            <w:spacing w:after="101" w:line="216" w:lineRule="auto"/>
                            <w:ind w:firstLine="0"/>
                            <w:jc w:val="center"/>
                          </w:pPr>
                          <w:r>
                            <w:rPr>
                              <w:color w:val="FFFFFF" w:themeColor="light1"/>
                              <w:kern w:val="24"/>
                            </w:rPr>
                            <w:t>Module B</w:t>
                          </w:r>
                        </w:p>
                        <w:p w14:paraId="15FC9D69" w14:textId="77777777" w:rsidR="004D5133" w:rsidRDefault="004D5133" w:rsidP="00487265">
                          <w:pPr>
                            <w:pStyle w:val="NormalWeb"/>
                            <w:spacing w:after="101" w:line="216" w:lineRule="auto"/>
                            <w:ind w:firstLine="0"/>
                            <w:jc w:val="center"/>
                          </w:pPr>
                          <w:r>
                            <w:rPr>
                              <w:color w:val="FFFFFF" w:themeColor="light1"/>
                              <w:kern w:val="24"/>
                            </w:rPr>
                            <w:t>Nhận dạng vật thể</w:t>
                          </w:r>
                        </w:p>
                      </w:txbxContent>
                    </v:textbox>
                  </v:shape>
                </v:group>
                <v:group id="Group 46" o:spid="_x0000_s1189"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90"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91"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14:paraId="13D15653" w14:textId="77777777" w:rsidR="004D5133" w:rsidRDefault="004D5133" w:rsidP="00487265">
                          <w:pPr>
                            <w:pStyle w:val="NormalWeb"/>
                            <w:spacing w:after="101" w:line="216" w:lineRule="auto"/>
                            <w:ind w:firstLine="0"/>
                            <w:jc w:val="center"/>
                          </w:pPr>
                          <w:r>
                            <w:rPr>
                              <w:color w:val="FFFFFF" w:themeColor="light1"/>
                              <w:kern w:val="24"/>
                            </w:rPr>
                            <w:t>Module C</w:t>
                          </w:r>
                        </w:p>
                        <w:p w14:paraId="60E964B3" w14:textId="77777777" w:rsidR="004D5133" w:rsidRDefault="004D5133" w:rsidP="00487265">
                          <w:pPr>
                            <w:pStyle w:val="NormalWeb"/>
                            <w:spacing w:after="101" w:line="216" w:lineRule="auto"/>
                            <w:ind w:firstLine="0"/>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92"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93"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14:paraId="221E6FF9" w14:textId="30012AE1" w:rsidR="00CE082D" w:rsidRDefault="00932977" w:rsidP="00932977">
      <w:pPr>
        <w:pStyle w:val="Caption"/>
      </w:pPr>
      <w:bookmarkStart w:id="382" w:name="_Ref515743831"/>
      <w:bookmarkStart w:id="383" w:name="_Toc517720121"/>
      <w:r>
        <w:t xml:space="preserve">Sơ đồ </w:t>
      </w:r>
      <w:r>
        <w:fldChar w:fldCharType="begin"/>
      </w:r>
      <w:r>
        <w:instrText xml:space="preserve"> STYLEREF 1 \s </w:instrText>
      </w:r>
      <w:r>
        <w:fldChar w:fldCharType="separate"/>
      </w:r>
      <w:r w:rsidR="00C32F9A">
        <w:rPr>
          <w:noProof/>
        </w:rPr>
        <w:t>4</w:t>
      </w:r>
      <w:r>
        <w:fldChar w:fldCharType="end"/>
      </w:r>
      <w:r>
        <w:noBreakHyphen/>
      </w:r>
      <w:r>
        <w:fldChar w:fldCharType="begin"/>
      </w:r>
      <w:r>
        <w:instrText xml:space="preserve"> SEQ Sơ_đồ \* ARABIC \s 1 </w:instrText>
      </w:r>
      <w:r>
        <w:fldChar w:fldCharType="separate"/>
      </w:r>
      <w:r w:rsidR="00C32F9A">
        <w:rPr>
          <w:noProof/>
        </w:rPr>
        <w:t>6</w:t>
      </w:r>
      <w:r>
        <w:fldChar w:fldCharType="end"/>
      </w:r>
      <w:bookmarkEnd w:id="382"/>
      <w:r>
        <w:rPr>
          <w:noProof/>
        </w:rPr>
        <w:t xml:space="preserve"> Cấu trúc module của hệ thống</w:t>
      </w:r>
      <w:bookmarkEnd w:id="383"/>
    </w:p>
    <w:p w14:paraId="04BA66AC" w14:textId="0FBA2A14"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rsidR="00C32F9A">
        <w:t xml:space="preserve">Sơ đồ </w:t>
      </w:r>
      <w:r w:rsidR="00C32F9A">
        <w:rPr>
          <w:noProof/>
        </w:rPr>
        <w:t>4</w:t>
      </w:r>
      <w:r w:rsidR="00C32F9A">
        <w:noBreakHyphen/>
      </w:r>
      <w:r w:rsidR="00C32F9A">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w:t>
      </w:r>
      <w:proofErr w:type="gramStart"/>
      <w:r w:rsidRPr="00952B31">
        <w:rPr>
          <w:lang w:val="en-US"/>
        </w:rPr>
        <w:t>ảnh  (</w:t>
      </w:r>
      <w:proofErr w:type="gramEnd"/>
      <w:r w:rsidRPr="00952B31">
        <w:rPr>
          <w:lang w:val="en-US"/>
        </w:rPr>
        <w:t xml:space="preserve">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7E018556" w14:textId="77777777"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1B651E91" w14:textId="77777777"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tọa độ truy vết được từ (B) để tiến hành căn chỉnh tọa độ phục vụ cho việc render hình ảnh</w:t>
      </w:r>
      <w:r w:rsidR="00F8027C">
        <w:rPr>
          <w:lang w:val="en-US"/>
        </w:rPr>
        <w:t>.</w:t>
      </w:r>
    </w:p>
    <w:p w14:paraId="115270ED" w14:textId="35EA98A5" w:rsidR="00471B86" w:rsidRPr="00D21151" w:rsidRDefault="00932977" w:rsidP="00D21151">
      <w:pPr>
        <w:rPr>
          <w:lang w:val="en-US"/>
        </w:rPr>
      </w:pPr>
      <w:r w:rsidRPr="00952B31">
        <w:rPr>
          <w:lang w:val="en-US"/>
        </w:rPr>
        <w:t xml:space="preserve">Module (A) và (C) chạy trên </w:t>
      </w:r>
      <w:r w:rsidR="00C77952">
        <w:rPr>
          <w:lang w:val="en-US"/>
        </w:rPr>
        <w:t>hai</w:t>
      </w:r>
      <w:r w:rsidRPr="00952B31">
        <w:rPr>
          <w:lang w:val="en-US"/>
        </w:rPr>
        <w:t xml:space="preserve"> thiết bị khác nhau và (A) đóng vai trò là server, (C) là client, giao tiếp với nhau theo kịch bản</w:t>
      </w:r>
    </w:p>
    <w:p w14:paraId="22C2FC2E" w14:textId="056A3D1F" w:rsidR="00CE082D" w:rsidRDefault="00471B86" w:rsidP="00F8027C">
      <w:r>
        <w:rPr>
          <w:rFonts w:eastAsia="Times New Roman"/>
          <w:szCs w:val="26"/>
        </w:rPr>
        <w:t xml:space="preserve">Ở đây, module (B) chỉ có nhiệm vụ gửi vị trí tọa độ vật thể truy vết được </w:t>
      </w:r>
      <w:r w:rsidR="00290369">
        <w:rPr>
          <w:rFonts w:eastAsia="Times New Roman"/>
          <w:szCs w:val="26"/>
        </w:rPr>
        <w:t>một</w:t>
      </w:r>
      <w:r>
        <w:rPr>
          <w:rFonts w:eastAsia="Times New Roman"/>
          <w:szCs w:val="26"/>
        </w:rPr>
        <w:t xml:space="preserve"> cách liên tục mà không cần quan tâm việc phản hồi, nên chúng em đã dùng phương thức </w:t>
      </w:r>
      <w:r>
        <w:rPr>
          <w:rFonts w:eastAsia="Times New Roman"/>
          <w:szCs w:val="26"/>
        </w:rPr>
        <w:lastRenderedPageBreak/>
        <w:t xml:space="preserve">gửi UDP, cụ thể là dùng tham số </w:t>
      </w:r>
      <w:proofErr w:type="gramStart"/>
      <w:r w:rsidRPr="005D4A35">
        <w:rPr>
          <w:rFonts w:eastAsia="Times New Roman"/>
          <w:szCs w:val="26"/>
        </w:rPr>
        <w:t>socket.SOCK</w:t>
      </w:r>
      <w:proofErr w:type="gramEnd"/>
      <w:r w:rsidRPr="005D4A35">
        <w:rPr>
          <w:rFonts w:eastAsia="Times New Roman"/>
          <w:szCs w:val="26"/>
        </w:rPr>
        <w:t>_DGRAM</w:t>
      </w:r>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14:paraId="2D514083" w14:textId="77777777" w:rsidR="00356E2C" w:rsidRDefault="00356E2C" w:rsidP="00356E2C">
      <w:pPr>
        <w:pStyle w:val="Heading3"/>
      </w:pPr>
      <w:bookmarkStart w:id="384" w:name="_Toc517792143"/>
      <w:r>
        <w:t>Xử lí hành động tương tác từ phía người dùng</w:t>
      </w:r>
      <w:bookmarkEnd w:id="384"/>
    </w:p>
    <w:p w14:paraId="2124A63A" w14:textId="77777777" w:rsidR="00356E2C" w:rsidRDefault="00356E2C" w:rsidP="00143180">
      <w:pPr>
        <w:pStyle w:val="Problem"/>
      </w:pPr>
      <w:r>
        <w:t>Đặt vấn đề</w:t>
      </w:r>
    </w:p>
    <w:p w14:paraId="1609C13C" w14:textId="77777777"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14:paraId="0F46DD30" w14:textId="77777777" w:rsidR="00356E2C" w:rsidRPr="007B2356" w:rsidRDefault="00356E2C" w:rsidP="00143180">
      <w:pPr>
        <w:pStyle w:val="Problem"/>
      </w:pPr>
      <w:r>
        <w:t>Giải pháp</w:t>
      </w:r>
    </w:p>
    <w:p w14:paraId="2CA02B5E" w14:textId="77777777"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14:paraId="17AC8014" w14:textId="77777777" w:rsidR="00356E2C" w:rsidRPr="007D769F" w:rsidRDefault="007D769F" w:rsidP="004D02B6">
      <w:pPr>
        <w:ind w:firstLine="0"/>
        <w:jc w:val="center"/>
        <w:rPr>
          <w:lang w:val="en-US"/>
        </w:rPr>
      </w:pPr>
      <w:r w:rsidRPr="007D769F">
        <w:rPr>
          <w:noProof/>
        </w:rPr>
        <mc:AlternateContent>
          <mc:Choice Requires="wpg">
            <w:drawing>
              <wp:inline distT="0" distB="0" distL="0" distR="0" wp14:anchorId="1733A796" wp14:editId="33B0DC0B">
                <wp:extent cx="2665223" cy="1927059"/>
                <wp:effectExtent l="0" t="0" r="20955" b="1651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665223" cy="1927059"/>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14:paraId="5F8C06CD" w14:textId="77777777" w:rsidR="004D5133" w:rsidRPr="007D769F" w:rsidRDefault="004D5133"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14:paraId="518D0802" w14:textId="77777777" w:rsidR="004D5133" w:rsidRPr="007D769F" w:rsidRDefault="004D5133"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14:paraId="0380C7B6" w14:textId="77777777" w:rsidR="004D5133" w:rsidRPr="007D769F" w:rsidRDefault="004D5133"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1733A796" id="_x0000_s1194" style="width:209.85pt;height:151.7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">
                <v:shape id="TextBox 14" o:spid="_x0000_s1195"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14:paraId="5F8C06CD" w14:textId="77777777" w:rsidR="004D5133" w:rsidRPr="007D769F" w:rsidRDefault="004D5133" w:rsidP="007D769F">
                        <w:pPr>
                          <w:pStyle w:val="NormalWeb"/>
                          <w:spacing w:after="0"/>
                          <w:ind w:firstLine="0"/>
                        </w:pPr>
                        <w:r w:rsidRPr="007D769F">
                          <w:rPr>
                            <w:rFonts w:cstheme="minorBidi"/>
                            <w:color w:val="000000"/>
                            <w:kern w:val="24"/>
                          </w:rPr>
                          <w:t>Y</w:t>
                        </w:r>
                      </w:p>
                    </w:txbxContent>
                  </v:textbox>
                </v:shape>
                <v:group id="Group 319" o:spid="_x0000_s1196"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197"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14:paraId="518D0802" w14:textId="77777777" w:rsidR="004D5133" w:rsidRPr="007D769F" w:rsidRDefault="004D5133" w:rsidP="007D769F">
                          <w:pPr>
                            <w:pStyle w:val="NormalWeb"/>
                            <w:spacing w:after="0"/>
                            <w:ind w:firstLine="0"/>
                          </w:pPr>
                          <w:r w:rsidRPr="007D769F">
                            <w:rPr>
                              <w:color w:val="000000"/>
                              <w:kern w:val="24"/>
                            </w:rPr>
                            <w:t>X</w:t>
                          </w:r>
                        </w:p>
                      </w:txbxContent>
                    </v:textbox>
                  </v:shape>
                  <v:shape id="TextBox 15" o:spid="_x0000_s1198"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14:paraId="0380C7B6" w14:textId="77777777" w:rsidR="004D5133" w:rsidRPr="007D769F" w:rsidRDefault="004D5133" w:rsidP="007D769F">
                          <w:pPr>
                            <w:pStyle w:val="NormalWeb"/>
                            <w:spacing w:after="0"/>
                            <w:ind w:firstLine="0"/>
                          </w:pPr>
                          <w:r w:rsidRPr="007D769F">
                            <w:rPr>
                              <w:color w:val="000000"/>
                              <w:kern w:val="24"/>
                            </w:rPr>
                            <w:t>Z</w:t>
                          </w:r>
                        </w:p>
                      </w:txbxContent>
                    </v:textbox>
                  </v:shape>
                  <v:shape id="Parallelogram 326" o:spid="_x0000_s1199"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200"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201"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202"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203"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204"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205"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206"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14:paraId="4FBA4B51" w14:textId="060ADB56" w:rsidR="00356E2C" w:rsidRDefault="00356E2C" w:rsidP="00356E2C">
      <w:pPr>
        <w:pStyle w:val="Caption"/>
      </w:pPr>
      <w:bookmarkStart w:id="385" w:name="_Ref517304180"/>
      <w:bookmarkStart w:id="386" w:name="_Toc517857924"/>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8</w:t>
      </w:r>
      <w:r w:rsidR="004D5133">
        <w:fldChar w:fldCharType="end"/>
      </w:r>
      <w:bookmarkEnd w:id="385"/>
      <w:r>
        <w:t xml:space="preserve"> Hệ tọa độ của hệ thống cảm biến trên thiết bị di động</w:t>
      </w:r>
      <w:bookmarkEnd w:id="386"/>
    </w:p>
    <w:p w14:paraId="38E84A47" w14:textId="69A6E3AF" w:rsidR="00356E2C" w:rsidRDefault="00356E2C" w:rsidP="00356E2C">
      <w:pPr>
        <w:rPr>
          <w:lang w:val="en-US"/>
        </w:rPr>
      </w:pPr>
      <w:r>
        <w:rPr>
          <w:lang w:val="en-US"/>
        </w:rPr>
        <w:t xml:space="preserve">Với hệ tọa độ mà cảm biến gia tốc nhận được </w:t>
      </w:r>
      <w:r w:rsidR="004D02B6">
        <w:rPr>
          <w:lang w:val="en-US"/>
        </w:rPr>
        <w:t xml:space="preserve">như ở </w:t>
      </w:r>
      <w:r w:rsidR="004D02B6">
        <w:rPr>
          <w:lang w:val="en-US"/>
        </w:rPr>
        <w:fldChar w:fldCharType="begin"/>
      </w:r>
      <w:r w:rsidR="004D02B6">
        <w:rPr>
          <w:lang w:val="en-US"/>
        </w:rPr>
        <w:instrText xml:space="preserve"> REF _Ref517304180 \h </w:instrText>
      </w:r>
      <w:r w:rsidR="004D02B6">
        <w:rPr>
          <w:lang w:val="en-US"/>
        </w:rPr>
      </w:r>
      <w:r w:rsidR="004D02B6">
        <w:rPr>
          <w:lang w:val="en-US"/>
        </w:rPr>
        <w:fldChar w:fldCharType="separate"/>
      </w:r>
      <w:r w:rsidR="004D02B6">
        <w:t xml:space="preserve">Hình </w:t>
      </w:r>
      <w:r w:rsidR="004D02B6">
        <w:rPr>
          <w:noProof/>
        </w:rPr>
        <w:t>4</w:t>
      </w:r>
      <w:r w:rsidR="004D02B6">
        <w:noBreakHyphen/>
      </w:r>
      <w:r w:rsidR="004D02B6">
        <w:rPr>
          <w:noProof/>
        </w:rPr>
        <w:t>8</w:t>
      </w:r>
      <w:r w:rsidR="004D02B6">
        <w:rPr>
          <w:lang w:val="en-US"/>
        </w:rPr>
        <w:fldChar w:fldCharType="end"/>
      </w:r>
      <w:r w:rsidR="004D02B6">
        <w:rPr>
          <w:lang w:val="en-US"/>
        </w:rPr>
        <w:t xml:space="preserve"> </w:t>
      </w:r>
      <w:r>
        <w:rPr>
          <w:lang w:val="en-US"/>
        </w:rPr>
        <w:t xml:space="preserve">kết hợp với cảm biển nhận diện được tư thế úp, ngửa, dứng đứng của thiết bị, chúng em đã định nghĩa </w:t>
      </w:r>
      <w:r w:rsidR="00F07E2E">
        <w:rPr>
          <w:lang w:val="en-US"/>
        </w:rPr>
        <w:t>ba</w:t>
      </w:r>
      <w:r>
        <w:rPr>
          <w:lang w:val="en-US"/>
        </w:rPr>
        <w:t xml:space="preserve"> cử chỉ hỗ trợ cho hệ thống của chúng em như sau:</w:t>
      </w:r>
    </w:p>
    <w:p w14:paraId="42765631" w14:textId="77777777" w:rsidR="00356E2C" w:rsidRDefault="00356E2C" w:rsidP="00F856E0">
      <w:pPr>
        <w:pStyle w:val="Dash"/>
        <w:ind w:left="360"/>
        <w:rPr>
          <w:lang w:val="en-US"/>
        </w:rPr>
      </w:pPr>
      <w:r>
        <w:rPr>
          <w:lang w:val="en-US"/>
        </w:rPr>
        <w:lastRenderedPageBreak/>
        <w:t>Flip: Với điều kiện thiết bị đang đặt nằm trên mặt phẳng ngang, màn hình đang ngửa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14:paraId="50D56BD1" w14:textId="77777777" w:rsidR="00356E2C" w:rsidRDefault="00356E2C" w:rsidP="00F856E0">
      <w:pPr>
        <w:pStyle w:val="Dash"/>
        <w:ind w:left="360"/>
        <w:rPr>
          <w:lang w:val="en-US"/>
        </w:rPr>
      </w:pPr>
      <w:r>
        <w:rPr>
          <w:lang w:val="en-US"/>
        </w:rPr>
        <w:t>Shake: Với điều kiện thiết bị đang đặt nằm trên mặt phẳng ngang, màn hình đang ngửa,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với hệ thống thì khi Shake sẽ cho thiết bị nhận lại tọa độ đang dò trên mặt bàn sau khi Freeze).</w:t>
      </w:r>
    </w:p>
    <w:p w14:paraId="26961ED9" w14:textId="77777777" w:rsidR="00356E2C" w:rsidRPr="00356E2C" w:rsidRDefault="00356E2C" w:rsidP="00F856E0">
      <w:pPr>
        <w:pStyle w:val="Dash"/>
        <w:ind w:left="360"/>
        <w:rPr>
          <w:lang w:val="en-US"/>
        </w:rPr>
      </w:pPr>
      <w:r>
        <w:rPr>
          <w:lang w:val="en-US"/>
        </w:rPr>
        <w:t>Erect: Với điều kiện thiết bị đang nằm trên mặt phẳng ngang, màn hình đang ngửa, người dùng dựng thiết bị lên với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độ sạch không khí, nguồn nước, tiếng ồn tại một địa điểm).</w:t>
      </w:r>
    </w:p>
    <w:p w14:paraId="682A3037" w14:textId="77777777" w:rsidR="00600196" w:rsidRDefault="00F33271" w:rsidP="00600196">
      <w:pPr>
        <w:pStyle w:val="Heading2"/>
        <w:rPr>
          <w:lang w:val="en-US"/>
        </w:rPr>
      </w:pPr>
      <w:bookmarkStart w:id="387" w:name="_Toc517792144"/>
      <w:r w:rsidRPr="00562157">
        <w:rPr>
          <w:lang w:val="en-US"/>
        </w:rPr>
        <w:t xml:space="preserve">Các chức năng của </w:t>
      </w:r>
      <w:bookmarkEnd w:id="358"/>
      <w:bookmarkEnd w:id="359"/>
      <w:r w:rsidR="00455AA8" w:rsidRPr="00562157">
        <w:rPr>
          <w:lang w:val="en-US"/>
        </w:rPr>
        <w:t>hệ thống</w:t>
      </w:r>
      <w:bookmarkEnd w:id="387"/>
    </w:p>
    <w:p w14:paraId="35888F77" w14:textId="77777777" w:rsidR="003258AE" w:rsidRDefault="003258AE" w:rsidP="003258AE">
      <w:pPr>
        <w:rPr>
          <w:lang w:val="en-US"/>
        </w:rPr>
      </w:pPr>
      <w:r>
        <w:rPr>
          <w:lang w:val="en-US"/>
        </w:rPr>
        <w:t xml:space="preserve">Hệ thống bản đồ sẽ cung cấp cho người dùng các chức năng cụ thể </w:t>
      </w:r>
      <w:proofErr w:type="gramStart"/>
      <w:r>
        <w:rPr>
          <w:lang w:val="en-US"/>
        </w:rPr>
        <w:t>sau</w:t>
      </w:r>
      <w:r w:rsidR="002E46CE">
        <w:rPr>
          <w:lang w:val="en-US"/>
        </w:rPr>
        <w:t xml:space="preserve"> :</w:t>
      </w:r>
      <w:proofErr w:type="gramEnd"/>
    </w:p>
    <w:p w14:paraId="52F487C5" w14:textId="77777777"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p>
    <w:p w14:paraId="0A096B9C" w14:textId="77777777"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14:paraId="2671E763" w14:textId="77777777" w:rsidR="003258AE" w:rsidRDefault="003258AE" w:rsidP="003258AE">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hiện hành</w:t>
      </w:r>
      <w:r w:rsidR="005209B9">
        <w:rPr>
          <w:lang w:val="en-US"/>
        </w:rPr>
        <w:t xml:space="preserve">, chẳng hạn như xem các thông tin về dân số, tình trạng nhập </w:t>
      </w:r>
      <w:proofErr w:type="gramStart"/>
      <w:r w:rsidR="005209B9">
        <w:rPr>
          <w:lang w:val="en-US"/>
        </w:rPr>
        <w:t>cư,…</w:t>
      </w:r>
      <w:proofErr w:type="gramEnd"/>
    </w:p>
    <w:p w14:paraId="7AC67EC7" w14:textId="77777777" w:rsidR="00976797" w:rsidRDefault="00976797" w:rsidP="003258AE">
      <w:pPr>
        <w:pStyle w:val="K-Bullet-"/>
        <w:rPr>
          <w:lang w:val="en-US"/>
        </w:rPr>
      </w:pPr>
      <w:r>
        <w:rPr>
          <w:lang w:val="en-US"/>
        </w:rPr>
        <w:t xml:space="preserve">Thực hiện Flip điện thoại để thay đổi </w:t>
      </w:r>
      <w:r w:rsidR="002E46CE">
        <w:rPr>
          <w:lang w:val="en-US"/>
        </w:rPr>
        <w:t xml:space="preserve">loại hiển thị bản đồ như bản đồ giao thông, bản đồ vệ </w:t>
      </w:r>
      <w:proofErr w:type="gramStart"/>
      <w:r w:rsidR="002E46CE">
        <w:rPr>
          <w:lang w:val="en-US"/>
        </w:rPr>
        <w:t>tinh,..</w:t>
      </w:r>
      <w:proofErr w:type="gramEnd"/>
    </w:p>
    <w:p w14:paraId="2BFA92E1" w14:textId="77777777" w:rsidR="003258AE" w:rsidRDefault="003258AE" w:rsidP="003258AE">
      <w:pPr>
        <w:pStyle w:val="K-Bullet-"/>
        <w:rPr>
          <w:lang w:val="en-US"/>
        </w:rPr>
      </w:pPr>
      <w:r>
        <w:rPr>
          <w:lang w:val="en-US"/>
        </w:rPr>
        <w:t>Cho phép xem bản đồ heatmap mức độ ô nhiễm không khí của vùng lãnh thổ hiện tại.</w:t>
      </w:r>
    </w:p>
    <w:p w14:paraId="46E17B82" w14:textId="77777777" w:rsidR="003258AE" w:rsidRDefault="005209B9" w:rsidP="003258AE">
      <w:pPr>
        <w:pStyle w:val="K-Bullet-"/>
        <w:rPr>
          <w:lang w:val="en-US"/>
        </w:rPr>
      </w:pPr>
      <w:r>
        <w:rPr>
          <w:lang w:val="en-US"/>
        </w:rPr>
        <w:lastRenderedPageBreak/>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14:paraId="534C05CA" w14:textId="0255AAB5" w:rsidR="002E46CE" w:rsidRPr="000D3DEC" w:rsidRDefault="005209B9" w:rsidP="000D3DEC">
      <w:pPr>
        <w:pStyle w:val="K-Bullet-"/>
        <w:rPr>
          <w:lang w:val="en-US"/>
        </w:rPr>
      </w:pPr>
      <w:r>
        <w:rPr>
          <w:lang w:val="en-US"/>
        </w:rPr>
        <w:t xml:space="preserve">Cho phép đánh dấu </w:t>
      </w:r>
      <w:r w:rsidR="00C82BCD">
        <w:rPr>
          <w:lang w:val="en-US"/>
        </w:rPr>
        <w:t>một</w:t>
      </w:r>
      <w:r>
        <w:rPr>
          <w:lang w:val="en-US"/>
        </w:rPr>
        <w:t xml:space="preserve"> tập các vị trí trên bản đồ, sau đó thực hiện thống kê trên tập địa điểm đó</w:t>
      </w:r>
      <w:r w:rsidR="002E46CE">
        <w:rPr>
          <w:lang w:val="en-US"/>
        </w:rPr>
        <w:t>.</w:t>
      </w:r>
    </w:p>
    <w:p w14:paraId="2686EEE0" w14:textId="77777777" w:rsidR="00FF3E46" w:rsidRDefault="00600196" w:rsidP="00532DCB">
      <w:pPr>
        <w:pStyle w:val="Heading3"/>
      </w:pPr>
      <w:bookmarkStart w:id="388" w:name="_Toc517792145"/>
      <w:r>
        <w:t>Xem hình ảnh tại một địa điểm</w:t>
      </w:r>
      <w:bookmarkEnd w:id="388"/>
    </w:p>
    <w:p w14:paraId="2186CEB5" w14:textId="77777777" w:rsidR="003258AE" w:rsidRPr="003258AE" w:rsidRDefault="003258AE" w:rsidP="003258AE">
      <w:pPr>
        <w:rPr>
          <w:lang w:val="en-US"/>
        </w:rPr>
      </w:pPr>
      <w:r>
        <w:rPr>
          <w:lang w:val="en-US"/>
        </w:rPr>
        <w:t xml:space="preserve">Sau khi khởi động hệ thống, mặt bàn sẽ hiển thị hình ảnh bản đồ tống quát của một vùng lãnh thổ. </w:t>
      </w:r>
    </w:p>
    <w:p w14:paraId="4BB4CC98" w14:textId="6D12716E" w:rsidR="00CF74F3" w:rsidRDefault="009B214C" w:rsidP="00CF74F3">
      <w:pPr>
        <w:rPr>
          <w:lang w:val="en-US"/>
        </w:rPr>
      </w:pPr>
      <w:r>
        <w:rPr>
          <w:lang w:val="en-US"/>
        </w:rPr>
        <w:t>Người dùng dùng điện thoại</w:t>
      </w:r>
      <w:r w:rsidR="003258AE">
        <w:rPr>
          <w:lang w:val="en-US"/>
        </w:rPr>
        <w:t xml:space="preserve"> đưa vào vùng không gian của bàn tương tác, thực hiện hành động Shake điện thoại, lập tức màn hình điện thoại sẽ hiển thị hình ảnh được phóng to tương ứng với vị trí của đặt của điện thoại trên mặt bàn</w:t>
      </w:r>
      <w:r w:rsidR="002E46CE">
        <w:rPr>
          <w:lang w:val="en-US"/>
        </w:rPr>
        <w:t>. Người dùng có thể nhấn vào nút Freeze trên màn hình để ngưng nhận tín hiệu từ hệ thống gửi đến</w:t>
      </w:r>
      <w:r w:rsidR="00CF74F3">
        <w:rPr>
          <w:lang w:val="en-US"/>
        </w:rPr>
        <w:t xml:space="preserve">. Khi ở trạng thái Freeze, hình ảnh được phóng to cuối cùng sẽ được cố định. Người dùng có thể mang điện thoại sang </w:t>
      </w:r>
      <w:r w:rsidR="00644F36">
        <w:rPr>
          <w:lang w:val="en-US"/>
        </w:rPr>
        <w:t>một</w:t>
      </w:r>
      <w:r w:rsidR="00CF74F3">
        <w:rPr>
          <w:lang w:val="en-US"/>
        </w:rPr>
        <w:t xml:space="preserve"> nơi khác làm việc và tương tác với địa điểm đó, chẳng hạn như xem các thống kê về địa điểm như thống kê về dân số, mức độ ô nhiễm không </w:t>
      </w:r>
      <w:proofErr w:type="gramStart"/>
      <w:r w:rsidR="00CF74F3">
        <w:rPr>
          <w:lang w:val="en-US"/>
        </w:rPr>
        <w:t>khí,</w:t>
      </w:r>
      <w:r w:rsidR="00F222F0">
        <w:rPr>
          <w:lang w:val="en-US"/>
        </w:rPr>
        <w:t>…</w:t>
      </w:r>
      <w:proofErr w:type="gramEnd"/>
    </w:p>
    <w:p w14:paraId="7219D110" w14:textId="77777777" w:rsidR="00540403" w:rsidRDefault="00540403" w:rsidP="00573176">
      <w:pPr>
        <w:keepNext/>
        <w:ind w:firstLine="0"/>
        <w:jc w:val="center"/>
      </w:pPr>
      <w:r>
        <w:rPr>
          <w:noProof/>
        </w:rPr>
        <w:drawing>
          <wp:inline distT="0" distB="0" distL="0" distR="0" wp14:anchorId="22F64E77" wp14:editId="5E2CF51C">
            <wp:extent cx="5341620" cy="3200400"/>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360038" cy="3211435"/>
                    </a:xfrm>
                    <a:prstGeom prst="rect">
                      <a:avLst/>
                    </a:prstGeom>
                  </pic:spPr>
                </pic:pic>
              </a:graphicData>
            </a:graphic>
          </wp:inline>
        </w:drawing>
      </w:r>
    </w:p>
    <w:p w14:paraId="63763797" w14:textId="76B7530D" w:rsidR="00540403" w:rsidRPr="00600196" w:rsidRDefault="00540403" w:rsidP="00540403">
      <w:pPr>
        <w:pStyle w:val="Caption"/>
        <w:rPr>
          <w:lang w:val="en-US"/>
        </w:rPr>
      </w:pPr>
      <w:bookmarkStart w:id="389" w:name="_Toc517857925"/>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9</w:t>
      </w:r>
      <w:r w:rsidR="004D5133">
        <w:fldChar w:fldCharType="end"/>
      </w:r>
      <w:r>
        <w:rPr>
          <w:noProof/>
        </w:rPr>
        <w:t xml:space="preserve"> Xem chi tiết hình ảnh bản đồ tại một địa điểm</w:t>
      </w:r>
      <w:bookmarkEnd w:id="389"/>
    </w:p>
    <w:p w14:paraId="493F8188" w14:textId="77777777" w:rsidR="00DD3D88" w:rsidRDefault="00CF74F3" w:rsidP="00532DCB">
      <w:pPr>
        <w:pStyle w:val="Heading3"/>
      </w:pPr>
      <w:bookmarkStart w:id="390" w:name="_Toc517792146"/>
      <w:r>
        <w:lastRenderedPageBreak/>
        <w:t>Tương tác với dữ liệu theo thời gian thực</w:t>
      </w:r>
      <w:bookmarkEnd w:id="390"/>
    </w:p>
    <w:p w14:paraId="24592AE8" w14:textId="77777777" w:rsidR="00CF74F3" w:rsidRDefault="00CF74F3" w:rsidP="00CF74F3">
      <w:pPr>
        <w:rPr>
          <w:lang w:val="en-US"/>
        </w:rPr>
      </w:pPr>
      <w:r>
        <w:rPr>
          <w:lang w:val="en-US"/>
        </w:rPr>
        <w:t xml:space="preserve">Hệ thống cho phép người dùng có thể xem camera giao thông </w:t>
      </w:r>
      <w:r w:rsidR="00E62FAC">
        <w:rPr>
          <w:lang w:val="en-US"/>
        </w:rPr>
        <w:t>ở thời điểm hiện tại tại một vị trí cụ thể. Người dùng chỉ cần lia điện thoại đến các vị trí gắn các marker trên mặt bàn, điện thoại lập tức sẽ mở kênh video trực tiếp giao thông tại vị trí đó</w:t>
      </w:r>
      <w:r w:rsidR="00F8027C">
        <w:rPr>
          <w:lang w:val="en-US"/>
        </w:rPr>
        <w:t>.</w:t>
      </w:r>
    </w:p>
    <w:p w14:paraId="0BCFBA5C" w14:textId="77777777" w:rsidR="003E7527" w:rsidRDefault="003E7527" w:rsidP="00CF74F3">
      <w:pPr>
        <w:rPr>
          <w:lang w:val="en-US"/>
        </w:rPr>
      </w:pPr>
      <w:r>
        <w:rPr>
          <w:lang w:val="en-US"/>
        </w:rPr>
        <w:t>Ngoài ra hệ thống còn cho phép người dùng xem thống kê dữ liệu dưới dạng bản đồ nhiệt (Heat map). Do trong giới hạn luận văn, nhóm chúng em không có dữ liệu thực tế thống kê về mặt như dân số, mức độ kẹt xe, ô nhiễm không khí theo thời gian thực, nên chúng em sẽ sinh ra ngẫu nhiên dữ liệu, rồi chuyển dữ liệu đó về dạng ảnh heat map rồi hiển thị lên</w:t>
      </w:r>
      <w:r w:rsidR="00F8027C">
        <w:rPr>
          <w:lang w:val="en-US"/>
        </w:rPr>
        <w:t>.</w:t>
      </w:r>
    </w:p>
    <w:p w14:paraId="3B2D181D" w14:textId="77777777" w:rsidR="00DA34E5" w:rsidRDefault="00DA34E5" w:rsidP="00573176">
      <w:pPr>
        <w:keepNext/>
        <w:ind w:firstLine="0"/>
        <w:jc w:val="center"/>
      </w:pPr>
      <w:r>
        <w:rPr>
          <w:noProof/>
          <w:lang w:val="en-US"/>
        </w:rPr>
        <w:drawing>
          <wp:inline distT="0" distB="0" distL="0" distR="0" wp14:anchorId="7DC410C1" wp14:editId="65C3B74B">
            <wp:extent cx="3924300" cy="2940927"/>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941157" cy="2953560"/>
                    </a:xfrm>
                    <a:prstGeom prst="rect">
                      <a:avLst/>
                    </a:prstGeom>
                    <a:noFill/>
                    <a:ln>
                      <a:noFill/>
                    </a:ln>
                  </pic:spPr>
                </pic:pic>
              </a:graphicData>
            </a:graphic>
          </wp:inline>
        </w:drawing>
      </w:r>
    </w:p>
    <w:p w14:paraId="4C02EF52" w14:textId="294C3E94" w:rsidR="005A4B06" w:rsidRDefault="00DA34E5" w:rsidP="00DA34E5">
      <w:pPr>
        <w:pStyle w:val="Caption"/>
        <w:rPr>
          <w:lang w:val="en-US"/>
        </w:rPr>
      </w:pPr>
      <w:bookmarkStart w:id="391" w:name="_Toc517857926"/>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0</w:t>
      </w:r>
      <w:r w:rsidR="004D5133">
        <w:fldChar w:fldCharType="end"/>
      </w:r>
      <w:r>
        <w:rPr>
          <w:noProof/>
        </w:rPr>
        <w:t xml:space="preserve"> Ảnh Heat map thể hiện mức độ ô nhiễm không khí</w:t>
      </w:r>
      <w:bookmarkEnd w:id="391"/>
    </w:p>
    <w:p w14:paraId="27A3EE03" w14:textId="77777777" w:rsidR="003E7527" w:rsidRDefault="003E7527" w:rsidP="003E7527">
      <w:pPr>
        <w:pStyle w:val="Heading3"/>
      </w:pPr>
      <w:bookmarkStart w:id="392" w:name="_Toc517792147"/>
      <w:r>
        <w:t>Thống kê dữ liệu</w:t>
      </w:r>
      <w:bookmarkEnd w:id="392"/>
    </w:p>
    <w:p w14:paraId="56EEBF08" w14:textId="4E119A40" w:rsidR="002B4378" w:rsidRDefault="006944A5" w:rsidP="009C78FF">
      <w:pPr>
        <w:rPr>
          <w:lang w:val="en-US"/>
        </w:rPr>
      </w:pPr>
      <w:r>
        <w:rPr>
          <w:lang w:val="en-US"/>
        </w:rPr>
        <w:t xml:space="preserve">Ngoài các tính năng trên, hệ thống còn cho phép người dùng đánh dấu </w:t>
      </w:r>
      <w:r w:rsidR="00573176">
        <w:rPr>
          <w:lang w:val="en-US"/>
        </w:rPr>
        <w:t>một</w:t>
      </w:r>
      <w:r>
        <w:rPr>
          <w:lang w:val="en-US"/>
        </w:rPr>
        <w:t xml:space="preserve"> tập các địa điểm trên bản đồ. Người dùng chỉ cần đưa điện thoại đến vị trí muốn đánh dấu và bấm chọn đánh dấu. Lập tức </w:t>
      </w:r>
      <w:r w:rsidR="000826ED">
        <w:rPr>
          <w:lang w:val="en-US"/>
        </w:rPr>
        <w:t>một</w:t>
      </w:r>
      <w:r>
        <w:rPr>
          <w:lang w:val="en-US"/>
        </w:rPr>
        <w:t xml:space="preserve"> lá cờ được đặt tại vị trí đó trên cả mặt bàn và điện thoại. Sau khi chọn </w:t>
      </w:r>
      <w:r w:rsidR="007813B3">
        <w:rPr>
          <w:lang w:val="en-US"/>
        </w:rPr>
        <w:t>một</w:t>
      </w:r>
      <w:r>
        <w:rPr>
          <w:lang w:val="en-US"/>
        </w:rPr>
        <w:t xml:space="preserve"> tập các địa điểm, người dùng có thể thực hiện thống kê, so sánh dữ liệu giữa các địa điểm đó </w:t>
      </w:r>
      <w:r w:rsidR="008132B8">
        <w:rPr>
          <w:lang w:val="en-US"/>
        </w:rPr>
        <w:t>một</w:t>
      </w:r>
      <w:r>
        <w:rPr>
          <w:lang w:val="en-US"/>
        </w:rPr>
        <w:t xml:space="preserve"> cách trực quan, sinh động.</w:t>
      </w:r>
    </w:p>
    <w:p w14:paraId="20237CDC" w14:textId="4E614698" w:rsidR="00540403" w:rsidRDefault="00540403" w:rsidP="00463362">
      <w:pPr>
        <w:keepNext/>
        <w:ind w:firstLine="0"/>
        <w:jc w:val="center"/>
      </w:pPr>
      <w:r>
        <w:rPr>
          <w:noProof/>
          <w:lang w:val="en-US"/>
        </w:rPr>
        <w:lastRenderedPageBreak/>
        <w:drawing>
          <wp:inline distT="0" distB="0" distL="0" distR="0" wp14:anchorId="205BA9C4" wp14:editId="778C7ECB">
            <wp:extent cx="3708397" cy="2781300"/>
            <wp:effectExtent l="0" t="0" r="6985" b="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755464" cy="2816600"/>
                    </a:xfrm>
                    <a:prstGeom prst="rect">
                      <a:avLst/>
                    </a:prstGeom>
                    <a:noFill/>
                    <a:ln>
                      <a:noFill/>
                    </a:ln>
                  </pic:spPr>
                </pic:pic>
              </a:graphicData>
            </a:graphic>
          </wp:inline>
        </w:drawing>
      </w:r>
    </w:p>
    <w:p w14:paraId="0C79CD6E" w14:textId="6DA206F6" w:rsidR="00540403" w:rsidRDefault="00540403" w:rsidP="00540403">
      <w:pPr>
        <w:pStyle w:val="Caption"/>
        <w:rPr>
          <w:noProof/>
        </w:rPr>
      </w:pPr>
      <w:bookmarkStart w:id="393" w:name="_Toc517857927"/>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1</w:t>
      </w:r>
      <w:r w:rsidR="004D5133">
        <w:fldChar w:fldCharType="end"/>
      </w:r>
      <w:r>
        <w:rPr>
          <w:noProof/>
        </w:rPr>
        <w:t xml:space="preserve"> Thống kê thông tin theo tập các địa điểm đã chọn</w:t>
      </w:r>
      <w:bookmarkEnd w:id="393"/>
    </w:p>
    <w:p w14:paraId="543EEDD6" w14:textId="7E8A631C" w:rsidR="001F06EC" w:rsidRDefault="001F06EC" w:rsidP="001F06EC">
      <w:pPr>
        <w:pStyle w:val="Heading3"/>
      </w:pPr>
      <w:r>
        <w:t>Giao diện màn hình chính</w:t>
      </w:r>
      <w:r w:rsidR="00B068C8">
        <w:t xml:space="preserve"> trên thiết bị</w:t>
      </w:r>
    </w:p>
    <w:p w14:paraId="2829265F" w14:textId="77777777" w:rsidR="00B068C8" w:rsidRDefault="00B068C8" w:rsidP="00B068C8">
      <w:pPr>
        <w:keepNext/>
        <w:ind w:firstLine="0"/>
        <w:jc w:val="center"/>
      </w:pPr>
      <w:r w:rsidRPr="00B068C8">
        <w:drawing>
          <wp:inline distT="0" distB="0" distL="0" distR="0" wp14:anchorId="6B43A312" wp14:editId="54951439">
            <wp:extent cx="2238375" cy="3979333"/>
            <wp:effectExtent l="0" t="0" r="0" b="2540"/>
            <wp:docPr id="87" name="Picture 3">
              <a:extLst xmlns:a="http://schemas.openxmlformats.org/drawingml/2006/main">
                <a:ext uri="{FF2B5EF4-FFF2-40B4-BE49-F238E27FC236}">
                  <a16:creationId xmlns:a16="http://schemas.microsoft.com/office/drawing/2014/main" id="{4C8875E8-5501-4E69-8939-00603ADB64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C8875E8-5501-4E69-8939-00603ADB64A5}"/>
                        </a:ext>
                      </a:extLst>
                    </pic:cNvPr>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250309" cy="4000549"/>
                    </a:xfrm>
                    <a:prstGeom prst="rect">
                      <a:avLst/>
                    </a:prstGeom>
                  </pic:spPr>
                </pic:pic>
              </a:graphicData>
            </a:graphic>
          </wp:inline>
        </w:drawing>
      </w:r>
    </w:p>
    <w:p w14:paraId="1E093630" w14:textId="18644805" w:rsidR="00B068C8" w:rsidRDefault="00B068C8" w:rsidP="00B068C8">
      <w:pPr>
        <w:pStyle w:val="Caption"/>
      </w:pPr>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2</w:t>
      </w:r>
      <w:r w:rsidR="004D5133">
        <w:fldChar w:fldCharType="end"/>
      </w:r>
      <w:r>
        <w:t xml:space="preserve"> </w:t>
      </w:r>
      <w:r w:rsidR="00DD106A">
        <w:t>Giao diện m</w:t>
      </w:r>
      <w:r>
        <w:t>àn hình bắt đầu trên thiết bị</w:t>
      </w:r>
    </w:p>
    <w:p w14:paraId="316D45DD" w14:textId="77777777" w:rsidR="004D5133" w:rsidRDefault="00DD106A" w:rsidP="004D5133">
      <w:pPr>
        <w:keepNext/>
        <w:ind w:firstLine="0"/>
        <w:jc w:val="center"/>
      </w:pPr>
      <w:r w:rsidRPr="00DD106A">
        <w:lastRenderedPageBreak/>
        <w:drawing>
          <wp:inline distT="0" distB="0" distL="0" distR="0" wp14:anchorId="71F52A3F" wp14:editId="65311AF6">
            <wp:extent cx="2180590" cy="3657600"/>
            <wp:effectExtent l="0" t="0" r="0" b="0"/>
            <wp:docPr id="341" name="Picture 3">
              <a:extLst xmlns:a="http://schemas.openxmlformats.org/drawingml/2006/main">
                <a:ext uri="{FF2B5EF4-FFF2-40B4-BE49-F238E27FC236}">
                  <a16:creationId xmlns:a16="http://schemas.microsoft.com/office/drawing/2014/main" id="{BD299FFA-F1FF-4392-AB18-3892629EF0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D299FFA-F1FF-4392-AB18-3892629EF022}"/>
                        </a:ext>
                      </a:extLst>
                    </pic:cNvPr>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180590" cy="3657600"/>
                    </a:xfrm>
                    <a:prstGeom prst="rect">
                      <a:avLst/>
                    </a:prstGeom>
                  </pic:spPr>
                </pic:pic>
              </a:graphicData>
            </a:graphic>
          </wp:inline>
        </w:drawing>
      </w:r>
    </w:p>
    <w:p w14:paraId="2CB830AD" w14:textId="120E6875" w:rsidR="00DD106A" w:rsidRPr="00DD106A" w:rsidRDefault="004D5133" w:rsidP="004D5133">
      <w:pPr>
        <w:pStyle w:val="Caption"/>
        <w:rPr>
          <w:lang w:val="en-US"/>
        </w:rPr>
      </w:pPr>
      <w:r>
        <w:t xml:space="preserve">Hình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Hình \* ARABIC \s 1 </w:instrText>
      </w:r>
      <w:r>
        <w:fldChar w:fldCharType="separate"/>
      </w:r>
      <w:r>
        <w:rPr>
          <w:noProof/>
        </w:rPr>
        <w:t>13</w:t>
      </w:r>
      <w:r>
        <w:fldChar w:fldCharType="end"/>
      </w:r>
      <w:r>
        <w:t xml:space="preserve"> Giao diện biểu đồ</w:t>
      </w:r>
      <w:r w:rsidR="00F37BDF">
        <w:t xml:space="preserve"> thống kê</w:t>
      </w:r>
      <w:r>
        <w:t xml:space="preserve"> cho một địa điểm</w:t>
      </w:r>
    </w:p>
    <w:p w14:paraId="37CAAFB5" w14:textId="77777777" w:rsidR="007C72D8" w:rsidRDefault="007C72D8" w:rsidP="00CD778B">
      <w:pPr>
        <w:pStyle w:val="Heading2"/>
        <w:rPr>
          <w:lang w:val="en-US"/>
        </w:rPr>
      </w:pPr>
      <w:bookmarkStart w:id="394" w:name="_Toc359938303"/>
      <w:bookmarkStart w:id="395" w:name="_Toc360055380"/>
      <w:bookmarkStart w:id="396" w:name="_Toc360417504"/>
      <w:bookmarkStart w:id="397" w:name="_Toc360417684"/>
      <w:bookmarkStart w:id="398" w:name="_Toc517792148"/>
      <w:r w:rsidRPr="00562157">
        <w:rPr>
          <w:lang w:val="en-US"/>
        </w:rPr>
        <w:t>Kết luận</w:t>
      </w:r>
      <w:bookmarkEnd w:id="394"/>
      <w:bookmarkEnd w:id="395"/>
      <w:bookmarkEnd w:id="396"/>
      <w:bookmarkEnd w:id="397"/>
      <w:bookmarkEnd w:id="398"/>
    </w:p>
    <w:p w14:paraId="75C375D0" w14:textId="374B4427" w:rsidR="002B4378" w:rsidRDefault="002B4378" w:rsidP="002B4378">
      <w:pPr>
        <w:rPr>
          <w:lang w:val="en-US"/>
        </w:rPr>
      </w:pPr>
      <w:r>
        <w:rPr>
          <w:lang w:val="en-US"/>
        </w:rPr>
        <w:t xml:space="preserve">Hệ thống bản đồ hỗ trợ tương tác Tangible cho phép người dùng tương tác, thảo luận với nhau trên cùng </w:t>
      </w:r>
      <w:r w:rsidR="00F43757">
        <w:rPr>
          <w:lang w:val="en-US"/>
        </w:rPr>
        <w:t>một</w:t>
      </w:r>
      <w:r>
        <w:rPr>
          <w:lang w:val="en-US"/>
        </w:rPr>
        <w:t xml:space="preserve"> không gian với sự minh họa dữ liệu cụ thể trực quan. Ngoài ra, hệ thống còn cung cấp một loạt các thao tác tương tác giữa thiết </w:t>
      </w:r>
      <w:proofErr w:type="gramStart"/>
      <w:r>
        <w:rPr>
          <w:lang w:val="en-US"/>
        </w:rPr>
        <w:t>bị  di</w:t>
      </w:r>
      <w:proofErr w:type="gramEnd"/>
      <w:r>
        <w:rPr>
          <w:lang w:val="en-US"/>
        </w:rPr>
        <w:t xml:space="preserve"> động và mặt bàn giúp kích thích người dùng, gây cảm giác hứng thú, cảm thấy mới lạ hơn trong cách giao tiếp.</w:t>
      </w:r>
    </w:p>
    <w:p w14:paraId="668B9C34" w14:textId="77777777" w:rsidR="002B4378" w:rsidRDefault="002B4378" w:rsidP="002B4378">
      <w:pPr>
        <w:rPr>
          <w:lang w:val="en-US"/>
        </w:rPr>
      </w:pPr>
      <w:r>
        <w:rPr>
          <w:lang w:val="en-US"/>
        </w:rPr>
        <w:t xml:space="preserve">Kích thước nhỏ gọn, dễ thi công, lắp đặt của hệ </w:t>
      </w:r>
      <w:r w:rsidR="00F8027C">
        <w:rPr>
          <w:lang w:val="en-US"/>
        </w:rPr>
        <w:t>thống</w:t>
      </w:r>
      <w:r>
        <w:rPr>
          <w:lang w:val="en-US"/>
        </w:rPr>
        <w:t xml:space="preserve"> hoàn toàn phù hợp với các không gian như lớp học, khu triển lãm, khu vực thảo luận. Ngoài ra, dựa vào hệ thống phần cứng được xây dựng sẵn, ta hoàn toàn có thể thiết kế thêm nội dung để ứng dụng vào các lĩnh vực khác như sinh học, lịch sử</w:t>
      </w:r>
    </w:p>
    <w:p w14:paraId="7F843CAA" w14:textId="1C522D1E" w:rsidR="002B4378" w:rsidRPr="002B4378" w:rsidRDefault="002B4378" w:rsidP="006B21EF">
      <w:pPr>
        <w:rPr>
          <w:lang w:val="en-US"/>
        </w:rPr>
      </w:pPr>
      <w:r>
        <w:rPr>
          <w:lang w:val="en-US"/>
        </w:rPr>
        <w:t xml:space="preserve">Về hướng phát triển về sau, hệ thống có thể áp dụng kết quả của máy học, học sâu vào việc nhận dạng vật thể, cử chỉ để tăng độ chính xác của hệ thống hiện tại và mở rộng, bổ sung thêm </w:t>
      </w:r>
      <w:r w:rsidR="00644248">
        <w:rPr>
          <w:lang w:val="en-US"/>
        </w:rPr>
        <w:t>một</w:t>
      </w:r>
      <w:r>
        <w:rPr>
          <w:lang w:val="en-US"/>
        </w:rPr>
        <w:t xml:space="preserve"> số cách tương tác khác nhau. Thêm nữa, chúng em sẽ hỗ trợ thêm nhiều người dùng có thể tương tác cùng lúc để việc trao đổi, thảo luận thông tin có thể thực hiện hiệu quả hơ</w:t>
      </w:r>
      <w:r w:rsidR="006B21EF">
        <w:rPr>
          <w:lang w:val="en-US"/>
        </w:rPr>
        <w:t>n.</w:t>
      </w:r>
    </w:p>
    <w:p w14:paraId="0F185267" w14:textId="77777777" w:rsidR="00C55E26" w:rsidRDefault="00C55E26" w:rsidP="00C55E26">
      <w:pPr>
        <w:pStyle w:val="Heading1"/>
        <w:rPr>
          <w:lang w:val="en-US"/>
        </w:rPr>
      </w:pPr>
      <w:r>
        <w:rPr>
          <w:lang w:val="en-US"/>
        </w:rPr>
        <w:lastRenderedPageBreak/>
        <w:br/>
      </w:r>
      <w:bookmarkStart w:id="399" w:name="_Ref517361455"/>
      <w:bookmarkStart w:id="400" w:name="_Toc517792149"/>
      <w:bookmarkStart w:id="401" w:name="_Hlk517361603"/>
      <w:r>
        <w:rPr>
          <w:lang w:val="en-US"/>
        </w:rPr>
        <w:t xml:space="preserve">Hệ thống chia sẻ </w:t>
      </w:r>
      <w:r w:rsidR="00600196">
        <w:rPr>
          <w:lang w:val="en-US"/>
        </w:rPr>
        <w:t>dữ liệu</w:t>
      </w:r>
      <w:r>
        <w:rPr>
          <w:lang w:val="en-US"/>
        </w:rPr>
        <w:t xml:space="preserve"> hỗ trợ tangible</w:t>
      </w:r>
      <w:bookmarkEnd w:id="399"/>
      <w:bookmarkEnd w:id="400"/>
    </w:p>
    <w:p w14:paraId="331DEAA6" w14:textId="18A04C5D" w:rsidR="00C55E26" w:rsidRPr="00562157" w:rsidRDefault="00C55E26" w:rsidP="00C55E26">
      <w:pPr>
        <w:pStyle w:val="ChapterSummary"/>
        <w:rPr>
          <w:rFonts w:eastAsiaTheme="minorEastAsia"/>
          <w:lang w:val="en-US"/>
        </w:rPr>
      </w:pPr>
      <w:bookmarkStart w:id="402"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có thể chia sẻ dữ liệu, cụ thể là hình ảnh thông qua </w:t>
      </w:r>
      <w:r w:rsidR="00812542">
        <w:rPr>
          <w:lang w:val="en-US"/>
        </w:rPr>
        <w:t>một</w:t>
      </w:r>
      <w:r w:rsidR="00600196">
        <w:rPr>
          <w:lang w:val="en-US"/>
        </w:rPr>
        <w:t xml:space="preserve"> bàn tương tác. </w:t>
      </w:r>
    </w:p>
    <w:p w14:paraId="1DBFA2BF" w14:textId="77777777" w:rsidR="00C55E26" w:rsidRPr="00562157" w:rsidRDefault="00C55E26" w:rsidP="00C55E26">
      <w:pPr>
        <w:pStyle w:val="Heading2"/>
        <w:rPr>
          <w:lang w:val="en-US"/>
        </w:rPr>
      </w:pPr>
      <w:bookmarkStart w:id="403" w:name="_Toc517792150"/>
      <w:r w:rsidRPr="00562157">
        <w:rPr>
          <w:lang w:val="en-US"/>
        </w:rPr>
        <w:t>Giới thiệu tổng quan</w:t>
      </w:r>
      <w:bookmarkEnd w:id="403"/>
    </w:p>
    <w:p w14:paraId="5BD334F4" w14:textId="77777777" w:rsidR="00C55E26" w:rsidRPr="00B31FD4" w:rsidRDefault="00C55E26" w:rsidP="00C55E26">
      <w:pPr>
        <w:pStyle w:val="BodyText"/>
        <w:rPr>
          <w:lang w:val="en-US"/>
        </w:rPr>
      </w:pPr>
      <w:r>
        <w:rPr>
          <w:lang w:val="en-US"/>
        </w:rPr>
        <w:t xml:space="preserve">Nhu cầu chia sẻ hình ảnh giữa </w:t>
      </w:r>
      <w:bookmarkEnd w:id="401"/>
      <w:r>
        <w:rPr>
          <w:lang w:val="en-US"/>
        </w:rPr>
        <w:t xml:space="preserve">mọi người luôn </w:t>
      </w:r>
      <w:bookmarkEnd w:id="402"/>
      <w:r>
        <w:rPr>
          <w:lang w:val="en-US"/>
        </w:rPr>
        <w:t>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14:paraId="50A35DFD" w14:textId="77777777" w:rsidR="00C55E26" w:rsidRDefault="00C55E26" w:rsidP="00C55E26">
      <w:pPr>
        <w:pStyle w:val="Heading2"/>
        <w:rPr>
          <w:lang w:val="en-US"/>
        </w:rPr>
      </w:pPr>
      <w:bookmarkStart w:id="404" w:name="_Toc517792151"/>
      <w:r>
        <w:rPr>
          <w:lang w:val="en-US"/>
        </w:rPr>
        <w:t>Cấu hình</w:t>
      </w:r>
      <w:r w:rsidRPr="00562157">
        <w:rPr>
          <w:lang w:val="en-US"/>
        </w:rPr>
        <w:t xml:space="preserve"> hệ thống</w:t>
      </w:r>
      <w:bookmarkEnd w:id="404"/>
    </w:p>
    <w:p w14:paraId="26599B96" w14:textId="3AF85826" w:rsidR="00C55E26" w:rsidRPr="00F13875" w:rsidRDefault="00C55E26" w:rsidP="00C55E26">
      <w:pPr>
        <w:rPr>
          <w:lang w:val="en-US"/>
        </w:rPr>
      </w:pPr>
      <w:r>
        <w:rPr>
          <w:lang w:val="en-US"/>
        </w:rPr>
        <w:t>Hệ thống chia sẻ hình ảnh sử dụng lại hệ thống đã được cài đặt và dựng sẵn ở Hệ thống bản đồ. Với kịch bản khác được thiết kế cho việc chia sẻ hình ảnh qua lại giữa các thiết bị của người dùng.</w:t>
      </w:r>
    </w:p>
    <w:p w14:paraId="56B299D0" w14:textId="77777777" w:rsidR="00C55E26" w:rsidRPr="00562157" w:rsidRDefault="00C55E26" w:rsidP="00C55E26">
      <w:pPr>
        <w:pStyle w:val="Heading2"/>
        <w:rPr>
          <w:lang w:val="en-US"/>
        </w:rPr>
      </w:pPr>
      <w:bookmarkStart w:id="405" w:name="_Ref517130795"/>
      <w:bookmarkStart w:id="406" w:name="_Toc517792152"/>
      <w:r w:rsidRPr="00562157">
        <w:rPr>
          <w:lang w:val="en-US"/>
        </w:rPr>
        <w:t>Kịch bản sử dụng hệ thống</w:t>
      </w:r>
      <w:bookmarkEnd w:id="405"/>
      <w:bookmarkEnd w:id="406"/>
    </w:p>
    <w:p w14:paraId="1CC3B5FA" w14:textId="2F2E5E5B" w:rsidR="00C55E26" w:rsidRDefault="00C55E26" w:rsidP="00C55E26">
      <w:pPr>
        <w:rPr>
          <w:lang w:val="en-US"/>
        </w:rPr>
      </w:pPr>
      <w:r>
        <w:rPr>
          <w:lang w:val="en-US"/>
        </w:rPr>
        <w:t xml:space="preserve">Hệ thống gồm </w:t>
      </w:r>
      <w:r w:rsidR="00652E61">
        <w:rPr>
          <w:lang w:val="en-US"/>
        </w:rPr>
        <w:t>hai</w:t>
      </w:r>
      <w:r>
        <w:rPr>
          <w:lang w:val="en-US"/>
        </w:rPr>
        <w:t xml:space="preserve"> thành phần chính là máy chủ xử lí và thiết bị di động của người dùng. Trước khi sử dụng hệ thống thì các thiết bị di động cần Connect vào IP của máy chủ. Máy chủ xử lí và mặt bàn đóng vai trò là môi trường trung gian để truyền ảnh. Chương trình điều khiển trên thiết bị di động của người dùng hỗ trợ </w:t>
      </w:r>
      <w:r w:rsidR="00F56F8F">
        <w:rPr>
          <w:lang w:val="en-US"/>
        </w:rPr>
        <w:t>hai</w:t>
      </w:r>
      <w:r>
        <w:rPr>
          <w:lang w:val="en-US"/>
        </w:rPr>
        <w:t xml:space="preserve"> chức năng chính là truyền ảnh và lấy ảnh. Người dùng đầu tiên sử dụng chức năng truyền ảnh, lựa chọn ảnh muốn truyền trong danh sách ảnh của mình và kèm th</w:t>
      </w:r>
      <w:r w:rsidR="006568BF">
        <w:rPr>
          <w:lang w:val="en-US"/>
        </w:rPr>
        <w:t>êm</w:t>
      </w:r>
      <w:r>
        <w:rPr>
          <w:lang w:val="en-US"/>
        </w:rPr>
        <w:t xml:space="preserve">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w:t>
      </w:r>
      <w:r>
        <w:rPr>
          <w:lang w:val="en-US"/>
        </w:rPr>
        <w:lastRenderedPageBreak/>
        <w:t>thiết bị của mình thì có thể chuyển sang chế độ lấy ảnh. Với hành động hất điện thoại lên thì thiết bị đó sẽ được máy chủ gửi ảnh vào thiết bị.</w:t>
      </w:r>
    </w:p>
    <w:p w14:paraId="1B290380" w14:textId="77777777" w:rsidR="00C55E26" w:rsidRPr="00562157" w:rsidRDefault="00C55E26" w:rsidP="00C55E26">
      <w:pPr>
        <w:pStyle w:val="Heading2"/>
        <w:rPr>
          <w:lang w:val="en-US"/>
        </w:rPr>
      </w:pPr>
      <w:r w:rsidRPr="00562157">
        <w:rPr>
          <w:lang w:val="en-US"/>
        </w:rPr>
        <w:t xml:space="preserve"> </w:t>
      </w:r>
      <w:bookmarkStart w:id="407" w:name="_Toc517792153"/>
      <w:r w:rsidRPr="00562157">
        <w:rPr>
          <w:lang w:val="en-US"/>
        </w:rPr>
        <w:t>Một số vấn đề gặp phải và kỹ thuật áp dụng</w:t>
      </w:r>
      <w:bookmarkEnd w:id="407"/>
    </w:p>
    <w:p w14:paraId="0F780A83" w14:textId="77777777" w:rsidR="00C55E26" w:rsidRPr="00562157" w:rsidRDefault="00C55E26" w:rsidP="00C55E26">
      <w:pPr>
        <w:pStyle w:val="Heading3"/>
      </w:pPr>
      <w:bookmarkStart w:id="408" w:name="_Toc517792154"/>
      <w:r>
        <w:t>Cách bố trí máy chiếu</w:t>
      </w:r>
      <w:bookmarkEnd w:id="408"/>
    </w:p>
    <w:p w14:paraId="0B38023C" w14:textId="3925AD38" w:rsidR="00C55E26" w:rsidRPr="00B66E90" w:rsidRDefault="00C55E26" w:rsidP="00C55E26">
      <w:r>
        <w:t>Cách bố trí máy chiếu và mặt bàn được xây dựng như phần</w:t>
      </w:r>
      <w:r w:rsidR="00F222F0">
        <w:t xml:space="preserve"> </w:t>
      </w:r>
      <w:r w:rsidR="00F222F0">
        <w:fldChar w:fldCharType="begin"/>
      </w:r>
      <w:r w:rsidR="00F222F0">
        <w:instrText xml:space="preserve"> REF _Ref517858548 \r \h </w:instrText>
      </w:r>
      <w:r w:rsidR="00F222F0">
        <w:fldChar w:fldCharType="separate"/>
      </w:r>
      <w:r w:rsidR="00F222F0">
        <w:t>4.2</w:t>
      </w:r>
      <w:r w:rsidR="00F222F0">
        <w:fldChar w:fldCharType="end"/>
      </w:r>
      <w:r w:rsidR="00F222F0">
        <w:t xml:space="preserve"> và </w:t>
      </w:r>
      <w:r w:rsidR="00F222F0">
        <w:fldChar w:fldCharType="begin"/>
      </w:r>
      <w:r w:rsidR="00F222F0">
        <w:instrText xml:space="preserve"> REF _Ref517858555 \r \h </w:instrText>
      </w:r>
      <w:r w:rsidR="00F222F0">
        <w:fldChar w:fldCharType="separate"/>
      </w:r>
      <w:r w:rsidR="00F222F0">
        <w:t>4.4.1</w:t>
      </w:r>
      <w:r w:rsidR="00F222F0">
        <w:fldChar w:fldCharType="end"/>
      </w:r>
    </w:p>
    <w:p w14:paraId="7EBA6593" w14:textId="77777777" w:rsidR="00C55E26" w:rsidRDefault="00C55E26" w:rsidP="00C55E26">
      <w:pPr>
        <w:pStyle w:val="Heading3"/>
      </w:pPr>
      <w:bookmarkStart w:id="409" w:name="_Ref517187649"/>
      <w:bookmarkStart w:id="410" w:name="_Toc517792155"/>
      <w:r>
        <w:t>Xử lí hành động tương tác từ phía người dùng</w:t>
      </w:r>
      <w:bookmarkEnd w:id="409"/>
      <w:bookmarkEnd w:id="410"/>
    </w:p>
    <w:p w14:paraId="4FD7B7EE" w14:textId="77777777" w:rsidR="00C55E26" w:rsidRDefault="00C55E26" w:rsidP="00143180">
      <w:pPr>
        <w:pStyle w:val="Problem"/>
      </w:pPr>
      <w:r>
        <w:t>Đặt vấn đề</w:t>
      </w:r>
    </w:p>
    <w:p w14:paraId="21B8054C" w14:textId="77777777" w:rsidR="00C55E26" w:rsidRPr="00590DC3" w:rsidRDefault="00C55E26" w:rsidP="00143180">
      <w:pPr>
        <w:pStyle w:val="Problem"/>
        <w:numPr>
          <w:ilvl w:val="0"/>
          <w:numId w:val="0"/>
        </w:numPr>
        <w:ind w:left="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14:paraId="2BAFF44D" w14:textId="77777777" w:rsidR="00C55E26" w:rsidRPr="007B2356" w:rsidRDefault="00C55E26" w:rsidP="00143180">
      <w:pPr>
        <w:pStyle w:val="Problem"/>
      </w:pPr>
      <w:r>
        <w:t>Giải pháp</w:t>
      </w:r>
    </w:p>
    <w:p w14:paraId="183BF096" w14:textId="4A78B1DB"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C32F9A">
        <w:t xml:space="preserve">Hình </w:t>
      </w:r>
      <w:r w:rsidR="00C32F9A">
        <w:rPr>
          <w:noProof/>
        </w:rPr>
        <w:t>4</w:t>
      </w:r>
      <w:r w:rsidR="00C32F9A">
        <w:t>.</w:t>
      </w:r>
      <w:r w:rsidR="00C32F9A">
        <w:rPr>
          <w:noProof/>
        </w:rPr>
        <w:t>8</w:t>
      </w:r>
      <w:r w:rsidR="009C78FF">
        <w:rPr>
          <w:lang w:val="en-US"/>
        </w:rPr>
        <w:fldChar w:fldCharType="end"/>
      </w:r>
      <w:r>
        <w:rPr>
          <w:lang w:val="en-US"/>
        </w:rPr>
        <w:t>.</w:t>
      </w:r>
    </w:p>
    <w:p w14:paraId="4E897053" w14:textId="67D54389" w:rsidR="00C55E26" w:rsidRDefault="00C55E26" w:rsidP="00C55E26">
      <w:pPr>
        <w:rPr>
          <w:lang w:val="en-US"/>
        </w:rPr>
      </w:pPr>
      <w:r>
        <w:rPr>
          <w:lang w:val="en-US"/>
        </w:rPr>
        <w:t xml:space="preserve">Hệ thống hỗ trợ </w:t>
      </w:r>
      <w:r w:rsidR="00061978">
        <w:rPr>
          <w:lang w:val="en-US"/>
        </w:rPr>
        <w:t>hai</w:t>
      </w:r>
      <w:r>
        <w:rPr>
          <w:lang w:val="en-US"/>
        </w:rPr>
        <w:t xml:space="preserve"> hành động chính là giũ xuống (Shake Down) và hất lên (Shake Up). Cả </w:t>
      </w:r>
      <w:r w:rsidR="00CC398A">
        <w:rPr>
          <w:lang w:val="en-US"/>
        </w:rPr>
        <w:t>hai</w:t>
      </w:r>
      <w:r>
        <w:rPr>
          <w:lang w:val="en-US"/>
        </w:rPr>
        <w:t xml:space="preserve"> hành động này đều xử lí giá trị của cảm biến gia tốc theo trục Z, bên cạnh đó nhận diện thiết bị đang ngửa màn hình lên hay úp màn hình xuống. Hoạt động của cảm biến theo trục Z như sau:</w:t>
      </w:r>
    </w:p>
    <w:p w14:paraId="09A70516" w14:textId="77777777" w:rsidR="00C55E26" w:rsidRDefault="00C55E26" w:rsidP="004F765B">
      <w:pPr>
        <w:pStyle w:val="Dash"/>
        <w:ind w:left="360"/>
        <w:rPr>
          <w:lang w:val="en-US"/>
        </w:rPr>
      </w:pPr>
      <w:r>
        <w:rPr>
          <w:lang w:val="en-US"/>
        </w:rPr>
        <w:t>Khi màn hình ngửa: việc lắc mạnh thiết bị theo trục Z dù là lắc lên hay lắc xuống đều trả về giá trị gia tốc là âm.</w:t>
      </w:r>
    </w:p>
    <w:p w14:paraId="677AC3CE" w14:textId="77777777" w:rsidR="00C55E26" w:rsidRDefault="00C55E26" w:rsidP="004F765B">
      <w:pPr>
        <w:pStyle w:val="Dash"/>
        <w:ind w:left="360"/>
        <w:rPr>
          <w:lang w:val="en-US"/>
        </w:rPr>
      </w:pPr>
      <w:r>
        <w:rPr>
          <w:lang w:val="en-US"/>
        </w:rPr>
        <w:t>Khi màn hình úp: việc lắc mạnh thiết bị theo trục Z dù là lắc lên hay lắc xuống đều trả về giá trị gia tốc là dương.</w:t>
      </w:r>
    </w:p>
    <w:p w14:paraId="6BB6931F" w14:textId="54FC5E80" w:rsidR="00C55E26" w:rsidRDefault="00C55E26" w:rsidP="00890811">
      <w:pPr>
        <w:pStyle w:val="Dash"/>
        <w:numPr>
          <w:ilvl w:val="0"/>
          <w:numId w:val="0"/>
        </w:numPr>
        <w:ind w:firstLine="360"/>
        <w:rPr>
          <w:lang w:val="en-US"/>
        </w:rPr>
      </w:pPr>
      <w:r>
        <w:rPr>
          <w:lang w:val="en-US"/>
        </w:rPr>
        <w:t xml:space="preserve">Lợi dụng điều này kèm theo việc có thể nhận diện tư thế úp hay ngửa của thiết bị, chúng em đã định nghĩa </w:t>
      </w:r>
      <w:r w:rsidR="00E77FD5">
        <w:rPr>
          <w:lang w:val="en-US"/>
        </w:rPr>
        <w:t>hai</w:t>
      </w:r>
      <w:r>
        <w:rPr>
          <w:lang w:val="en-US"/>
        </w:rPr>
        <w:t xml:space="preserve"> hành động Shake Up và Shake Down và hoạt động của </w:t>
      </w:r>
      <w:r w:rsidR="005116AD">
        <w:rPr>
          <w:lang w:val="en-US"/>
        </w:rPr>
        <w:t>hai</w:t>
      </w:r>
      <w:r>
        <w:rPr>
          <w:lang w:val="en-US"/>
        </w:rPr>
        <w:t xml:space="preserve"> hành động đó trong hệ thống như sau:</w:t>
      </w:r>
    </w:p>
    <w:p w14:paraId="5636EB92" w14:textId="77777777" w:rsidR="00C55E26" w:rsidRDefault="00C55E26" w:rsidP="00047D38">
      <w:pPr>
        <w:pStyle w:val="Dash"/>
        <w:ind w:left="360"/>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trả về từ thiết bị lớn hơn 1.5 (giá trị gia tốc vừa phải không dùng quá nhiều sức theo thí nghiệm của nhóm chúng em). Khi thỏa mãn các điều kiện trên thì thiết bị gửi một </w:t>
      </w:r>
      <w:r>
        <w:rPr>
          <w:lang w:val="en-US"/>
        </w:rPr>
        <w:lastRenderedPageBreak/>
        <w:t xml:space="preserve">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1 tín hiệu kèm theo thông tin về ảnh đó lại cho thiết bị đó.</w:t>
      </w:r>
    </w:p>
    <w:p w14:paraId="13F81BAE" w14:textId="77777777" w:rsidR="00C55E26" w:rsidRPr="007C11D4" w:rsidRDefault="00C55E26" w:rsidP="00047D38">
      <w:pPr>
        <w:pStyle w:val="Dash"/>
        <w:ind w:left="360"/>
        <w:rPr>
          <w:lang w:val="en-US"/>
        </w:rPr>
      </w:pPr>
      <w:r>
        <w:rPr>
          <w:lang w:val="en-US"/>
        </w:rPr>
        <w:t xml:space="preserve">Shake Down: Với điệu kiện thiết bị đang ở chế độ truyền ảnh, mặt thiết bị đang úp xuống và người dùng giũ đột ngột thiết bị theo trục Z xuống dưới với giá trị gia tốc trả về từ thiết bị bé hơn -1.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nội dung ảnh và nội dung text lên </w:t>
      </w:r>
      <w:r w:rsidR="00F8027C">
        <w:rPr>
          <w:lang w:val="en-US"/>
        </w:rPr>
        <w:t>mặt</w:t>
      </w:r>
      <w:r>
        <w:rPr>
          <w:lang w:val="en-US"/>
        </w:rPr>
        <w:t xml:space="preserve"> bàn.</w:t>
      </w:r>
    </w:p>
    <w:p w14:paraId="304A9B4F" w14:textId="77777777" w:rsidR="00C55E26" w:rsidRDefault="00C55E26" w:rsidP="00C55E26">
      <w:pPr>
        <w:pStyle w:val="Heading3"/>
      </w:pPr>
      <w:bookmarkStart w:id="411" w:name="_Toc517792156"/>
      <w:r>
        <w:t>Giao tiếp giữa các thiết bị tương tác</w:t>
      </w:r>
      <w:bookmarkEnd w:id="411"/>
    </w:p>
    <w:p w14:paraId="3934E8E9" w14:textId="77777777" w:rsidR="00C55E26" w:rsidRDefault="00C55E26" w:rsidP="00143180">
      <w:pPr>
        <w:pStyle w:val="Problem"/>
      </w:pPr>
      <w:r>
        <w:t>Đặt vấn đề</w:t>
      </w:r>
    </w:p>
    <w:p w14:paraId="3DD809DD" w14:textId="77777777" w:rsidR="00C55E26" w:rsidRPr="003E67C2" w:rsidRDefault="00C55E26" w:rsidP="00C55E26">
      <w:pPr>
        <w:rPr>
          <w:lang w:val="en-US"/>
        </w:rPr>
      </w:pPr>
      <w:r>
        <w:rPr>
          <w:lang w:val="en-US"/>
        </w:rPr>
        <w:t>Với mục tiêu tương tác hỗ trợ cho đa người dùng cùng một lúc thì hệ thống cần xử lí việc nhận biết các thiết bị tương tác. Vậy làm thế nào để biết được những thiết bị nào đang kết nối, và thiết bị của người dùng nào đang thực sự tương tác, hay đang có yêu cầu tương tác?</w:t>
      </w:r>
    </w:p>
    <w:p w14:paraId="23FF273F" w14:textId="77777777" w:rsidR="00C55E26" w:rsidRPr="007B2356" w:rsidRDefault="00C55E26" w:rsidP="00143180">
      <w:pPr>
        <w:pStyle w:val="Solution"/>
      </w:pPr>
      <w:r>
        <w:t>Giải pháp</w:t>
      </w:r>
    </w:p>
    <w:p w14:paraId="0E916C10" w14:textId="406A5A3F" w:rsidR="00C55E26" w:rsidRPr="00932977" w:rsidRDefault="00C55E26" w:rsidP="00C55E26">
      <w:pPr>
        <w:rPr>
          <w:lang w:val="en-US"/>
        </w:rPr>
      </w:pPr>
      <w:r>
        <w:rPr>
          <w:lang w:val="en-US"/>
        </w:rPr>
        <w:t xml:space="preserve">Cách tương tác giao tiếp giữa các thiết bị và trung tâm xử lí vẫn theo cách sử dụng truyền dữ liệu qua Socket như ở </w:t>
      </w:r>
      <w:r w:rsidR="000D1250">
        <w:rPr>
          <w:lang w:val="en-US"/>
        </w:rPr>
        <w:t>mục</w:t>
      </w:r>
      <w:r w:rsidR="00F222F0">
        <w:rPr>
          <w:lang w:val="en-US"/>
        </w:rPr>
        <w:t xml:space="preserve"> </w:t>
      </w:r>
      <w:r w:rsidR="00F222F0">
        <w:rPr>
          <w:lang w:val="en-US"/>
        </w:rPr>
        <w:fldChar w:fldCharType="begin"/>
      </w:r>
      <w:r w:rsidR="00F222F0">
        <w:rPr>
          <w:lang w:val="en-US"/>
        </w:rPr>
        <w:instrText xml:space="preserve"> REF _Ref517858679 \r \h </w:instrText>
      </w:r>
      <w:r w:rsidR="00F222F0">
        <w:rPr>
          <w:lang w:val="en-US"/>
        </w:rPr>
      </w:r>
      <w:r w:rsidR="00F222F0">
        <w:rPr>
          <w:lang w:val="en-US"/>
        </w:rPr>
        <w:fldChar w:fldCharType="separate"/>
      </w:r>
      <w:r w:rsidR="00F222F0">
        <w:rPr>
          <w:lang w:val="en-US"/>
        </w:rPr>
        <w:t>4.4.4</w:t>
      </w:r>
      <w:r w:rsidR="00F222F0">
        <w:rPr>
          <w:lang w:val="en-US"/>
        </w:rPr>
        <w:fldChar w:fldCharType="end"/>
      </w:r>
      <w:r>
        <w:rPr>
          <w:lang w:val="en-US"/>
        </w:rPr>
        <w:t xml:space="preserve">. Tuy nhiên hệ thống có sự thay đổi về cấu trúc các module để phù hợp với chức năng được thể hiện với kịch bản trên ở </w:t>
      </w:r>
      <w:r w:rsidR="00841ECD">
        <w:rPr>
          <w:lang w:val="en-US"/>
        </w:rPr>
        <w:t>mục</w:t>
      </w:r>
      <w:r>
        <w:rPr>
          <w:lang w:val="en-US"/>
        </w:rPr>
        <w:t xml:space="preserve"> </w:t>
      </w:r>
      <w:r>
        <w:rPr>
          <w:lang w:val="en-US"/>
        </w:rPr>
        <w:fldChar w:fldCharType="begin"/>
      </w:r>
      <w:r>
        <w:rPr>
          <w:lang w:val="en-US"/>
        </w:rPr>
        <w:instrText xml:space="preserve"> REF _Ref517130795 \r \h </w:instrText>
      </w:r>
      <w:r>
        <w:rPr>
          <w:lang w:val="en-US"/>
        </w:rPr>
      </w:r>
      <w:r>
        <w:rPr>
          <w:lang w:val="en-US"/>
        </w:rPr>
        <w:fldChar w:fldCharType="separate"/>
      </w:r>
      <w:r w:rsidR="00C32F9A">
        <w:rPr>
          <w:lang w:val="en-US"/>
        </w:rPr>
        <w:t>5.3</w:t>
      </w:r>
      <w:r>
        <w:rPr>
          <w:lang w:val="en-US"/>
        </w:rPr>
        <w:fldChar w:fldCharType="end"/>
      </w:r>
      <w:r>
        <w:rPr>
          <w:lang w:val="en-US"/>
        </w:rPr>
        <w:t>.</w:t>
      </w:r>
    </w:p>
    <w:p w14:paraId="7BEB62EC" w14:textId="77777777" w:rsidR="00C55E26" w:rsidRDefault="00C55E26" w:rsidP="00C55E26">
      <w:pPr>
        <w:keepNext/>
      </w:pPr>
      <w:r w:rsidRPr="00F6090F">
        <w:rPr>
          <w:noProof/>
        </w:rPr>
        <mc:AlternateContent>
          <mc:Choice Requires="wpg">
            <w:drawing>
              <wp:inline distT="0" distB="0" distL="0" distR="0" wp14:anchorId="63E93398" wp14:editId="046D462F">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D75634" w14:textId="77777777" w:rsidR="004D5133" w:rsidRPr="00BB359F" w:rsidRDefault="004D5133"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Module A</w:t>
                                </w:r>
                              </w:p>
                              <w:p w14:paraId="0A12D83E" w14:textId="77777777" w:rsidR="004D5133" w:rsidRPr="00BB359F" w:rsidRDefault="004D5133"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Trung tâm xử lí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0FB802" w14:textId="77777777" w:rsidR="004D5133" w:rsidRPr="00792E82" w:rsidRDefault="004D5133"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14:paraId="2012E4DE" w14:textId="77777777" w:rsidR="004D5133" w:rsidRPr="00792E82" w:rsidRDefault="004D5133"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3E93398" id="Group 8" o:spid="_x0000_s1207"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">
                <v:group id="Group 306" o:spid="_x0000_s120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20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14:paraId="32D75634" w14:textId="77777777" w:rsidR="004D5133" w:rsidRPr="00BB359F" w:rsidRDefault="004D5133"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Module A</w:t>
                          </w:r>
                        </w:p>
                        <w:p w14:paraId="0A12D83E" w14:textId="77777777" w:rsidR="004D5133" w:rsidRPr="00BB359F" w:rsidRDefault="004D5133"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Trung tâm xử lí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21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21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14:paraId="320FB802" w14:textId="77777777" w:rsidR="004D5133" w:rsidRPr="00792E82" w:rsidRDefault="004D5133"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14:paraId="2012E4DE" w14:textId="77777777" w:rsidR="004D5133" w:rsidRPr="00792E82" w:rsidRDefault="004D5133"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v:textbox>
                </v:roundrect>
                <w10:anchorlock/>
              </v:group>
            </w:pict>
          </mc:Fallback>
        </mc:AlternateContent>
      </w:r>
    </w:p>
    <w:p w14:paraId="103EF205" w14:textId="724D553C" w:rsidR="00C55E26" w:rsidRDefault="00C55E26" w:rsidP="00C55E26">
      <w:pPr>
        <w:pStyle w:val="Caption"/>
      </w:pPr>
      <w:bookmarkStart w:id="412" w:name="_Ref517179484"/>
      <w:bookmarkStart w:id="413" w:name="_Toc517720122"/>
      <w:r>
        <w:t xml:space="preserve">Sơ đồ </w:t>
      </w:r>
      <w:r>
        <w:fldChar w:fldCharType="begin"/>
      </w:r>
      <w:r>
        <w:instrText xml:space="preserve"> STYLEREF 1 \s </w:instrText>
      </w:r>
      <w:r>
        <w:fldChar w:fldCharType="separate"/>
      </w:r>
      <w:r w:rsidR="00C32F9A">
        <w:rPr>
          <w:noProof/>
        </w:rPr>
        <w:t>5</w:t>
      </w:r>
      <w:r>
        <w:fldChar w:fldCharType="end"/>
      </w:r>
      <w:r>
        <w:noBreakHyphen/>
      </w:r>
      <w:r>
        <w:fldChar w:fldCharType="begin"/>
      </w:r>
      <w:r>
        <w:instrText xml:space="preserve"> SEQ Sơ_đồ \* ARABIC \s 1 </w:instrText>
      </w:r>
      <w:r>
        <w:fldChar w:fldCharType="separate"/>
      </w:r>
      <w:r w:rsidR="00C32F9A">
        <w:rPr>
          <w:noProof/>
        </w:rPr>
        <w:t>1</w:t>
      </w:r>
      <w:r>
        <w:fldChar w:fldCharType="end"/>
      </w:r>
      <w:bookmarkEnd w:id="412"/>
      <w:r>
        <w:t xml:space="preserve"> Sơ đồ kiến trúc hệ thống</w:t>
      </w:r>
      <w:bookmarkEnd w:id="413"/>
    </w:p>
    <w:p w14:paraId="59D76E13" w14:textId="27E8A2EF"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rsidR="00C32F9A">
        <w:t xml:space="preserve">Sơ đồ </w:t>
      </w:r>
      <w:r w:rsidR="00C32F9A">
        <w:rPr>
          <w:noProof/>
        </w:rPr>
        <w:t>5</w:t>
      </w:r>
      <w:r w:rsidR="00C32F9A">
        <w:noBreakHyphen/>
      </w:r>
      <w:r w:rsidR="00C32F9A">
        <w:rPr>
          <w:noProof/>
        </w:rPr>
        <w:t>1</w:t>
      </w:r>
      <w:r>
        <w:rPr>
          <w:lang w:val="en-US"/>
        </w:rPr>
        <w:fldChar w:fldCharType="end"/>
      </w:r>
      <w:r w:rsidRPr="00952B31">
        <w:rPr>
          <w:lang w:val="en-US"/>
        </w:rPr>
        <w:t xml:space="preserve">, </w:t>
      </w:r>
      <w:r>
        <w:rPr>
          <w:lang w:val="en-US"/>
        </w:rPr>
        <w:t xml:space="preserve">ứng dụng được chia thành </w:t>
      </w:r>
      <w:r w:rsidR="001D4BF4">
        <w:rPr>
          <w:lang w:val="en-US"/>
        </w:rPr>
        <w:t>hai</w:t>
      </w:r>
      <w:r>
        <w:rPr>
          <w:lang w:val="en-US"/>
        </w:rPr>
        <w:t xml:space="preserve"> module riêng biệt nhận </w:t>
      </w:r>
      <w:r w:rsidR="00E72CA0">
        <w:rPr>
          <w:lang w:val="en-US"/>
        </w:rPr>
        <w:t>hai</w:t>
      </w:r>
      <w:r>
        <w:rPr>
          <w:lang w:val="en-US"/>
        </w:rPr>
        <w:t xml:space="preserve"> nhiệm vụ khác nhau</w:t>
      </w:r>
      <w:r w:rsidRPr="00952B31">
        <w:rPr>
          <w:lang w:val="en-US"/>
        </w:rPr>
        <w:t xml:space="preserve">: module xử lý dữ liệu và render </w:t>
      </w:r>
      <w:r>
        <w:rPr>
          <w:lang w:val="en-US"/>
        </w:rPr>
        <w:t>hình</w:t>
      </w:r>
      <w:r w:rsidRPr="00952B31">
        <w:rPr>
          <w:lang w:val="en-US"/>
        </w:rPr>
        <w:t xml:space="preserve"> </w:t>
      </w:r>
      <w:proofErr w:type="gramStart"/>
      <w:r w:rsidRPr="00952B31">
        <w:rPr>
          <w:lang w:val="en-US"/>
        </w:rPr>
        <w:t>ảnh  (</w:t>
      </w:r>
      <w:proofErr w:type="gramEnd"/>
      <w:r w:rsidRPr="00952B31">
        <w:rPr>
          <w:lang w:val="en-US"/>
        </w:rPr>
        <w:t xml:space="preserve">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giao tiếp và truyền đạt dữ liệu qua lại giữa các module sử dụng môi trường Socket, trong mạng cục bộ LAN như ở </w:t>
      </w:r>
      <w:r w:rsidR="00F222F0">
        <w:rPr>
          <w:lang w:val="en-US"/>
        </w:rPr>
        <w:t>hệ thống bản đồ</w:t>
      </w:r>
      <w:r>
        <w:rPr>
          <w:lang w:val="en-US"/>
        </w:rPr>
        <w:fldChar w:fldCharType="begin"/>
      </w:r>
      <w:r>
        <w:rPr>
          <w:lang w:val="en-US"/>
        </w:rPr>
        <w:instrText xml:space="preserve"> REF _Ref517179698 \r \h </w:instrText>
      </w:r>
      <w:r>
        <w:rPr>
          <w:lang w:val="en-US"/>
        </w:rPr>
      </w:r>
      <w:r>
        <w:rPr>
          <w:lang w:val="en-US"/>
        </w:rPr>
        <w:fldChar w:fldCharType="end"/>
      </w:r>
      <w:r>
        <w:rPr>
          <w:lang w:val="en-US"/>
        </w:rPr>
        <w:t>.</w:t>
      </w:r>
    </w:p>
    <w:p w14:paraId="38A6BAF3" w14:textId="52A10EE3" w:rsidR="00C55E26" w:rsidRDefault="00C55E26" w:rsidP="00C55E26">
      <w:pPr>
        <w:rPr>
          <w:lang w:val="en-US"/>
        </w:rPr>
      </w:pPr>
      <w:r>
        <w:rPr>
          <w:lang w:val="en-US"/>
        </w:rPr>
        <w:lastRenderedPageBreak/>
        <w:t>Ở đây m</w:t>
      </w:r>
      <w:r w:rsidRPr="00952B31">
        <w:rPr>
          <w:lang w:val="en-US"/>
        </w:rPr>
        <w:t xml:space="preserve">odule (A) </w:t>
      </w:r>
      <w:r>
        <w:rPr>
          <w:lang w:val="en-US"/>
        </w:rPr>
        <w:t xml:space="preserve">đóng vài trò là server xử lí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w:t>
      </w:r>
      <w:r w:rsidR="00F222F0">
        <w:rPr>
          <w:lang w:val="en-US"/>
        </w:rPr>
        <w:t xml:space="preserve">ở hệ thống bản đồ, </w:t>
      </w:r>
      <w:r>
        <w:rPr>
          <w:lang w:val="en-US"/>
        </w:rPr>
        <w:t>chỉ thay đổi lại kịch bản xử lí</w:t>
      </w:r>
      <w:r w:rsidRPr="00952B31">
        <w:rPr>
          <w:lang w:val="en-US"/>
        </w:rPr>
        <w:t xml:space="preserve">. (A) </w:t>
      </w:r>
      <w:r>
        <w:rPr>
          <w:lang w:val="en-US"/>
        </w:rPr>
        <w:t>tiếp nhận dữ liệu về hành động được thực hiện và thông tin đi kèm từ (B) và thực hiện xử lí thông tin đó theo kịch bản.</w:t>
      </w:r>
    </w:p>
    <w:p w14:paraId="6F5ED344" w14:textId="77777777" w:rsidR="00C55E26" w:rsidRPr="00952B31" w:rsidRDefault="00C55E26" w:rsidP="00C55E26">
      <w:pPr>
        <w:rPr>
          <w:lang w:val="en-US"/>
        </w:rPr>
      </w:pPr>
      <w:r>
        <w:rPr>
          <w:lang w:val="en-US"/>
        </w:rPr>
        <w:t xml:space="preserve">Một điểm khác biệt ở hệ thống này là việc quản lí truy cập từ nhiều người dùng. Vì mục đích sử dụng của hệ thống là thiết kế theo kiểu bàn cộng tác nên cần phải quản lí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í đa thiết bị truy </w:t>
      </w:r>
      <w:proofErr w:type="gramStart"/>
      <w:r>
        <w:rPr>
          <w:lang w:val="en-US"/>
        </w:rPr>
        <w:t>cập  là</w:t>
      </w:r>
      <w:proofErr w:type="gramEnd"/>
      <w:r>
        <w:rPr>
          <w:lang w:val="en-US"/>
        </w:rPr>
        <w:t xml:space="preserve"> có thể.</w:t>
      </w:r>
    </w:p>
    <w:p w14:paraId="23DBD37D" w14:textId="77777777" w:rsidR="00C55E26" w:rsidRPr="00562157" w:rsidRDefault="00C55E26" w:rsidP="00C55E26">
      <w:pPr>
        <w:pStyle w:val="Heading2"/>
        <w:rPr>
          <w:lang w:val="en-US"/>
        </w:rPr>
      </w:pPr>
      <w:bookmarkStart w:id="414" w:name="_Toc517792157"/>
      <w:r w:rsidRPr="00562157">
        <w:rPr>
          <w:lang w:val="en-US"/>
        </w:rPr>
        <w:t>Các chức năng của hệ thống</w:t>
      </w:r>
      <w:bookmarkEnd w:id="414"/>
    </w:p>
    <w:p w14:paraId="434D1895" w14:textId="77777777" w:rsidR="00C55E26" w:rsidRDefault="00C55E26" w:rsidP="00C55E26">
      <w:pPr>
        <w:pStyle w:val="Heading3"/>
      </w:pPr>
      <w:bookmarkStart w:id="415" w:name="_Toc517792158"/>
      <w:r w:rsidRPr="00562157">
        <w:t>Các cách thức tương tác</w:t>
      </w:r>
      <w:bookmarkEnd w:id="415"/>
    </w:p>
    <w:p w14:paraId="7FB4F27A" w14:textId="7F6C2420"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w:t>
      </w:r>
      <w:r w:rsidR="008174C6">
        <w:rPr>
          <w:lang w:val="en-US"/>
        </w:rPr>
        <w:t>mục</w:t>
      </w:r>
      <w:r>
        <w:rPr>
          <w:lang w:val="en-US"/>
        </w:rPr>
        <w:t xml:space="preserve"> </w:t>
      </w:r>
      <w:r>
        <w:rPr>
          <w:lang w:val="en-US"/>
        </w:rPr>
        <w:fldChar w:fldCharType="begin"/>
      </w:r>
      <w:r>
        <w:rPr>
          <w:lang w:val="en-US"/>
        </w:rPr>
        <w:instrText xml:space="preserve"> REF _Ref517187649 \r \h </w:instrText>
      </w:r>
      <w:r>
        <w:rPr>
          <w:lang w:val="en-US"/>
        </w:rPr>
      </w:r>
      <w:r>
        <w:rPr>
          <w:lang w:val="en-US"/>
        </w:rPr>
        <w:fldChar w:fldCharType="separate"/>
      </w:r>
      <w:r w:rsidR="00C32F9A">
        <w:rPr>
          <w:lang w:val="en-US"/>
        </w:rPr>
        <w:t>5.4.2</w:t>
      </w:r>
      <w:r>
        <w:rPr>
          <w:lang w:val="en-US"/>
        </w:rPr>
        <w:fldChar w:fldCharType="end"/>
      </w:r>
      <w:r>
        <w:rPr>
          <w:lang w:val="en-US"/>
        </w:rPr>
        <w:t>.</w:t>
      </w:r>
    </w:p>
    <w:p w14:paraId="5BC7372B" w14:textId="77777777"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14:paraId="049C486A" w14:textId="77777777" w:rsidR="00C55E26" w:rsidRPr="00C73895" w:rsidRDefault="00C55E26" w:rsidP="00C55E26">
      <w:pPr>
        <w:rPr>
          <w:lang w:val="en-US"/>
        </w:rPr>
      </w:pPr>
      <w:r>
        <w:rPr>
          <w:lang w:val="en-US"/>
        </w:rPr>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 từ </w:t>
      </w:r>
      <w:r w:rsidR="002D1175">
        <w:rPr>
          <w:lang w:val="en-US"/>
        </w:rPr>
        <w:t>máy chủ</w:t>
      </w:r>
      <w:r>
        <w:rPr>
          <w:lang w:val="en-US"/>
        </w:rPr>
        <w:t xml:space="preserve"> đang hiển thị trên mặt bàn.</w:t>
      </w:r>
    </w:p>
    <w:p w14:paraId="7A92AB2C" w14:textId="60AB6F48" w:rsidR="00C55E26" w:rsidRDefault="00C55E26" w:rsidP="00C55E26">
      <w:pPr>
        <w:pStyle w:val="Heading3"/>
      </w:pPr>
      <w:bookmarkStart w:id="416" w:name="_Toc517792159"/>
      <w:r w:rsidRPr="00562157">
        <w:lastRenderedPageBreak/>
        <w:t>Màn hình giao diện chính</w:t>
      </w:r>
      <w:bookmarkEnd w:id="416"/>
    </w:p>
    <w:p w14:paraId="2BD903E2" w14:textId="77777777" w:rsidR="00AA338B" w:rsidRPr="00AA338B" w:rsidRDefault="00AA338B" w:rsidP="00AA338B">
      <w:pPr>
        <w:rPr>
          <w:lang w:val="en-US"/>
        </w:rPr>
      </w:pPr>
    </w:p>
    <w:p w14:paraId="39D2D661" w14:textId="77777777" w:rsidR="00297070" w:rsidRDefault="00C561C3" w:rsidP="0059097D">
      <w:pPr>
        <w:keepNext/>
        <w:ind w:firstLine="0"/>
        <w:jc w:val="center"/>
      </w:pPr>
      <w:r>
        <w:rPr>
          <w:noProof/>
          <w:lang w:val="en-US"/>
        </w:rPr>
        <w:drawing>
          <wp:inline distT="0" distB="0" distL="0" distR="0" wp14:anchorId="6F2A2521" wp14:editId="3EDF5BB3">
            <wp:extent cx="4839970" cy="307403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839970" cy="3074035"/>
                    </a:xfrm>
                    <a:prstGeom prst="rect">
                      <a:avLst/>
                    </a:prstGeom>
                    <a:noFill/>
                    <a:ln>
                      <a:noFill/>
                    </a:ln>
                  </pic:spPr>
                </pic:pic>
              </a:graphicData>
            </a:graphic>
          </wp:inline>
        </w:drawing>
      </w:r>
    </w:p>
    <w:p w14:paraId="67BDBEAD" w14:textId="7A7516C9" w:rsidR="00C561C3" w:rsidRDefault="00297070" w:rsidP="00297070">
      <w:pPr>
        <w:pStyle w:val="Caption"/>
      </w:pPr>
      <w:r>
        <w:t xml:space="preserve">Hình </w:t>
      </w:r>
      <w:r w:rsidR="004D5133">
        <w:fldChar w:fldCharType="begin"/>
      </w:r>
      <w:r w:rsidR="004D5133">
        <w:instrText xml:space="preserve"> STYLEREF 1 \s </w:instrText>
      </w:r>
      <w:r w:rsidR="004D5133">
        <w:fldChar w:fldCharType="separate"/>
      </w:r>
      <w:r w:rsidR="004D5133">
        <w:rPr>
          <w:noProof/>
        </w:rPr>
        <w:t>5</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w:t>
      </w:r>
      <w:r w:rsidR="004D5133">
        <w:fldChar w:fldCharType="end"/>
      </w:r>
      <w:r w:rsidR="00CE743D">
        <w:t xml:space="preserve"> Chuyển đổi ảnh giữa điện thoại và mặt bàn</w:t>
      </w:r>
    </w:p>
    <w:p w14:paraId="78F81786" w14:textId="77777777" w:rsidR="00AA338B" w:rsidRPr="00AA338B" w:rsidRDefault="00AA338B" w:rsidP="00AA338B"/>
    <w:p w14:paraId="202D1A90" w14:textId="77777777" w:rsidR="00117B3F" w:rsidRDefault="00117B3F" w:rsidP="00540E1A">
      <w:pPr>
        <w:keepNext/>
        <w:ind w:firstLine="0"/>
        <w:jc w:val="center"/>
      </w:pPr>
      <w:r w:rsidRPr="00117B3F">
        <w:drawing>
          <wp:inline distT="0" distB="0" distL="0" distR="0" wp14:anchorId="0E06BD35" wp14:editId="2E5B2A5E">
            <wp:extent cx="4876862" cy="2743200"/>
            <wp:effectExtent l="0" t="0" r="0" b="0"/>
            <wp:docPr id="42" name="Picture 4">
              <a:extLst xmlns:a="http://schemas.openxmlformats.org/drawingml/2006/main">
                <a:ext uri="{FF2B5EF4-FFF2-40B4-BE49-F238E27FC236}">
                  <a16:creationId xmlns:a16="http://schemas.microsoft.com/office/drawing/2014/main" id="{594212E9-C0B0-4B70-80C1-AE11FC06D6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94212E9-C0B0-4B70-80C1-AE11FC06D6A8}"/>
                        </a:ext>
                      </a:extLst>
                    </pic:cNvPr>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890303" cy="2750761"/>
                    </a:xfrm>
                    <a:prstGeom prst="rect">
                      <a:avLst/>
                    </a:prstGeom>
                  </pic:spPr>
                </pic:pic>
              </a:graphicData>
            </a:graphic>
          </wp:inline>
        </w:drawing>
      </w:r>
    </w:p>
    <w:p w14:paraId="34591786" w14:textId="39F4ABBA" w:rsidR="00117B3F" w:rsidRDefault="00117B3F" w:rsidP="00117B3F">
      <w:pPr>
        <w:pStyle w:val="Caption"/>
      </w:pPr>
      <w:r>
        <w:t xml:space="preserve">Hình </w:t>
      </w:r>
      <w:r w:rsidR="004D5133">
        <w:fldChar w:fldCharType="begin"/>
      </w:r>
      <w:r w:rsidR="004D5133">
        <w:instrText xml:space="preserve"> STYLEREF 1 \s </w:instrText>
      </w:r>
      <w:r w:rsidR="004D5133">
        <w:fldChar w:fldCharType="separate"/>
      </w:r>
      <w:r w:rsidR="004D5133">
        <w:rPr>
          <w:noProof/>
        </w:rPr>
        <w:t>5</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2</w:t>
      </w:r>
      <w:r w:rsidR="004D5133">
        <w:fldChar w:fldCharType="end"/>
      </w:r>
      <w:r>
        <w:t xml:space="preserve"> Giao diện màn hình điện thoại chế độ Truyền ảnh</w:t>
      </w:r>
    </w:p>
    <w:p w14:paraId="770E5EFA" w14:textId="2A7F9193" w:rsidR="00117B3F" w:rsidRDefault="00AA338B" w:rsidP="006A30A2">
      <w:pPr>
        <w:keepNext/>
        <w:ind w:firstLine="0"/>
        <w:jc w:val="center"/>
      </w:pPr>
      <w:r w:rsidRPr="00AA338B">
        <w:lastRenderedPageBreak/>
        <w:drawing>
          <wp:inline distT="0" distB="0" distL="0" distR="0" wp14:anchorId="7B008360" wp14:editId="0BA7F9DF">
            <wp:extent cx="4821545" cy="2712085"/>
            <wp:effectExtent l="0" t="0" r="0" b="0"/>
            <wp:docPr id="345" name="Picture 3">
              <a:extLst xmlns:a="http://schemas.openxmlformats.org/drawingml/2006/main">
                <a:ext uri="{FF2B5EF4-FFF2-40B4-BE49-F238E27FC236}">
                  <a16:creationId xmlns:a16="http://schemas.microsoft.com/office/drawing/2014/main" id="{95E797F0-D98F-434C-9E72-91C9D408FF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5E797F0-D98F-434C-9E72-91C9D408FF7E}"/>
                        </a:ext>
                      </a:extLst>
                    </pic:cNvPr>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830635" cy="2717198"/>
                    </a:xfrm>
                    <a:prstGeom prst="rect">
                      <a:avLst/>
                    </a:prstGeom>
                  </pic:spPr>
                </pic:pic>
              </a:graphicData>
            </a:graphic>
          </wp:inline>
        </w:drawing>
      </w:r>
    </w:p>
    <w:p w14:paraId="608C8A45" w14:textId="46298759" w:rsidR="00117B3F" w:rsidRDefault="00117B3F" w:rsidP="00117B3F">
      <w:pPr>
        <w:pStyle w:val="Caption"/>
      </w:pPr>
      <w:r>
        <w:t xml:space="preserve">Hình </w:t>
      </w:r>
      <w:r w:rsidR="004D5133">
        <w:fldChar w:fldCharType="begin"/>
      </w:r>
      <w:r w:rsidR="004D5133">
        <w:instrText xml:space="preserve"> STYLEREF 1 \s </w:instrText>
      </w:r>
      <w:r w:rsidR="004D5133">
        <w:fldChar w:fldCharType="separate"/>
      </w:r>
      <w:r w:rsidR="004D5133">
        <w:rPr>
          <w:noProof/>
        </w:rPr>
        <w:t>5</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3</w:t>
      </w:r>
      <w:r w:rsidR="004D5133">
        <w:fldChar w:fldCharType="end"/>
      </w:r>
      <w:r>
        <w:t xml:space="preserve"> Giao diện nhập tin nhắn chú thích</w:t>
      </w:r>
    </w:p>
    <w:p w14:paraId="423A4908" w14:textId="77777777" w:rsidR="00AA338B" w:rsidRPr="00AA338B" w:rsidRDefault="00AA338B" w:rsidP="00AA338B"/>
    <w:p w14:paraId="351808DD" w14:textId="77777777" w:rsidR="00417BA4" w:rsidRDefault="00417BA4" w:rsidP="00E2346B">
      <w:pPr>
        <w:keepNext/>
        <w:ind w:firstLine="0"/>
        <w:jc w:val="center"/>
      </w:pPr>
      <w:r w:rsidRPr="00417BA4">
        <w:drawing>
          <wp:inline distT="0" distB="0" distL="0" distR="0" wp14:anchorId="077FCBBB" wp14:editId="7A1BEA48">
            <wp:extent cx="4916373" cy="2765425"/>
            <wp:effectExtent l="0" t="0" r="0" b="0"/>
            <wp:docPr id="85" name="Picture 3">
              <a:extLst xmlns:a="http://schemas.openxmlformats.org/drawingml/2006/main">
                <a:ext uri="{FF2B5EF4-FFF2-40B4-BE49-F238E27FC236}">
                  <a16:creationId xmlns:a16="http://schemas.microsoft.com/office/drawing/2014/main" id="{73838755-EF34-463D-85F5-9DF4BFE1A0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3838755-EF34-463D-85F5-9DF4BFE1A039}"/>
                        </a:ext>
                      </a:extLst>
                    </pic:cNvPr>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932904" cy="2774723"/>
                    </a:xfrm>
                    <a:prstGeom prst="rect">
                      <a:avLst/>
                    </a:prstGeom>
                  </pic:spPr>
                </pic:pic>
              </a:graphicData>
            </a:graphic>
          </wp:inline>
        </w:drawing>
      </w:r>
    </w:p>
    <w:p w14:paraId="231F9147" w14:textId="06C9C41B" w:rsidR="00417BA4" w:rsidRDefault="00417BA4" w:rsidP="00417BA4">
      <w:pPr>
        <w:pStyle w:val="Caption"/>
      </w:pPr>
      <w:r>
        <w:t xml:space="preserve">Hình </w:t>
      </w:r>
      <w:r w:rsidR="004D5133">
        <w:fldChar w:fldCharType="begin"/>
      </w:r>
      <w:r w:rsidR="004D5133">
        <w:instrText xml:space="preserve"> STYLEREF 1 \s </w:instrText>
      </w:r>
      <w:r w:rsidR="004D5133">
        <w:fldChar w:fldCharType="separate"/>
      </w:r>
      <w:r w:rsidR="004D5133">
        <w:rPr>
          <w:noProof/>
        </w:rPr>
        <w:t>5</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4</w:t>
      </w:r>
      <w:r w:rsidR="004D5133">
        <w:fldChar w:fldCharType="end"/>
      </w:r>
      <w:r>
        <w:t xml:space="preserve"> Giao diện chọn ảnh và tin nhắn chuẩn bị gửi</w:t>
      </w:r>
    </w:p>
    <w:p w14:paraId="109F3258" w14:textId="77777777" w:rsidR="00BA70ED" w:rsidRDefault="00BA70ED" w:rsidP="00B102F9">
      <w:pPr>
        <w:keepNext/>
        <w:ind w:firstLine="0"/>
        <w:jc w:val="center"/>
      </w:pPr>
      <w:r w:rsidRPr="00BA70ED">
        <w:lastRenderedPageBreak/>
        <w:drawing>
          <wp:inline distT="0" distB="0" distL="0" distR="0" wp14:anchorId="4FCA9D8E" wp14:editId="37BC3719">
            <wp:extent cx="4922733" cy="2769003"/>
            <wp:effectExtent l="0" t="0" r="0" b="0"/>
            <wp:docPr id="86" name="Picture 3">
              <a:extLst xmlns:a="http://schemas.openxmlformats.org/drawingml/2006/main">
                <a:ext uri="{FF2B5EF4-FFF2-40B4-BE49-F238E27FC236}">
                  <a16:creationId xmlns:a16="http://schemas.microsoft.com/office/drawing/2014/main" id="{23F11AA6-6540-475F-854B-E647EC1C2F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3F11AA6-6540-475F-854B-E647EC1C2FCC}"/>
                        </a:ext>
                      </a:extLst>
                    </pic:cNvPr>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951148" cy="2784986"/>
                    </a:xfrm>
                    <a:prstGeom prst="rect">
                      <a:avLst/>
                    </a:prstGeom>
                  </pic:spPr>
                </pic:pic>
              </a:graphicData>
            </a:graphic>
          </wp:inline>
        </w:drawing>
      </w:r>
    </w:p>
    <w:p w14:paraId="37D6D222" w14:textId="7963B138" w:rsidR="000171BB" w:rsidRPr="000171BB" w:rsidRDefault="00BA70ED" w:rsidP="000171BB">
      <w:pPr>
        <w:pStyle w:val="Caption"/>
      </w:pPr>
      <w:r>
        <w:t xml:space="preserve">Hình </w:t>
      </w:r>
      <w:r w:rsidR="004D5133">
        <w:fldChar w:fldCharType="begin"/>
      </w:r>
      <w:r w:rsidR="004D5133">
        <w:instrText xml:space="preserve"> STYLEREF 1 \s </w:instrText>
      </w:r>
      <w:r w:rsidR="004D5133">
        <w:fldChar w:fldCharType="separate"/>
      </w:r>
      <w:r w:rsidR="004D5133">
        <w:rPr>
          <w:noProof/>
        </w:rPr>
        <w:t>5</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5</w:t>
      </w:r>
      <w:r w:rsidR="004D5133">
        <w:fldChar w:fldCharType="end"/>
      </w:r>
      <w:r>
        <w:t xml:space="preserve"> Giao diện chế độ nhận ảnh</w:t>
      </w:r>
    </w:p>
    <w:p w14:paraId="7548F140" w14:textId="77777777" w:rsidR="00C55E26" w:rsidRDefault="00C55E26" w:rsidP="00C55E26">
      <w:pPr>
        <w:pStyle w:val="Heading2"/>
        <w:rPr>
          <w:lang w:val="en-US"/>
        </w:rPr>
      </w:pPr>
      <w:bookmarkStart w:id="417" w:name="_Toc517792160"/>
      <w:r w:rsidRPr="00562157">
        <w:rPr>
          <w:lang w:val="en-US"/>
        </w:rPr>
        <w:t>Kết luận</w:t>
      </w:r>
      <w:bookmarkEnd w:id="417"/>
    </w:p>
    <w:p w14:paraId="0A5C0E80" w14:textId="77777777" w:rsidR="00E11FFC" w:rsidRDefault="00E11FFC" w:rsidP="00E11FFC">
      <w:r>
        <w:t>Trong chương này nhóm chúng em đã thực hiện nghiên cứu và xây dựng hệ thống chia sẻ hình ảnh với mặt bàn hỗ trợ tangible và các thiết bị di động. Các thiết bị được kết nối qua socket tới server và thực hiện gửi các thông điệp tới nhau để thực hiện tương tác. Hệ thống xử lí cử chỉ tương tác từ phía người dùng để thực hiện thao tác truyền, nhận ảnh. Hệ thống hỗ trợ tương tác từ nhiều người dùng cùng với nhau.</w:t>
      </w:r>
    </w:p>
    <w:p w14:paraId="7B1002DA" w14:textId="377B43CC" w:rsidR="009A5232" w:rsidRPr="003A5464" w:rsidRDefault="00E11FFC" w:rsidP="003A5464">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w:t>
      </w:r>
      <w:r w:rsidR="00F8027C">
        <w:t>B</w:t>
      </w:r>
      <w:r>
        <w:t xml:space="preserve">luetooth hay </w:t>
      </w:r>
      <w:r w:rsidR="00F8027C">
        <w:t>W</w:t>
      </w:r>
      <w:r>
        <w:t>ifi.</w:t>
      </w:r>
    </w:p>
    <w:p w14:paraId="304A6A6B" w14:textId="77777777" w:rsidR="009A5232" w:rsidRDefault="009A5232" w:rsidP="009A5232">
      <w:pPr>
        <w:pStyle w:val="Heading1"/>
        <w:rPr>
          <w:lang w:val="en-US"/>
        </w:rPr>
      </w:pPr>
      <w:r>
        <w:rPr>
          <w:lang w:val="en-US"/>
        </w:rPr>
        <w:lastRenderedPageBreak/>
        <w:br/>
      </w:r>
      <w:bookmarkStart w:id="418" w:name="_Ref517363481"/>
      <w:bookmarkStart w:id="419" w:name="_Toc517792161"/>
      <w:r>
        <w:rPr>
          <w:lang w:val="en-US"/>
        </w:rPr>
        <w:t>Kết luận</w:t>
      </w:r>
      <w:bookmarkEnd w:id="418"/>
      <w:bookmarkEnd w:id="419"/>
    </w:p>
    <w:p w14:paraId="31E16336" w14:textId="77777777"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14:paraId="2EA7EE60" w14:textId="77777777" w:rsidR="009A5232" w:rsidRDefault="009A5232" w:rsidP="009A5232">
      <w:pPr>
        <w:pStyle w:val="Heading2"/>
        <w:rPr>
          <w:lang w:val="en-US"/>
        </w:rPr>
      </w:pPr>
      <w:bookmarkStart w:id="420" w:name="_Toc517792162"/>
      <w:r>
        <w:rPr>
          <w:lang w:val="en-US"/>
        </w:rPr>
        <w:t>Các kết quả đạt được</w:t>
      </w:r>
      <w:bookmarkEnd w:id="420"/>
    </w:p>
    <w:p w14:paraId="7B70B7F5" w14:textId="77777777" w:rsidR="0033607F" w:rsidRDefault="008E4CF7" w:rsidP="007274AF">
      <w:pPr>
        <w:rPr>
          <w:lang w:val="en-US"/>
        </w:rPr>
      </w:pPr>
      <w:r>
        <w:rPr>
          <w:lang w:val="en-US"/>
        </w:rPr>
        <w:t>Qua đề tài này, chúng em đã tìm hiểu được thế nào là môi trường tương tác hỗ trợ Tangible, các kỹ thuật có thể triển khai trong môi trường tương tác này, đề đó đề xuất, thực nghiệm các kỹ thuật tương tác mới. Chúng em đã nắm vững và vận dụng được các kỹ thuật lập trình trong Unity3D Engine và s</w:t>
      </w:r>
      <w:r w:rsidR="0033607F">
        <w:rPr>
          <w:lang w:val="en-US"/>
        </w:rPr>
        <w:t>ử</w:t>
      </w:r>
      <w:r>
        <w:rPr>
          <w:lang w:val="en-US"/>
        </w:rPr>
        <w:t xml:space="preserve"> dụng được,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 nội dung trình bày một cách nhanh nhóng. Về phần cứng chúng em thiết kế để có thể dễ dàng vận chuyển và chỉnh sửa, phù hợp cho nhiều không gian sử dụng khác nhau. Tổng kết lại, những đóng góp chính của chúng em trong luận văn này là:</w:t>
      </w:r>
    </w:p>
    <w:p w14:paraId="2E4E1F1A" w14:textId="77777777" w:rsidR="00143180" w:rsidRPr="00143180" w:rsidRDefault="00143180" w:rsidP="007274AF">
      <w:pPr>
        <w:pStyle w:val="Bullet6"/>
        <w:jc w:val="both"/>
        <w:rPr>
          <w:lang w:val="en-US"/>
        </w:rPr>
      </w:pPr>
      <w:r>
        <w:rPr>
          <w:lang w:val="en-US"/>
        </w:rPr>
        <w:t>Tìm hiểu về yếu tố Tangible trong tương tác, ảnh hưởng của nó tác động lên trải nghiệm người dùng và độ hiệu quả khi áp dụng vào các thao tác.</w:t>
      </w:r>
    </w:p>
    <w:p w14:paraId="060BEDE8" w14:textId="77777777" w:rsidR="00143180" w:rsidRPr="00143180" w:rsidRDefault="0033607F" w:rsidP="007274AF">
      <w:pPr>
        <w:pStyle w:val="Bullet6"/>
        <w:jc w:val="both"/>
        <w:rPr>
          <w:lang w:val="en-US"/>
        </w:rPr>
      </w:pPr>
      <w:r>
        <w:rPr>
          <w:lang w:val="en-US"/>
        </w:rPr>
        <w:t>Đề xuất và hiện thực hóa các kỹ thuật tương tác hỗ trợ yếu tố Tangible</w:t>
      </w:r>
      <w:r w:rsidR="00143180">
        <w:rPr>
          <w:lang w:val="en-US"/>
        </w:rPr>
        <w:t>, chủ yếu tập trung vào 3 nhóm: tương tác trực tiếp vào môi trường, tương tác một phần vào môi trường và tương tác thông qua thiết bị di động.</w:t>
      </w:r>
    </w:p>
    <w:p w14:paraId="12B29F5F" w14:textId="77777777" w:rsidR="0033607F" w:rsidRDefault="0033607F" w:rsidP="007274AF">
      <w:pPr>
        <w:pStyle w:val="Bullet6"/>
        <w:jc w:val="both"/>
        <w:rPr>
          <w:lang w:val="en-US"/>
        </w:rPr>
      </w:pPr>
      <w:r>
        <w:rPr>
          <w:lang w:val="en-US"/>
        </w:rPr>
        <w:t>Khảo sát và thực nghiệm các cách nhận dạng vật thể bằng cách áp dụng kỹ thuật xử lý ảnh.</w:t>
      </w:r>
    </w:p>
    <w:p w14:paraId="6998BAED" w14:textId="77777777" w:rsidR="0033607F" w:rsidRDefault="0033607F" w:rsidP="007274AF">
      <w:pPr>
        <w:pStyle w:val="Bullet6"/>
        <w:numPr>
          <w:ilvl w:val="0"/>
          <w:numId w:val="0"/>
        </w:numPr>
        <w:jc w:val="both"/>
        <w:rPr>
          <w:lang w:val="en-US"/>
        </w:rPr>
      </w:pPr>
      <w:r>
        <w:rPr>
          <w:lang w:val="en-US"/>
        </w:rPr>
        <w:t>Trên cơ sở những kiến thức đã học hỏi được trong quá trình thực hiện luận văn, chúng em đã phát triển hệ thống tương tác hỗ trợ Tangible. Hệ thống chứng minh được tính thực tiễn của yếu tố Tangible khi áp dụng vào cuộc sống:</w:t>
      </w:r>
    </w:p>
    <w:p w14:paraId="234817E0" w14:textId="77777777" w:rsidR="0033607F" w:rsidRDefault="0033607F" w:rsidP="007274AF">
      <w:pPr>
        <w:pStyle w:val="Bullet6"/>
        <w:jc w:val="both"/>
        <w:rPr>
          <w:lang w:val="en-US"/>
        </w:rPr>
      </w:pPr>
      <w:r>
        <w:rPr>
          <w:lang w:val="en-US"/>
        </w:rPr>
        <w:t xml:space="preserve">Hệ thống bản đồ: Hệ thống hỗ trợ người dùng xem các thông tin trên bản đồ, tương tác thông qua thiết bị ngoại vi như điện thoại thông minh. Hệ thống cung </w:t>
      </w:r>
      <w:r>
        <w:rPr>
          <w:lang w:val="en-US"/>
        </w:rPr>
        <w:lastRenderedPageBreak/>
        <w:t xml:space="preserve">cấp thông tin toàn diện và tổng quan của một khuc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w:t>
      </w:r>
      <w:proofErr w:type="gramStart"/>
      <w:r>
        <w:rPr>
          <w:lang w:val="en-US"/>
        </w:rPr>
        <w:t>sử,..</w:t>
      </w:r>
      <w:proofErr w:type="gramEnd"/>
      <w:r>
        <w:rPr>
          <w:lang w:val="en-US"/>
        </w:rPr>
        <w:t xml:space="preserve"> cho nên tiềm năng của hệ thống là rất cao.</w:t>
      </w:r>
    </w:p>
    <w:p w14:paraId="1FC8B6EE" w14:textId="77777777" w:rsidR="00DB4584" w:rsidRDefault="0033607F" w:rsidP="007274AF">
      <w:pPr>
        <w:pStyle w:val="Bullet6"/>
        <w:jc w:val="both"/>
        <w:rPr>
          <w:lang w:val="en-US"/>
        </w:rPr>
      </w:pPr>
      <w:r>
        <w:rPr>
          <w:lang w:val="en-US"/>
        </w:rPr>
        <w:t>Hệ thống chia sẻ dữ liệu: Hệ thống cho phép người dùng chia sẻ dữ liệu như 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p w14:paraId="721E9808" w14:textId="77777777" w:rsidR="00143180" w:rsidRPr="00143180" w:rsidRDefault="00143180" w:rsidP="007274AF">
      <w:pPr>
        <w:pStyle w:val="Bullet6"/>
        <w:jc w:val="both"/>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dùng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14:paraId="1ABB675D" w14:textId="77777777" w:rsidR="009A5232" w:rsidRPr="00347A44" w:rsidRDefault="009A5232" w:rsidP="00347A44">
      <w:pPr>
        <w:pStyle w:val="Heading2"/>
        <w:rPr>
          <w:lang w:val="en-US"/>
        </w:rPr>
      </w:pPr>
      <w:bookmarkStart w:id="421" w:name="_Toc517792163"/>
      <w:r>
        <w:rPr>
          <w:lang w:val="en-US"/>
        </w:rPr>
        <w:t>Hướng phát triển của đề tài</w:t>
      </w:r>
      <w:bookmarkEnd w:id="421"/>
    </w:p>
    <w:p w14:paraId="22792963" w14:textId="77777777" w:rsidR="009A5232" w:rsidRDefault="000D5BC9" w:rsidP="009A5232">
      <w:pPr>
        <w:rPr>
          <w:lang w:val="en-US"/>
        </w:rPr>
      </w:pPr>
      <w:r>
        <w:rPr>
          <w:lang w:val="en-US"/>
        </w:rPr>
        <w:t xml:space="preserve">Hiện tại, lĩnh vực công nghệ thông tin đang phát triển rất nhanh, các ứng dụng khoa học kỹ thuật đang được áp dụng vào nhiều ngành, nghề trong cuộc sống. Với điều kiện thuận lợi đó, mọi người có nhiều cơ hội </w:t>
      </w:r>
      <w:r w:rsidR="004C4F5B">
        <w:rPr>
          <w:lang w:val="en-US"/>
        </w:rPr>
        <w:t>tiếp xúc với nhiều công nghệ mới. Trong số đó có thể kể đến môi trường tương tác hỗ trợ Tangible. Đây là cách mang đến cho người dùng trải nghiệm mới lạ</w:t>
      </w:r>
      <w:r w:rsidR="0083786E">
        <w:rPr>
          <w:lang w:val="en-US"/>
        </w:rPr>
        <w:t>,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thao tác gần giống với các hành động trong sinh hoạt hằng ngày giúp người dùng cảm thấy quen thuộc, tự nhiên hơn, mang yếu tố ảo trở nên thực hơn.</w:t>
      </w:r>
    </w:p>
    <w:p w14:paraId="1D358333" w14:textId="50198524" w:rsidR="0083786E" w:rsidRPr="009A5232" w:rsidRDefault="0083786E" w:rsidP="009A5232">
      <w:pPr>
        <w:rPr>
          <w:lang w:val="en-US"/>
        </w:rPr>
      </w:pPr>
      <w:r>
        <w:rPr>
          <w:lang w:val="en-US"/>
        </w:rPr>
        <w:lastRenderedPageBreak/>
        <w:t xml:space="preserve">Hướng phát triển tiếp theo của luận văn, chúng em sẽ khảo sát và nghiên cứu thêm các thao tác khác nhau có thể ứng dụng vào việc tương tác. Đồng thời sẽ thực hiện case study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 xml:space="preserve">cũng như hoàn thiện hơn về giao diện người dùng của </w:t>
      </w:r>
      <w:r w:rsidR="000E63E4">
        <w:rPr>
          <w:lang w:val="en-US"/>
        </w:rPr>
        <w:t>hai</w:t>
      </w:r>
      <w:bookmarkStart w:id="422" w:name="_GoBack"/>
      <w:bookmarkEnd w:id="422"/>
      <w:r w:rsidR="00A052C9">
        <w:rPr>
          <w:lang w:val="en-US"/>
        </w:rPr>
        <w:t xml:space="preserve"> hệ thống.</w:t>
      </w:r>
    </w:p>
    <w:p w14:paraId="28F6F2E7" w14:textId="77777777" w:rsidR="006D712D" w:rsidRPr="00562157" w:rsidRDefault="006D712D" w:rsidP="006D712D">
      <w:pPr>
        <w:pStyle w:val="Pagetitle"/>
        <w:rPr>
          <w:lang w:val="en-US"/>
        </w:rPr>
      </w:pPr>
      <w:bookmarkStart w:id="423" w:name="_Toc517792164"/>
      <w:r>
        <w:rPr>
          <w:lang w:val="en-US"/>
        </w:rPr>
        <w:lastRenderedPageBreak/>
        <w:t>TÀI LIỆU THAM KHẢO</w:t>
      </w:r>
      <w:bookmarkEnd w:id="423"/>
    </w:p>
    <w:p w14:paraId="24D14450" w14:textId="77777777" w:rsidR="006D712D" w:rsidRPr="006D712D" w:rsidRDefault="006D712D" w:rsidP="006D712D">
      <w:pPr>
        <w:rPr>
          <w:lang w:val="en-US"/>
        </w:rPr>
      </w:pPr>
    </w:p>
    <w:bookmarkEnd w:id="266"/>
    <w:bookmarkEnd w:id="267"/>
    <w:p w14:paraId="0B3673FA" w14:textId="77777777" w:rsidR="0055477A" w:rsidRPr="0055477A" w:rsidRDefault="007853F0" w:rsidP="0055477A">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55477A" w:rsidRPr="0055477A">
        <w:rPr>
          <w:noProof/>
        </w:rPr>
        <w:t>[1]</w:t>
      </w:r>
      <w:r w:rsidR="0055477A" w:rsidRPr="0055477A">
        <w:rPr>
          <w:noProof/>
        </w:rPr>
        <w:tab/>
        <w:t xml:space="preserve">E. Sharlin, B. Watson, Y. Kitamura, F. Kishino, and Y. Itoh, “On tangible user interfaces, humans and spatiality,” </w:t>
      </w:r>
      <w:r w:rsidR="0055477A" w:rsidRPr="0055477A">
        <w:rPr>
          <w:i/>
          <w:iCs/>
          <w:noProof/>
        </w:rPr>
        <w:t>Pers. Ubiquitous Comput.</w:t>
      </w:r>
      <w:r w:rsidR="0055477A" w:rsidRPr="0055477A">
        <w:rPr>
          <w:noProof/>
        </w:rPr>
        <w:t>, vol. 8, no. 5, pp. 338–346, Sep. 2004.</w:t>
      </w:r>
    </w:p>
    <w:p w14:paraId="430BF92A"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2]</w:t>
      </w:r>
      <w:r w:rsidRPr="0055477A">
        <w:rPr>
          <w:noProof/>
        </w:rPr>
        <w:tab/>
        <w:t xml:space="preserve">E. Hornecker and J. Buur, “Getting a grip on tangible interaction,” in </w:t>
      </w:r>
      <w:r w:rsidRPr="0055477A">
        <w:rPr>
          <w:i/>
          <w:iCs/>
          <w:noProof/>
        </w:rPr>
        <w:t>Proceedings of the SIGCHI conference on Human Factors in computing systems  - CHI ’06</w:t>
      </w:r>
      <w:r w:rsidRPr="0055477A">
        <w:rPr>
          <w:noProof/>
        </w:rPr>
        <w:t>, 2006, p. 437.</w:t>
      </w:r>
    </w:p>
    <w:p w14:paraId="3D6294B4"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3]</w:t>
      </w:r>
      <w:r w:rsidRPr="0055477A">
        <w:rPr>
          <w:noProof/>
        </w:rPr>
        <w:tab/>
        <w:t xml:space="preserve">B. Ullmer, H. Ishii, and R. J. K. Jacob, “Token+constraint systems for tangible interaction with digital information,” </w:t>
      </w:r>
      <w:r w:rsidRPr="0055477A">
        <w:rPr>
          <w:i/>
          <w:iCs/>
          <w:noProof/>
        </w:rPr>
        <w:t>ACM Trans. Comput. Interact.</w:t>
      </w:r>
      <w:r w:rsidRPr="0055477A">
        <w:rPr>
          <w:noProof/>
        </w:rPr>
        <w:t>, vol. 12, no. 1, pp. 81–118, Mar. 2005.</w:t>
      </w:r>
    </w:p>
    <w:p w14:paraId="09EF8C12"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4]</w:t>
      </w:r>
      <w:r w:rsidRPr="0055477A">
        <w:rPr>
          <w:noProof/>
        </w:rPr>
        <w:tab/>
        <w:t xml:space="preserve">H. Ishii, C. Wisneski, J. Orbanes, B. Chun, and J. Paradiso, “PingPongPlus,” in </w:t>
      </w:r>
      <w:r w:rsidRPr="0055477A">
        <w:rPr>
          <w:i/>
          <w:iCs/>
          <w:noProof/>
        </w:rPr>
        <w:t>Proceedings of the SIGCHI conference on Human factors in computing systems the CHI is the limit - CHI ’99</w:t>
      </w:r>
      <w:r w:rsidRPr="0055477A">
        <w:rPr>
          <w:noProof/>
        </w:rPr>
        <w:t>, 1999, pp. 394–401.</w:t>
      </w:r>
    </w:p>
    <w:p w14:paraId="45DD3760"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5]</w:t>
      </w:r>
      <w:r w:rsidRPr="0055477A">
        <w:rPr>
          <w:noProof/>
        </w:rPr>
        <w:tab/>
        <w:t>J. Patten, H. Ishii, J. Hines, and G. Pangaro, “Sensetable: A Wireless Object Tracking Platform for Tangible User Interfaces.”</w:t>
      </w:r>
    </w:p>
    <w:p w14:paraId="52A2377D"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6]</w:t>
      </w:r>
      <w:r w:rsidRPr="0055477A">
        <w:rPr>
          <w:noProof/>
        </w:rPr>
        <w:tab/>
        <w:t xml:space="preserve">J. Patten, B. Recht, and H. Ishii, “Interaction techniques for musical performance with tabletop tangible interfaces,” in </w:t>
      </w:r>
      <w:r w:rsidRPr="0055477A">
        <w:rPr>
          <w:i/>
          <w:iCs/>
          <w:noProof/>
        </w:rPr>
        <w:t>Proceedings of the 2006 ACM SIGCHI international conference on Advances in computer entertainment technology  - ACE ’06</w:t>
      </w:r>
      <w:r w:rsidRPr="0055477A">
        <w:rPr>
          <w:noProof/>
        </w:rPr>
        <w:t>, 2006, p. 27.</w:t>
      </w:r>
    </w:p>
    <w:p w14:paraId="3437998B"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7]</w:t>
      </w:r>
      <w:r w:rsidRPr="0055477A">
        <w:rPr>
          <w:noProof/>
        </w:rPr>
        <w:tab/>
        <w:t xml:space="preserve">A. DeVincenzi, L. Yao, H. Ishii, and R. Raskar, “Kinected conference,” in </w:t>
      </w:r>
      <w:r w:rsidRPr="0055477A">
        <w:rPr>
          <w:i/>
          <w:iCs/>
          <w:noProof/>
        </w:rPr>
        <w:t>Proceedings of the ACM 2011 conference on Computer supported cooperative work - CSCW ’11</w:t>
      </w:r>
      <w:r w:rsidRPr="0055477A">
        <w:rPr>
          <w:noProof/>
        </w:rPr>
        <w:t>, 2011, p. 621.</w:t>
      </w:r>
    </w:p>
    <w:p w14:paraId="540A28E2"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8]</w:t>
      </w:r>
      <w:r w:rsidRPr="0055477A">
        <w:rPr>
          <w:noProof/>
        </w:rPr>
        <w:tab/>
        <w:t xml:space="preserve">L. Yao, R. Niiyama, J. Ou, S. Follmer, C. Della Silva, and H. Ishii, “PneUI,” in </w:t>
      </w:r>
      <w:r w:rsidRPr="0055477A">
        <w:rPr>
          <w:i/>
          <w:iCs/>
          <w:noProof/>
        </w:rPr>
        <w:t>Proceedings of the 26th annual ACM symposium on User interface software and technology - UIST ’13</w:t>
      </w:r>
      <w:r w:rsidRPr="0055477A">
        <w:rPr>
          <w:noProof/>
        </w:rPr>
        <w:t>, 2013, pp. 13–22.</w:t>
      </w:r>
    </w:p>
    <w:p w14:paraId="24CF5991"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9]</w:t>
      </w:r>
      <w:r w:rsidRPr="0055477A">
        <w:rPr>
          <w:noProof/>
        </w:rPr>
        <w:tab/>
        <w:t>“&amp;quot; Shaping Watersheds &amp;quot; Augmented Reality Sandbox Facilitation Guide Shaping Watersheds AR Sandbox Facilitator’s Guide.”</w:t>
      </w:r>
    </w:p>
    <w:p w14:paraId="41ABE5FE"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0]</w:t>
      </w:r>
      <w:r w:rsidRPr="0055477A">
        <w:rPr>
          <w:noProof/>
        </w:rPr>
        <w:tab/>
        <w:t>O. Bimber and R. Raskar, “Spatial Augmented Reality Merging Real and Virtual Worlds.”</w:t>
      </w:r>
    </w:p>
    <w:p w14:paraId="7AA324B3"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1]</w:t>
      </w:r>
      <w:r w:rsidRPr="0055477A">
        <w:rPr>
          <w:noProof/>
        </w:rPr>
        <w:tab/>
        <w:t>R. Raskar, K.-L. Low, and G. Welch, “Shader Lamps Animating Real Objects with Image-Based Illumination,” 2000.</w:t>
      </w:r>
    </w:p>
    <w:p w14:paraId="5FC3E8A7"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2]</w:t>
      </w:r>
      <w:r w:rsidRPr="0055477A">
        <w:rPr>
          <w:noProof/>
        </w:rPr>
        <w:tab/>
        <w:t xml:space="preserve">J. J. Kuenzi, “Science, Technology, Engineering, and Mathematics (STEM) </w:t>
      </w:r>
      <w:r w:rsidRPr="0055477A">
        <w:rPr>
          <w:noProof/>
        </w:rPr>
        <w:lastRenderedPageBreak/>
        <w:t>Education: A Primer,” 2012.</w:t>
      </w:r>
    </w:p>
    <w:p w14:paraId="79C131CB"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3]</w:t>
      </w:r>
      <w:r w:rsidRPr="0055477A">
        <w:rPr>
          <w:noProof/>
        </w:rPr>
        <w:tab/>
        <w:t>S. Paul, S. Basu, and M. Nasipuri, “Microsoft Kinect in Gesture Recognition: A Short Review.”</w:t>
      </w:r>
    </w:p>
    <w:p w14:paraId="03A044DE"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4]</w:t>
      </w:r>
      <w:r w:rsidRPr="0055477A">
        <w:rPr>
          <w:noProof/>
        </w:rPr>
        <w:tab/>
        <w:t>J. Haas and B. Moriarty, “A History of the Unity Game Engine An Interactive Qualifying Project.”</w:t>
      </w:r>
    </w:p>
    <w:p w14:paraId="367E9F8A" w14:textId="460ECDEF" w:rsidR="003665E3" w:rsidRPr="00562157" w:rsidRDefault="007853F0"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E09CED" w14:textId="77777777" w:rsidR="00543582" w:rsidRDefault="00543582" w:rsidP="00CD778B">
      <w:r>
        <w:separator/>
      </w:r>
    </w:p>
    <w:p w14:paraId="0EF11195" w14:textId="77777777" w:rsidR="00543582" w:rsidRDefault="00543582" w:rsidP="00CD778B"/>
  </w:endnote>
  <w:endnote w:type="continuationSeparator" w:id="0">
    <w:p w14:paraId="0F89BB2A" w14:textId="77777777" w:rsidR="00543582" w:rsidRDefault="00543582" w:rsidP="00CD778B">
      <w:r>
        <w:continuationSeparator/>
      </w:r>
    </w:p>
    <w:p w14:paraId="31DDE1F9" w14:textId="77777777" w:rsidR="00543582" w:rsidRDefault="00543582"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14:paraId="03BE4661" w14:textId="77777777" w:rsidR="004D5133" w:rsidRDefault="004D5133"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DC0A76" w14:textId="77777777" w:rsidR="00543582" w:rsidRDefault="00543582" w:rsidP="00CD778B">
      <w:r>
        <w:separator/>
      </w:r>
    </w:p>
    <w:p w14:paraId="658A0C5C" w14:textId="77777777" w:rsidR="00543582" w:rsidRDefault="00543582" w:rsidP="00CD778B"/>
  </w:footnote>
  <w:footnote w:type="continuationSeparator" w:id="0">
    <w:p w14:paraId="017D3046" w14:textId="77777777" w:rsidR="00543582" w:rsidRDefault="00543582" w:rsidP="00CD778B">
      <w:r>
        <w:continuationSeparator/>
      </w:r>
    </w:p>
    <w:p w14:paraId="3AB19704" w14:textId="77777777" w:rsidR="00543582" w:rsidRDefault="00543582"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907" type="#_x0000_t75" style="width:11.25pt;height:11.25pt" o:bullet="t">
        <v:imagedata r:id="rId1" o:title="BD14565_"/>
      </v:shape>
    </w:pict>
  </w:numPicBullet>
  <w:numPicBullet w:numPicBulletId="1">
    <w:pict>
      <v:shape id="_x0000_i2908" type="#_x0000_t75" style="width:9pt;height:9pt" o:bullet="t">
        <v:imagedata r:id="rId2" o:title="BD14755_"/>
      </v:shape>
    </w:pict>
  </w:numPicBullet>
  <w:numPicBullet w:numPicBulletId="2">
    <w:pict>
      <v:shape id="_x0000_i2909" type="#_x0000_t75" style="width:11.25pt;height:11.25pt" o:bullet="t">
        <v:imagedata r:id="rId3" o:title="BD14752_"/>
      </v:shape>
    </w:pict>
  </w:numPicBullet>
  <w:numPicBullet w:numPicBulletId="3">
    <w:pict>
      <v:shape id="_x0000_i2910" type="#_x0000_t75" style="width:9pt;height:9pt" o:bullet="t">
        <v:imagedata r:id="rId4" o:title="BD14581_"/>
      </v:shape>
    </w:pict>
  </w:numPicBullet>
  <w:numPicBullet w:numPicBulletId="4">
    <w:pict>
      <v:shape id="_x0000_i2911" type="#_x0000_t75" style="width:24.75pt;height:32.25pt" o:bullet="t">
        <v:imagedata r:id="rId5" o:title="light"/>
      </v:shape>
    </w:pict>
  </w:numPicBullet>
  <w:numPicBullet w:numPicBulletId="5">
    <w:pict>
      <v:shape id="_x0000_i2912" type="#_x0000_t75" style="width:24.75pt;height:24.75pt" o:bullet="t">
        <v:imagedata r:id="rId6" o:title="key"/>
      </v:shape>
    </w:pict>
  </w:numPicBullet>
  <w:numPicBullet w:numPicBulletId="6">
    <w:pict>
      <v:shape id="_x0000_i2913" type="#_x0000_t75" style="width:24.75pt;height:30pt" o:bullet="t">
        <v:imagedata r:id="rId7" o:title="lock1"/>
      </v:shape>
    </w:pict>
  </w:numPicBullet>
  <w:numPicBullet w:numPicBulletId="7">
    <w:pict>
      <v:shape id="_x0000_i2914" type="#_x0000_t75" style="width:30pt;height:39pt" o:bullet="t">
        <v:imagedata r:id="rId8" o:title="ProblemBullet"/>
      </v:shape>
    </w:pict>
  </w:numPicBullet>
  <w:numPicBullet w:numPicBulletId="8">
    <w:pict>
      <v:shape id="_x0000_i2915"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3"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4"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5"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9"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0" w15:restartNumberingAfterBreak="0">
    <w:nsid w:val="4BBD47C3"/>
    <w:multiLevelType w:val="hybridMultilevel"/>
    <w:tmpl w:val="6950C208"/>
    <w:lvl w:ilvl="0" w:tplc="45705798">
      <w:start w:val="1"/>
      <w:numFmt w:val="decimal"/>
      <w:pStyle w:val="Step"/>
      <w:lvlText w:val="- Bước %1: "/>
      <w:lvlJc w:val="left"/>
      <w:pPr>
        <w:ind w:left="1434" w:hanging="360"/>
      </w:pPr>
      <w:rPr>
        <w:rFonts w:hint="default"/>
        <w:i w:val="0"/>
      </w:rPr>
    </w:lvl>
    <w:lvl w:ilvl="1" w:tplc="042A0019">
      <w:start w:val="1"/>
      <w:numFmt w:val="lowerLetter"/>
      <w:lvlText w:val="%2."/>
      <w:lvlJc w:val="left"/>
      <w:pPr>
        <w:ind w:left="2154" w:hanging="360"/>
      </w:pPr>
    </w:lvl>
    <w:lvl w:ilvl="2" w:tplc="042A001B" w:tentative="1">
      <w:start w:val="1"/>
      <w:numFmt w:val="lowerRoman"/>
      <w:lvlText w:val="%3."/>
      <w:lvlJc w:val="right"/>
      <w:pPr>
        <w:ind w:left="2874" w:hanging="180"/>
      </w:pPr>
    </w:lvl>
    <w:lvl w:ilvl="3" w:tplc="042A000F" w:tentative="1">
      <w:start w:val="1"/>
      <w:numFmt w:val="decimal"/>
      <w:lvlText w:val="%4."/>
      <w:lvlJc w:val="left"/>
      <w:pPr>
        <w:ind w:left="3594" w:hanging="360"/>
      </w:pPr>
    </w:lvl>
    <w:lvl w:ilvl="4" w:tplc="042A0019" w:tentative="1">
      <w:start w:val="1"/>
      <w:numFmt w:val="lowerLetter"/>
      <w:lvlText w:val="%5."/>
      <w:lvlJc w:val="left"/>
      <w:pPr>
        <w:ind w:left="4314" w:hanging="360"/>
      </w:pPr>
    </w:lvl>
    <w:lvl w:ilvl="5" w:tplc="042A001B" w:tentative="1">
      <w:start w:val="1"/>
      <w:numFmt w:val="lowerRoman"/>
      <w:lvlText w:val="%6."/>
      <w:lvlJc w:val="right"/>
      <w:pPr>
        <w:ind w:left="5034" w:hanging="180"/>
      </w:pPr>
    </w:lvl>
    <w:lvl w:ilvl="6" w:tplc="042A000F" w:tentative="1">
      <w:start w:val="1"/>
      <w:numFmt w:val="decimal"/>
      <w:lvlText w:val="%7."/>
      <w:lvlJc w:val="left"/>
      <w:pPr>
        <w:ind w:left="5754" w:hanging="360"/>
      </w:pPr>
    </w:lvl>
    <w:lvl w:ilvl="7" w:tplc="042A0019" w:tentative="1">
      <w:start w:val="1"/>
      <w:numFmt w:val="lowerLetter"/>
      <w:lvlText w:val="%8."/>
      <w:lvlJc w:val="left"/>
      <w:pPr>
        <w:ind w:left="6474" w:hanging="360"/>
      </w:pPr>
    </w:lvl>
    <w:lvl w:ilvl="8" w:tplc="042A001B" w:tentative="1">
      <w:start w:val="1"/>
      <w:numFmt w:val="lowerRoman"/>
      <w:lvlText w:val="%9."/>
      <w:lvlJc w:val="right"/>
      <w:pPr>
        <w:ind w:left="7194" w:hanging="180"/>
      </w:pPr>
    </w:lvl>
  </w:abstractNum>
  <w:abstractNum w:abstractNumId="31"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2"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3"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4"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5"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7"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3"/>
  </w:num>
  <w:num w:numId="11">
    <w:abstractNumId w:val="31"/>
  </w:num>
  <w:num w:numId="12">
    <w:abstractNumId w:val="24"/>
  </w:num>
  <w:num w:numId="13">
    <w:abstractNumId w:val="26"/>
  </w:num>
  <w:num w:numId="14">
    <w:abstractNumId w:val="28"/>
  </w:num>
  <w:num w:numId="15">
    <w:abstractNumId w:val="20"/>
  </w:num>
  <w:num w:numId="16">
    <w:abstractNumId w:val="34"/>
  </w:num>
  <w:num w:numId="17">
    <w:abstractNumId w:val="30"/>
  </w:num>
  <w:num w:numId="18">
    <w:abstractNumId w:val="11"/>
  </w:num>
  <w:num w:numId="19">
    <w:abstractNumId w:val="14"/>
  </w:num>
  <w:num w:numId="20">
    <w:abstractNumId w:val="13"/>
  </w:num>
  <w:num w:numId="21">
    <w:abstractNumId w:val="10"/>
  </w:num>
  <w:num w:numId="22">
    <w:abstractNumId w:val="15"/>
  </w:num>
  <w:num w:numId="23">
    <w:abstractNumId w:val="25"/>
  </w:num>
  <w:num w:numId="24">
    <w:abstractNumId w:val="18"/>
  </w:num>
  <w:num w:numId="25">
    <w:abstractNumId w:val="22"/>
  </w:num>
  <w:num w:numId="26">
    <w:abstractNumId w:val="9"/>
  </w:num>
  <w:num w:numId="27">
    <w:abstractNumId w:val="16"/>
  </w:num>
  <w:num w:numId="28">
    <w:abstractNumId w:val="35"/>
  </w:num>
  <w:num w:numId="29">
    <w:abstractNumId w:val="12"/>
  </w:num>
  <w:num w:numId="30">
    <w:abstractNumId w:val="17"/>
  </w:num>
  <w:num w:numId="31">
    <w:abstractNumId w:val="29"/>
  </w:num>
  <w:num w:numId="32">
    <w:abstractNumId w:val="32"/>
  </w:num>
  <w:num w:numId="33">
    <w:abstractNumId w:val="19"/>
  </w:num>
  <w:num w:numId="34">
    <w:abstractNumId w:val="38"/>
  </w:num>
  <w:num w:numId="35">
    <w:abstractNumId w:val="27"/>
  </w:num>
  <w:num w:numId="36">
    <w:abstractNumId w:val="36"/>
  </w:num>
  <w:num w:numId="37">
    <w:abstractNumId w:val="37"/>
  </w:num>
  <w:num w:numId="38">
    <w:abstractNumId w:val="21"/>
  </w:num>
  <w:num w:numId="39">
    <w:abstractNumId w:val="23"/>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A06"/>
    <w:rsid w:val="00004D9C"/>
    <w:rsid w:val="00005030"/>
    <w:rsid w:val="0000528E"/>
    <w:rsid w:val="00005D55"/>
    <w:rsid w:val="000065DA"/>
    <w:rsid w:val="000065DE"/>
    <w:rsid w:val="00006A60"/>
    <w:rsid w:val="00007457"/>
    <w:rsid w:val="00007B55"/>
    <w:rsid w:val="000100C3"/>
    <w:rsid w:val="000103E1"/>
    <w:rsid w:val="0001041D"/>
    <w:rsid w:val="00010E38"/>
    <w:rsid w:val="000113F3"/>
    <w:rsid w:val="0001161C"/>
    <w:rsid w:val="0001176F"/>
    <w:rsid w:val="00011D27"/>
    <w:rsid w:val="000121DE"/>
    <w:rsid w:val="000121FB"/>
    <w:rsid w:val="00012884"/>
    <w:rsid w:val="00012E90"/>
    <w:rsid w:val="00012E96"/>
    <w:rsid w:val="00012F01"/>
    <w:rsid w:val="000131DA"/>
    <w:rsid w:val="000132BE"/>
    <w:rsid w:val="00013C37"/>
    <w:rsid w:val="00014031"/>
    <w:rsid w:val="0001414F"/>
    <w:rsid w:val="00014CFF"/>
    <w:rsid w:val="00014DFA"/>
    <w:rsid w:val="00014E6E"/>
    <w:rsid w:val="00015112"/>
    <w:rsid w:val="000151FA"/>
    <w:rsid w:val="0001531B"/>
    <w:rsid w:val="000159B7"/>
    <w:rsid w:val="00015ECB"/>
    <w:rsid w:val="0001607A"/>
    <w:rsid w:val="0001654E"/>
    <w:rsid w:val="00016AC9"/>
    <w:rsid w:val="00016F4C"/>
    <w:rsid w:val="00016F75"/>
    <w:rsid w:val="00016F98"/>
    <w:rsid w:val="000171BB"/>
    <w:rsid w:val="0001765D"/>
    <w:rsid w:val="000200DC"/>
    <w:rsid w:val="00020587"/>
    <w:rsid w:val="00020681"/>
    <w:rsid w:val="00020A2C"/>
    <w:rsid w:val="00020B3C"/>
    <w:rsid w:val="00020F6C"/>
    <w:rsid w:val="00021CBE"/>
    <w:rsid w:val="00021DDC"/>
    <w:rsid w:val="00022213"/>
    <w:rsid w:val="000223F4"/>
    <w:rsid w:val="0002242C"/>
    <w:rsid w:val="00022616"/>
    <w:rsid w:val="00022B11"/>
    <w:rsid w:val="00022BB0"/>
    <w:rsid w:val="00022CD0"/>
    <w:rsid w:val="000232DE"/>
    <w:rsid w:val="0002390C"/>
    <w:rsid w:val="00023FF3"/>
    <w:rsid w:val="00024172"/>
    <w:rsid w:val="00024224"/>
    <w:rsid w:val="0002460A"/>
    <w:rsid w:val="00024D92"/>
    <w:rsid w:val="00025915"/>
    <w:rsid w:val="00025D6F"/>
    <w:rsid w:val="00026120"/>
    <w:rsid w:val="0002630F"/>
    <w:rsid w:val="00026B38"/>
    <w:rsid w:val="0003047C"/>
    <w:rsid w:val="000307D5"/>
    <w:rsid w:val="00030919"/>
    <w:rsid w:val="00030AAB"/>
    <w:rsid w:val="00030F13"/>
    <w:rsid w:val="00030FE9"/>
    <w:rsid w:val="0003101A"/>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1D8"/>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291"/>
    <w:rsid w:val="00042553"/>
    <w:rsid w:val="00042B70"/>
    <w:rsid w:val="00042DCD"/>
    <w:rsid w:val="00043469"/>
    <w:rsid w:val="00043B61"/>
    <w:rsid w:val="00043EAB"/>
    <w:rsid w:val="00043FE1"/>
    <w:rsid w:val="000443B6"/>
    <w:rsid w:val="00044705"/>
    <w:rsid w:val="00044ABF"/>
    <w:rsid w:val="00044B46"/>
    <w:rsid w:val="00045130"/>
    <w:rsid w:val="000454F2"/>
    <w:rsid w:val="00045F16"/>
    <w:rsid w:val="000466CD"/>
    <w:rsid w:val="0004682F"/>
    <w:rsid w:val="000468EA"/>
    <w:rsid w:val="00046AEA"/>
    <w:rsid w:val="00046EA2"/>
    <w:rsid w:val="00047108"/>
    <w:rsid w:val="00047632"/>
    <w:rsid w:val="00047D38"/>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978"/>
    <w:rsid w:val="00061AD7"/>
    <w:rsid w:val="00061D35"/>
    <w:rsid w:val="00062109"/>
    <w:rsid w:val="00062137"/>
    <w:rsid w:val="000627AA"/>
    <w:rsid w:val="00062D7F"/>
    <w:rsid w:val="00062DFA"/>
    <w:rsid w:val="0006342A"/>
    <w:rsid w:val="000640FB"/>
    <w:rsid w:val="00064266"/>
    <w:rsid w:val="00064963"/>
    <w:rsid w:val="00064BBC"/>
    <w:rsid w:val="00065001"/>
    <w:rsid w:val="00065375"/>
    <w:rsid w:val="000656C5"/>
    <w:rsid w:val="000657F1"/>
    <w:rsid w:val="000658C5"/>
    <w:rsid w:val="00065D8B"/>
    <w:rsid w:val="00066197"/>
    <w:rsid w:val="00066572"/>
    <w:rsid w:val="00066A56"/>
    <w:rsid w:val="00066CBC"/>
    <w:rsid w:val="00066E40"/>
    <w:rsid w:val="00067178"/>
    <w:rsid w:val="000673A6"/>
    <w:rsid w:val="00067501"/>
    <w:rsid w:val="00067AE9"/>
    <w:rsid w:val="00067B80"/>
    <w:rsid w:val="00067C3F"/>
    <w:rsid w:val="00070062"/>
    <w:rsid w:val="00070766"/>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9A1"/>
    <w:rsid w:val="00076A1D"/>
    <w:rsid w:val="000774A9"/>
    <w:rsid w:val="000775B3"/>
    <w:rsid w:val="00077A86"/>
    <w:rsid w:val="0008021A"/>
    <w:rsid w:val="0008068E"/>
    <w:rsid w:val="00080698"/>
    <w:rsid w:val="000806C9"/>
    <w:rsid w:val="00080BF1"/>
    <w:rsid w:val="00080E36"/>
    <w:rsid w:val="000818AA"/>
    <w:rsid w:val="0008195B"/>
    <w:rsid w:val="00081DB0"/>
    <w:rsid w:val="00081F12"/>
    <w:rsid w:val="00082070"/>
    <w:rsid w:val="000825A0"/>
    <w:rsid w:val="0008261E"/>
    <w:rsid w:val="000826ED"/>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4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4FF6"/>
    <w:rsid w:val="00095275"/>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D6C"/>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50"/>
    <w:rsid w:val="000D129A"/>
    <w:rsid w:val="000D218D"/>
    <w:rsid w:val="000D26AB"/>
    <w:rsid w:val="000D2934"/>
    <w:rsid w:val="000D2C42"/>
    <w:rsid w:val="000D2F61"/>
    <w:rsid w:val="000D33C7"/>
    <w:rsid w:val="000D34F7"/>
    <w:rsid w:val="000D3823"/>
    <w:rsid w:val="000D3839"/>
    <w:rsid w:val="000D3850"/>
    <w:rsid w:val="000D3DEC"/>
    <w:rsid w:val="000D3EAD"/>
    <w:rsid w:val="000D4BAE"/>
    <w:rsid w:val="000D4F3F"/>
    <w:rsid w:val="000D5213"/>
    <w:rsid w:val="000D567C"/>
    <w:rsid w:val="000D5BC9"/>
    <w:rsid w:val="000D60ED"/>
    <w:rsid w:val="000D6295"/>
    <w:rsid w:val="000D64CC"/>
    <w:rsid w:val="000D6C94"/>
    <w:rsid w:val="000D6F79"/>
    <w:rsid w:val="000D6FC8"/>
    <w:rsid w:val="000D71B4"/>
    <w:rsid w:val="000E0031"/>
    <w:rsid w:val="000E00DB"/>
    <w:rsid w:val="000E0123"/>
    <w:rsid w:val="000E0663"/>
    <w:rsid w:val="000E119E"/>
    <w:rsid w:val="000E1457"/>
    <w:rsid w:val="000E187F"/>
    <w:rsid w:val="000E1F36"/>
    <w:rsid w:val="000E242E"/>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3E4"/>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2987"/>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6FB0"/>
    <w:rsid w:val="001078D5"/>
    <w:rsid w:val="00107993"/>
    <w:rsid w:val="00107AC1"/>
    <w:rsid w:val="00107B88"/>
    <w:rsid w:val="0011001D"/>
    <w:rsid w:val="0011007A"/>
    <w:rsid w:val="001101DC"/>
    <w:rsid w:val="00110336"/>
    <w:rsid w:val="00110393"/>
    <w:rsid w:val="001107C4"/>
    <w:rsid w:val="00110DB8"/>
    <w:rsid w:val="00110DE5"/>
    <w:rsid w:val="00111783"/>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B3F"/>
    <w:rsid w:val="00117C75"/>
    <w:rsid w:val="00117F5E"/>
    <w:rsid w:val="00120920"/>
    <w:rsid w:val="00120D56"/>
    <w:rsid w:val="00120E01"/>
    <w:rsid w:val="00120F2D"/>
    <w:rsid w:val="0012147B"/>
    <w:rsid w:val="0012182E"/>
    <w:rsid w:val="001220A5"/>
    <w:rsid w:val="0012213D"/>
    <w:rsid w:val="001225B4"/>
    <w:rsid w:val="00122761"/>
    <w:rsid w:val="00122ACE"/>
    <w:rsid w:val="00122D55"/>
    <w:rsid w:val="001233CD"/>
    <w:rsid w:val="001238AA"/>
    <w:rsid w:val="001243D1"/>
    <w:rsid w:val="00124540"/>
    <w:rsid w:val="0012494C"/>
    <w:rsid w:val="00125238"/>
    <w:rsid w:val="0012557D"/>
    <w:rsid w:val="00125633"/>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FEA"/>
    <w:rsid w:val="001341B7"/>
    <w:rsid w:val="001344A9"/>
    <w:rsid w:val="0013472F"/>
    <w:rsid w:val="001347B9"/>
    <w:rsid w:val="00134A37"/>
    <w:rsid w:val="00134F15"/>
    <w:rsid w:val="001351CF"/>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6F5"/>
    <w:rsid w:val="00141B1B"/>
    <w:rsid w:val="00141E40"/>
    <w:rsid w:val="00142348"/>
    <w:rsid w:val="001425FB"/>
    <w:rsid w:val="00142BA9"/>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58"/>
    <w:rsid w:val="001474C7"/>
    <w:rsid w:val="0014765E"/>
    <w:rsid w:val="001476B8"/>
    <w:rsid w:val="00147DDE"/>
    <w:rsid w:val="0015054A"/>
    <w:rsid w:val="00150919"/>
    <w:rsid w:val="00150C9A"/>
    <w:rsid w:val="0015123B"/>
    <w:rsid w:val="001512AD"/>
    <w:rsid w:val="0015142E"/>
    <w:rsid w:val="001515D9"/>
    <w:rsid w:val="001519D1"/>
    <w:rsid w:val="00151BEB"/>
    <w:rsid w:val="0015215D"/>
    <w:rsid w:val="00152371"/>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ADF"/>
    <w:rsid w:val="00157B9D"/>
    <w:rsid w:val="00157FE4"/>
    <w:rsid w:val="001600FA"/>
    <w:rsid w:val="00160532"/>
    <w:rsid w:val="00160545"/>
    <w:rsid w:val="00160B34"/>
    <w:rsid w:val="00161168"/>
    <w:rsid w:val="001615D2"/>
    <w:rsid w:val="001618E3"/>
    <w:rsid w:val="0016191F"/>
    <w:rsid w:val="00161A2A"/>
    <w:rsid w:val="00161EF8"/>
    <w:rsid w:val="0016203A"/>
    <w:rsid w:val="00162671"/>
    <w:rsid w:val="00162759"/>
    <w:rsid w:val="00162CC9"/>
    <w:rsid w:val="00162E3D"/>
    <w:rsid w:val="00163172"/>
    <w:rsid w:val="00163830"/>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DD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0DA1"/>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35C"/>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1B2"/>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982"/>
    <w:rsid w:val="001B4ACE"/>
    <w:rsid w:val="001B4BC5"/>
    <w:rsid w:val="001B51C0"/>
    <w:rsid w:val="001B56C1"/>
    <w:rsid w:val="001B570E"/>
    <w:rsid w:val="001B5810"/>
    <w:rsid w:val="001B5B7C"/>
    <w:rsid w:val="001B5C0B"/>
    <w:rsid w:val="001B666C"/>
    <w:rsid w:val="001B6C69"/>
    <w:rsid w:val="001B730D"/>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08DA"/>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BF4"/>
    <w:rsid w:val="001D4CF0"/>
    <w:rsid w:val="001D4EB2"/>
    <w:rsid w:val="001D532B"/>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8DE"/>
    <w:rsid w:val="001E7E57"/>
    <w:rsid w:val="001F06EC"/>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4BA"/>
    <w:rsid w:val="001F55F7"/>
    <w:rsid w:val="001F58A5"/>
    <w:rsid w:val="001F5A7C"/>
    <w:rsid w:val="001F5EC8"/>
    <w:rsid w:val="001F61D8"/>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461"/>
    <w:rsid w:val="00202521"/>
    <w:rsid w:val="002025EA"/>
    <w:rsid w:val="002028F8"/>
    <w:rsid w:val="00202AE6"/>
    <w:rsid w:val="00202C5A"/>
    <w:rsid w:val="00202E8D"/>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23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1D7"/>
    <w:rsid w:val="00222283"/>
    <w:rsid w:val="00222357"/>
    <w:rsid w:val="00222366"/>
    <w:rsid w:val="00222465"/>
    <w:rsid w:val="0022250C"/>
    <w:rsid w:val="002225A6"/>
    <w:rsid w:val="00222D56"/>
    <w:rsid w:val="00223E35"/>
    <w:rsid w:val="002245C1"/>
    <w:rsid w:val="002245C9"/>
    <w:rsid w:val="0022476D"/>
    <w:rsid w:val="00224828"/>
    <w:rsid w:val="00224863"/>
    <w:rsid w:val="0022502C"/>
    <w:rsid w:val="0022522D"/>
    <w:rsid w:val="00225494"/>
    <w:rsid w:val="00225750"/>
    <w:rsid w:val="00225928"/>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876"/>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1BD"/>
    <w:rsid w:val="00246C1E"/>
    <w:rsid w:val="00246E18"/>
    <w:rsid w:val="00246E71"/>
    <w:rsid w:val="0024700B"/>
    <w:rsid w:val="002479D6"/>
    <w:rsid w:val="00250272"/>
    <w:rsid w:val="0025028F"/>
    <w:rsid w:val="002508FF"/>
    <w:rsid w:val="0025135B"/>
    <w:rsid w:val="0025136C"/>
    <w:rsid w:val="002515FD"/>
    <w:rsid w:val="00251C4E"/>
    <w:rsid w:val="00251C84"/>
    <w:rsid w:val="002523EF"/>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3CEC"/>
    <w:rsid w:val="00263E67"/>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0A1"/>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78F"/>
    <w:rsid w:val="002758FF"/>
    <w:rsid w:val="00275C1A"/>
    <w:rsid w:val="00276205"/>
    <w:rsid w:val="002764EB"/>
    <w:rsid w:val="002767B9"/>
    <w:rsid w:val="00276913"/>
    <w:rsid w:val="0027704A"/>
    <w:rsid w:val="00277205"/>
    <w:rsid w:val="0027725A"/>
    <w:rsid w:val="00277752"/>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69"/>
    <w:rsid w:val="00290380"/>
    <w:rsid w:val="00290F91"/>
    <w:rsid w:val="002910B2"/>
    <w:rsid w:val="0029115F"/>
    <w:rsid w:val="002913EF"/>
    <w:rsid w:val="002917C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069"/>
    <w:rsid w:val="00295B2F"/>
    <w:rsid w:val="00296049"/>
    <w:rsid w:val="00296325"/>
    <w:rsid w:val="00297070"/>
    <w:rsid w:val="0029744C"/>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42E3"/>
    <w:rsid w:val="002A43FE"/>
    <w:rsid w:val="002A472E"/>
    <w:rsid w:val="002A4CF7"/>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A7D6B"/>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9FD"/>
    <w:rsid w:val="002B6B8C"/>
    <w:rsid w:val="002B7007"/>
    <w:rsid w:val="002B72BF"/>
    <w:rsid w:val="002B753F"/>
    <w:rsid w:val="002B7EFF"/>
    <w:rsid w:val="002C0DD8"/>
    <w:rsid w:val="002C121A"/>
    <w:rsid w:val="002C12F5"/>
    <w:rsid w:val="002C15BE"/>
    <w:rsid w:val="002C199B"/>
    <w:rsid w:val="002C2F96"/>
    <w:rsid w:val="002C30C2"/>
    <w:rsid w:val="002C30C8"/>
    <w:rsid w:val="002C31EA"/>
    <w:rsid w:val="002C3BFE"/>
    <w:rsid w:val="002C3D4C"/>
    <w:rsid w:val="002C3DBB"/>
    <w:rsid w:val="002C3F1F"/>
    <w:rsid w:val="002C4234"/>
    <w:rsid w:val="002C4D6F"/>
    <w:rsid w:val="002C5617"/>
    <w:rsid w:val="002C566C"/>
    <w:rsid w:val="002C59C1"/>
    <w:rsid w:val="002C5CE2"/>
    <w:rsid w:val="002C5DED"/>
    <w:rsid w:val="002C5EAD"/>
    <w:rsid w:val="002C68BF"/>
    <w:rsid w:val="002C77A4"/>
    <w:rsid w:val="002C77D2"/>
    <w:rsid w:val="002C7ADD"/>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D4A"/>
    <w:rsid w:val="002D6EBA"/>
    <w:rsid w:val="002D6EBF"/>
    <w:rsid w:val="002D7448"/>
    <w:rsid w:val="002D7E5A"/>
    <w:rsid w:val="002D7E6F"/>
    <w:rsid w:val="002E07CC"/>
    <w:rsid w:val="002E0AC4"/>
    <w:rsid w:val="002E0E99"/>
    <w:rsid w:val="002E1328"/>
    <w:rsid w:val="002E1875"/>
    <w:rsid w:val="002E1CE0"/>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37"/>
    <w:rsid w:val="002F17AE"/>
    <w:rsid w:val="002F1EBC"/>
    <w:rsid w:val="002F1F13"/>
    <w:rsid w:val="002F1F47"/>
    <w:rsid w:val="002F2070"/>
    <w:rsid w:val="002F24F1"/>
    <w:rsid w:val="002F274A"/>
    <w:rsid w:val="002F3062"/>
    <w:rsid w:val="002F3A01"/>
    <w:rsid w:val="002F3B61"/>
    <w:rsid w:val="002F4177"/>
    <w:rsid w:val="002F41A9"/>
    <w:rsid w:val="002F42D4"/>
    <w:rsid w:val="002F4A7F"/>
    <w:rsid w:val="002F6200"/>
    <w:rsid w:val="002F6623"/>
    <w:rsid w:val="002F7084"/>
    <w:rsid w:val="002F7508"/>
    <w:rsid w:val="002F794A"/>
    <w:rsid w:val="002F7F86"/>
    <w:rsid w:val="00300424"/>
    <w:rsid w:val="003004EF"/>
    <w:rsid w:val="003005D0"/>
    <w:rsid w:val="003008B7"/>
    <w:rsid w:val="003012EF"/>
    <w:rsid w:val="0030130D"/>
    <w:rsid w:val="00301C4A"/>
    <w:rsid w:val="00301D9E"/>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4AD8"/>
    <w:rsid w:val="0033560A"/>
    <w:rsid w:val="00335A97"/>
    <w:rsid w:val="00335B32"/>
    <w:rsid w:val="0033607F"/>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24B6"/>
    <w:rsid w:val="00343509"/>
    <w:rsid w:val="00343737"/>
    <w:rsid w:val="003439A7"/>
    <w:rsid w:val="00343BDB"/>
    <w:rsid w:val="00343BE8"/>
    <w:rsid w:val="00343FC8"/>
    <w:rsid w:val="00344034"/>
    <w:rsid w:val="00344133"/>
    <w:rsid w:val="0034420B"/>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2053"/>
    <w:rsid w:val="00352A24"/>
    <w:rsid w:val="00352E0F"/>
    <w:rsid w:val="00352EB1"/>
    <w:rsid w:val="00353083"/>
    <w:rsid w:val="00354744"/>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2CC"/>
    <w:rsid w:val="003654AE"/>
    <w:rsid w:val="00365906"/>
    <w:rsid w:val="00365D8B"/>
    <w:rsid w:val="00365EA4"/>
    <w:rsid w:val="00366436"/>
    <w:rsid w:val="003665E3"/>
    <w:rsid w:val="00366603"/>
    <w:rsid w:val="0036691B"/>
    <w:rsid w:val="0036694B"/>
    <w:rsid w:val="00366E1C"/>
    <w:rsid w:val="00366ECB"/>
    <w:rsid w:val="0036753C"/>
    <w:rsid w:val="00367D83"/>
    <w:rsid w:val="00367EFA"/>
    <w:rsid w:val="00370476"/>
    <w:rsid w:val="003707F6"/>
    <w:rsid w:val="00371DCC"/>
    <w:rsid w:val="00372058"/>
    <w:rsid w:val="00372364"/>
    <w:rsid w:val="003727D6"/>
    <w:rsid w:val="003728B6"/>
    <w:rsid w:val="0037302E"/>
    <w:rsid w:val="0037359E"/>
    <w:rsid w:val="00373C96"/>
    <w:rsid w:val="00373D2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E9E"/>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77D"/>
    <w:rsid w:val="00383FAD"/>
    <w:rsid w:val="00384738"/>
    <w:rsid w:val="00385D93"/>
    <w:rsid w:val="00386837"/>
    <w:rsid w:val="00386995"/>
    <w:rsid w:val="00386B6E"/>
    <w:rsid w:val="00386D22"/>
    <w:rsid w:val="00386D5A"/>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116"/>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86A"/>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60F"/>
    <w:rsid w:val="003A37EA"/>
    <w:rsid w:val="003A412C"/>
    <w:rsid w:val="003A427C"/>
    <w:rsid w:val="003A42A4"/>
    <w:rsid w:val="003A45DD"/>
    <w:rsid w:val="003A4765"/>
    <w:rsid w:val="003A4B7F"/>
    <w:rsid w:val="003A4D96"/>
    <w:rsid w:val="003A5464"/>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4FE9"/>
    <w:rsid w:val="003B5100"/>
    <w:rsid w:val="003B558D"/>
    <w:rsid w:val="003B55A9"/>
    <w:rsid w:val="003B6168"/>
    <w:rsid w:val="003B67EA"/>
    <w:rsid w:val="003B6C23"/>
    <w:rsid w:val="003B76EE"/>
    <w:rsid w:val="003B771A"/>
    <w:rsid w:val="003B778A"/>
    <w:rsid w:val="003B7810"/>
    <w:rsid w:val="003B7976"/>
    <w:rsid w:val="003B7C44"/>
    <w:rsid w:val="003B7D93"/>
    <w:rsid w:val="003B7FB9"/>
    <w:rsid w:val="003C003E"/>
    <w:rsid w:val="003C07D6"/>
    <w:rsid w:val="003C0A16"/>
    <w:rsid w:val="003C0EE2"/>
    <w:rsid w:val="003C134E"/>
    <w:rsid w:val="003C13A6"/>
    <w:rsid w:val="003C1452"/>
    <w:rsid w:val="003C1BF8"/>
    <w:rsid w:val="003C22D4"/>
    <w:rsid w:val="003C242D"/>
    <w:rsid w:val="003C25D6"/>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473"/>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816"/>
    <w:rsid w:val="003E1C64"/>
    <w:rsid w:val="003E2458"/>
    <w:rsid w:val="003E2A47"/>
    <w:rsid w:val="003E2DD1"/>
    <w:rsid w:val="003E2F64"/>
    <w:rsid w:val="003E38A9"/>
    <w:rsid w:val="003E38E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375"/>
    <w:rsid w:val="003F55E9"/>
    <w:rsid w:val="003F5957"/>
    <w:rsid w:val="003F5FFF"/>
    <w:rsid w:val="003F6321"/>
    <w:rsid w:val="003F65B7"/>
    <w:rsid w:val="003F67B2"/>
    <w:rsid w:val="003F6DA6"/>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BA4"/>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99F"/>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6E7"/>
    <w:rsid w:val="004608AF"/>
    <w:rsid w:val="004613D3"/>
    <w:rsid w:val="0046182F"/>
    <w:rsid w:val="00461BD2"/>
    <w:rsid w:val="00461DD9"/>
    <w:rsid w:val="00462D63"/>
    <w:rsid w:val="00463212"/>
    <w:rsid w:val="0046336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140"/>
    <w:rsid w:val="0048284A"/>
    <w:rsid w:val="00482E77"/>
    <w:rsid w:val="0048394C"/>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265"/>
    <w:rsid w:val="00487631"/>
    <w:rsid w:val="00487B65"/>
    <w:rsid w:val="0049036E"/>
    <w:rsid w:val="0049063B"/>
    <w:rsid w:val="00490BED"/>
    <w:rsid w:val="00490CA1"/>
    <w:rsid w:val="00490CEB"/>
    <w:rsid w:val="00491156"/>
    <w:rsid w:val="004911A8"/>
    <w:rsid w:val="00491314"/>
    <w:rsid w:val="00491365"/>
    <w:rsid w:val="0049178B"/>
    <w:rsid w:val="00491D70"/>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4C2"/>
    <w:rsid w:val="004A2578"/>
    <w:rsid w:val="004A25C0"/>
    <w:rsid w:val="004A30AB"/>
    <w:rsid w:val="004A3606"/>
    <w:rsid w:val="004A3DEA"/>
    <w:rsid w:val="004A4790"/>
    <w:rsid w:val="004A4E8F"/>
    <w:rsid w:val="004A569B"/>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D00E4"/>
    <w:rsid w:val="004D02B6"/>
    <w:rsid w:val="004D0724"/>
    <w:rsid w:val="004D0829"/>
    <w:rsid w:val="004D0E8E"/>
    <w:rsid w:val="004D134C"/>
    <w:rsid w:val="004D14D1"/>
    <w:rsid w:val="004D150F"/>
    <w:rsid w:val="004D18CE"/>
    <w:rsid w:val="004D18E0"/>
    <w:rsid w:val="004D26E0"/>
    <w:rsid w:val="004D26F7"/>
    <w:rsid w:val="004D2BCD"/>
    <w:rsid w:val="004D2C56"/>
    <w:rsid w:val="004D2FAB"/>
    <w:rsid w:val="004D3C24"/>
    <w:rsid w:val="004D3CA9"/>
    <w:rsid w:val="004D4593"/>
    <w:rsid w:val="004D463B"/>
    <w:rsid w:val="004D46A2"/>
    <w:rsid w:val="004D46AB"/>
    <w:rsid w:val="004D4C00"/>
    <w:rsid w:val="004D4C8A"/>
    <w:rsid w:val="004D4E5C"/>
    <w:rsid w:val="004D5133"/>
    <w:rsid w:val="004D538E"/>
    <w:rsid w:val="004D58AB"/>
    <w:rsid w:val="004D5A0E"/>
    <w:rsid w:val="004D60D4"/>
    <w:rsid w:val="004D620A"/>
    <w:rsid w:val="004D6268"/>
    <w:rsid w:val="004D6400"/>
    <w:rsid w:val="004D687D"/>
    <w:rsid w:val="004D7111"/>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DD4"/>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5988"/>
    <w:rsid w:val="004F61B9"/>
    <w:rsid w:val="004F62A0"/>
    <w:rsid w:val="004F6CDB"/>
    <w:rsid w:val="004F6D8B"/>
    <w:rsid w:val="004F712F"/>
    <w:rsid w:val="004F72FD"/>
    <w:rsid w:val="004F736C"/>
    <w:rsid w:val="004F73F9"/>
    <w:rsid w:val="004F7463"/>
    <w:rsid w:val="004F765B"/>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A43"/>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5F26"/>
    <w:rsid w:val="005068E1"/>
    <w:rsid w:val="00506BA5"/>
    <w:rsid w:val="00506BAF"/>
    <w:rsid w:val="00506C69"/>
    <w:rsid w:val="0050706B"/>
    <w:rsid w:val="00507D67"/>
    <w:rsid w:val="00507EBB"/>
    <w:rsid w:val="005102FD"/>
    <w:rsid w:val="0051056F"/>
    <w:rsid w:val="00510796"/>
    <w:rsid w:val="005113C3"/>
    <w:rsid w:val="00511425"/>
    <w:rsid w:val="005116AD"/>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4D3E"/>
    <w:rsid w:val="0052504D"/>
    <w:rsid w:val="005252A7"/>
    <w:rsid w:val="005255E1"/>
    <w:rsid w:val="005257C2"/>
    <w:rsid w:val="005266AC"/>
    <w:rsid w:val="00526E2B"/>
    <w:rsid w:val="00526EA6"/>
    <w:rsid w:val="0052750D"/>
    <w:rsid w:val="00527618"/>
    <w:rsid w:val="0053008B"/>
    <w:rsid w:val="0053098D"/>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4CA"/>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403"/>
    <w:rsid w:val="0054059D"/>
    <w:rsid w:val="005408A3"/>
    <w:rsid w:val="00540A66"/>
    <w:rsid w:val="00540E1A"/>
    <w:rsid w:val="00540E4E"/>
    <w:rsid w:val="0054103E"/>
    <w:rsid w:val="005411AB"/>
    <w:rsid w:val="005413A0"/>
    <w:rsid w:val="005416ED"/>
    <w:rsid w:val="005421D2"/>
    <w:rsid w:val="00542BD5"/>
    <w:rsid w:val="0054354E"/>
    <w:rsid w:val="00543582"/>
    <w:rsid w:val="005437E1"/>
    <w:rsid w:val="005439EA"/>
    <w:rsid w:val="005441D5"/>
    <w:rsid w:val="00544243"/>
    <w:rsid w:val="00544525"/>
    <w:rsid w:val="0054456A"/>
    <w:rsid w:val="0054478C"/>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3AD"/>
    <w:rsid w:val="0055477A"/>
    <w:rsid w:val="00554824"/>
    <w:rsid w:val="005549EE"/>
    <w:rsid w:val="00554EA1"/>
    <w:rsid w:val="005550D0"/>
    <w:rsid w:val="0055541D"/>
    <w:rsid w:val="00555624"/>
    <w:rsid w:val="00555899"/>
    <w:rsid w:val="00555985"/>
    <w:rsid w:val="00555AFF"/>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0E"/>
    <w:rsid w:val="0057312C"/>
    <w:rsid w:val="00573135"/>
    <w:rsid w:val="00573176"/>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638"/>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97D"/>
    <w:rsid w:val="00590C45"/>
    <w:rsid w:val="00590CAB"/>
    <w:rsid w:val="00590DC0"/>
    <w:rsid w:val="00590DC3"/>
    <w:rsid w:val="00591161"/>
    <w:rsid w:val="0059136C"/>
    <w:rsid w:val="00591A96"/>
    <w:rsid w:val="00591B68"/>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6FAF"/>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2DF9"/>
    <w:rsid w:val="005A354C"/>
    <w:rsid w:val="005A366D"/>
    <w:rsid w:val="005A38C1"/>
    <w:rsid w:val="005A3CD4"/>
    <w:rsid w:val="005A41AE"/>
    <w:rsid w:val="005A434F"/>
    <w:rsid w:val="005A454D"/>
    <w:rsid w:val="005A459B"/>
    <w:rsid w:val="005A45FF"/>
    <w:rsid w:val="005A491F"/>
    <w:rsid w:val="005A4B06"/>
    <w:rsid w:val="005A4B11"/>
    <w:rsid w:val="005A4B59"/>
    <w:rsid w:val="005A555C"/>
    <w:rsid w:val="005A621E"/>
    <w:rsid w:val="005A6C88"/>
    <w:rsid w:val="005A6D20"/>
    <w:rsid w:val="005A7632"/>
    <w:rsid w:val="005A7B4C"/>
    <w:rsid w:val="005B0254"/>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24E9"/>
    <w:rsid w:val="006025A8"/>
    <w:rsid w:val="00602A03"/>
    <w:rsid w:val="00602B97"/>
    <w:rsid w:val="006030C0"/>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51E"/>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17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6E"/>
    <w:rsid w:val="00642D88"/>
    <w:rsid w:val="0064354F"/>
    <w:rsid w:val="00643930"/>
    <w:rsid w:val="00643B41"/>
    <w:rsid w:val="00644210"/>
    <w:rsid w:val="00644248"/>
    <w:rsid w:val="006446C2"/>
    <w:rsid w:val="006447A8"/>
    <w:rsid w:val="00644F36"/>
    <w:rsid w:val="0064526F"/>
    <w:rsid w:val="006454EA"/>
    <w:rsid w:val="006458CE"/>
    <w:rsid w:val="00646449"/>
    <w:rsid w:val="00646CBC"/>
    <w:rsid w:val="00646F1C"/>
    <w:rsid w:val="0064732F"/>
    <w:rsid w:val="0064788F"/>
    <w:rsid w:val="00647AFB"/>
    <w:rsid w:val="00647C3E"/>
    <w:rsid w:val="0065000A"/>
    <w:rsid w:val="006509D3"/>
    <w:rsid w:val="00651681"/>
    <w:rsid w:val="0065178C"/>
    <w:rsid w:val="00651B0F"/>
    <w:rsid w:val="00651EB2"/>
    <w:rsid w:val="00652972"/>
    <w:rsid w:val="00652ADE"/>
    <w:rsid w:val="00652C13"/>
    <w:rsid w:val="00652E61"/>
    <w:rsid w:val="0065359C"/>
    <w:rsid w:val="006538C2"/>
    <w:rsid w:val="006538F8"/>
    <w:rsid w:val="00653A2E"/>
    <w:rsid w:val="00653F2B"/>
    <w:rsid w:val="00654B49"/>
    <w:rsid w:val="006556B3"/>
    <w:rsid w:val="006558C1"/>
    <w:rsid w:val="00655A72"/>
    <w:rsid w:val="00656762"/>
    <w:rsid w:val="00656828"/>
    <w:rsid w:val="0065684A"/>
    <w:rsid w:val="006568BF"/>
    <w:rsid w:val="006568E0"/>
    <w:rsid w:val="00656A9C"/>
    <w:rsid w:val="006575F8"/>
    <w:rsid w:val="00657A5F"/>
    <w:rsid w:val="00657B3B"/>
    <w:rsid w:val="00657B96"/>
    <w:rsid w:val="00657D55"/>
    <w:rsid w:val="00660761"/>
    <w:rsid w:val="0066092B"/>
    <w:rsid w:val="00660E48"/>
    <w:rsid w:val="00661241"/>
    <w:rsid w:val="00661387"/>
    <w:rsid w:val="006615CF"/>
    <w:rsid w:val="006619AB"/>
    <w:rsid w:val="006620E0"/>
    <w:rsid w:val="006620FE"/>
    <w:rsid w:val="006624FF"/>
    <w:rsid w:val="006626AD"/>
    <w:rsid w:val="00662E35"/>
    <w:rsid w:val="006632ED"/>
    <w:rsid w:val="006633F6"/>
    <w:rsid w:val="0066398D"/>
    <w:rsid w:val="00663CD7"/>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4D99"/>
    <w:rsid w:val="0067507A"/>
    <w:rsid w:val="00675633"/>
    <w:rsid w:val="006761E6"/>
    <w:rsid w:val="00676F41"/>
    <w:rsid w:val="0067733C"/>
    <w:rsid w:val="006774B9"/>
    <w:rsid w:val="006774F2"/>
    <w:rsid w:val="00677730"/>
    <w:rsid w:val="00677BD1"/>
    <w:rsid w:val="006801BC"/>
    <w:rsid w:val="00680486"/>
    <w:rsid w:val="006808EE"/>
    <w:rsid w:val="00681364"/>
    <w:rsid w:val="00681882"/>
    <w:rsid w:val="00681A57"/>
    <w:rsid w:val="00682857"/>
    <w:rsid w:val="00683321"/>
    <w:rsid w:val="006834A3"/>
    <w:rsid w:val="0068374A"/>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57C"/>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0A2"/>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1EF"/>
    <w:rsid w:val="006B2D0C"/>
    <w:rsid w:val="006B2E42"/>
    <w:rsid w:val="006B2EC9"/>
    <w:rsid w:val="006B352A"/>
    <w:rsid w:val="006B39E0"/>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8BC"/>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968"/>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B4A"/>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528"/>
    <w:rsid w:val="007006BE"/>
    <w:rsid w:val="0070083B"/>
    <w:rsid w:val="00700F30"/>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5DE0"/>
    <w:rsid w:val="00706400"/>
    <w:rsid w:val="00706D18"/>
    <w:rsid w:val="00706DAD"/>
    <w:rsid w:val="00707293"/>
    <w:rsid w:val="00707304"/>
    <w:rsid w:val="00707A82"/>
    <w:rsid w:val="00710297"/>
    <w:rsid w:val="00710364"/>
    <w:rsid w:val="00710999"/>
    <w:rsid w:val="007116C1"/>
    <w:rsid w:val="00711BB0"/>
    <w:rsid w:val="007121E3"/>
    <w:rsid w:val="00712316"/>
    <w:rsid w:val="0071235B"/>
    <w:rsid w:val="0071253E"/>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395F"/>
    <w:rsid w:val="00724028"/>
    <w:rsid w:val="007244A5"/>
    <w:rsid w:val="007245C2"/>
    <w:rsid w:val="00724E03"/>
    <w:rsid w:val="0072535C"/>
    <w:rsid w:val="00725506"/>
    <w:rsid w:val="00725607"/>
    <w:rsid w:val="0072565D"/>
    <w:rsid w:val="007258B4"/>
    <w:rsid w:val="00725B99"/>
    <w:rsid w:val="007261F2"/>
    <w:rsid w:val="0072627A"/>
    <w:rsid w:val="00726A2C"/>
    <w:rsid w:val="00726F03"/>
    <w:rsid w:val="007270C7"/>
    <w:rsid w:val="00727406"/>
    <w:rsid w:val="007274AF"/>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9FD"/>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335"/>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9ED"/>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2D5C"/>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AC6"/>
    <w:rsid w:val="00777F6C"/>
    <w:rsid w:val="00777F83"/>
    <w:rsid w:val="00777F93"/>
    <w:rsid w:val="0078012C"/>
    <w:rsid w:val="00780361"/>
    <w:rsid w:val="0078093D"/>
    <w:rsid w:val="00780A65"/>
    <w:rsid w:val="007813B3"/>
    <w:rsid w:val="00781DC0"/>
    <w:rsid w:val="00782297"/>
    <w:rsid w:val="00782480"/>
    <w:rsid w:val="0078282B"/>
    <w:rsid w:val="00782AC6"/>
    <w:rsid w:val="007830D5"/>
    <w:rsid w:val="007832FB"/>
    <w:rsid w:val="00783515"/>
    <w:rsid w:val="00783661"/>
    <w:rsid w:val="007838B0"/>
    <w:rsid w:val="00784429"/>
    <w:rsid w:val="00784578"/>
    <w:rsid w:val="00784701"/>
    <w:rsid w:val="007853F0"/>
    <w:rsid w:val="007854AB"/>
    <w:rsid w:val="00785602"/>
    <w:rsid w:val="00785CC8"/>
    <w:rsid w:val="00785F3A"/>
    <w:rsid w:val="0078690E"/>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6183"/>
    <w:rsid w:val="00796E2A"/>
    <w:rsid w:val="00796F42"/>
    <w:rsid w:val="00797A34"/>
    <w:rsid w:val="00797D33"/>
    <w:rsid w:val="007A0001"/>
    <w:rsid w:val="007A031B"/>
    <w:rsid w:val="007A0EEB"/>
    <w:rsid w:val="007A1443"/>
    <w:rsid w:val="007A147F"/>
    <w:rsid w:val="007A15B3"/>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2D91"/>
    <w:rsid w:val="007C3530"/>
    <w:rsid w:val="007C363E"/>
    <w:rsid w:val="007C3BCA"/>
    <w:rsid w:val="007C3E92"/>
    <w:rsid w:val="007C4247"/>
    <w:rsid w:val="007C4CE6"/>
    <w:rsid w:val="007C4D38"/>
    <w:rsid w:val="007C4EE9"/>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69F"/>
    <w:rsid w:val="007D7C7F"/>
    <w:rsid w:val="007E034D"/>
    <w:rsid w:val="007E0620"/>
    <w:rsid w:val="007E0AF9"/>
    <w:rsid w:val="007E10B8"/>
    <w:rsid w:val="007E1766"/>
    <w:rsid w:val="007E190E"/>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1CA"/>
    <w:rsid w:val="007E56A8"/>
    <w:rsid w:val="007E56FA"/>
    <w:rsid w:val="007E58C9"/>
    <w:rsid w:val="007E59F4"/>
    <w:rsid w:val="007E5A35"/>
    <w:rsid w:val="007E62FE"/>
    <w:rsid w:val="007E637B"/>
    <w:rsid w:val="007E639D"/>
    <w:rsid w:val="007E6BDA"/>
    <w:rsid w:val="007E72CF"/>
    <w:rsid w:val="007E72E9"/>
    <w:rsid w:val="007E75E5"/>
    <w:rsid w:val="007E7647"/>
    <w:rsid w:val="007E7682"/>
    <w:rsid w:val="007E793F"/>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28C"/>
    <w:rsid w:val="0080240B"/>
    <w:rsid w:val="0080242F"/>
    <w:rsid w:val="00802902"/>
    <w:rsid w:val="00802AB4"/>
    <w:rsid w:val="00802DB9"/>
    <w:rsid w:val="00803344"/>
    <w:rsid w:val="008036F9"/>
    <w:rsid w:val="00803C22"/>
    <w:rsid w:val="00803C52"/>
    <w:rsid w:val="00804097"/>
    <w:rsid w:val="00804346"/>
    <w:rsid w:val="00804502"/>
    <w:rsid w:val="008045B5"/>
    <w:rsid w:val="008045C6"/>
    <w:rsid w:val="00804619"/>
    <w:rsid w:val="00804D1B"/>
    <w:rsid w:val="008052E2"/>
    <w:rsid w:val="0080533F"/>
    <w:rsid w:val="00805B14"/>
    <w:rsid w:val="00805EAD"/>
    <w:rsid w:val="00806391"/>
    <w:rsid w:val="0080665A"/>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542"/>
    <w:rsid w:val="0081286C"/>
    <w:rsid w:val="00812B32"/>
    <w:rsid w:val="008132B8"/>
    <w:rsid w:val="008133EC"/>
    <w:rsid w:val="00813637"/>
    <w:rsid w:val="00813E16"/>
    <w:rsid w:val="00813F35"/>
    <w:rsid w:val="008146CF"/>
    <w:rsid w:val="00814F50"/>
    <w:rsid w:val="008150B8"/>
    <w:rsid w:val="00815602"/>
    <w:rsid w:val="00815E90"/>
    <w:rsid w:val="008166B5"/>
    <w:rsid w:val="00816D2B"/>
    <w:rsid w:val="0081708B"/>
    <w:rsid w:val="00817471"/>
    <w:rsid w:val="008174C6"/>
    <w:rsid w:val="00817F69"/>
    <w:rsid w:val="00820957"/>
    <w:rsid w:val="00820ABE"/>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E36"/>
    <w:rsid w:val="008261BB"/>
    <w:rsid w:val="00826D2D"/>
    <w:rsid w:val="00827ABF"/>
    <w:rsid w:val="008301BF"/>
    <w:rsid w:val="0083077A"/>
    <w:rsid w:val="00830980"/>
    <w:rsid w:val="00830B9A"/>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381"/>
    <w:rsid w:val="008364FF"/>
    <w:rsid w:val="00836768"/>
    <w:rsid w:val="0083699E"/>
    <w:rsid w:val="00836A70"/>
    <w:rsid w:val="008371FC"/>
    <w:rsid w:val="008372BE"/>
    <w:rsid w:val="008372C8"/>
    <w:rsid w:val="008374A9"/>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1ECD"/>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5BC1"/>
    <w:rsid w:val="0085609B"/>
    <w:rsid w:val="0085617C"/>
    <w:rsid w:val="00856283"/>
    <w:rsid w:val="008564F1"/>
    <w:rsid w:val="0085679D"/>
    <w:rsid w:val="00856EEB"/>
    <w:rsid w:val="00856F93"/>
    <w:rsid w:val="008578D4"/>
    <w:rsid w:val="00857A8A"/>
    <w:rsid w:val="00860165"/>
    <w:rsid w:val="008606F7"/>
    <w:rsid w:val="00860F8C"/>
    <w:rsid w:val="00861083"/>
    <w:rsid w:val="00861EDA"/>
    <w:rsid w:val="00862184"/>
    <w:rsid w:val="00862CF0"/>
    <w:rsid w:val="00863070"/>
    <w:rsid w:val="00863275"/>
    <w:rsid w:val="008633B6"/>
    <w:rsid w:val="00863619"/>
    <w:rsid w:val="00863C3A"/>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5CB"/>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0811"/>
    <w:rsid w:val="0089115F"/>
    <w:rsid w:val="008911B7"/>
    <w:rsid w:val="008912CC"/>
    <w:rsid w:val="0089136A"/>
    <w:rsid w:val="00891A68"/>
    <w:rsid w:val="00892004"/>
    <w:rsid w:val="008923FD"/>
    <w:rsid w:val="008925E1"/>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41B"/>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4D3"/>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35D"/>
    <w:rsid w:val="008D48F2"/>
    <w:rsid w:val="008D49B9"/>
    <w:rsid w:val="008D4F66"/>
    <w:rsid w:val="008D5376"/>
    <w:rsid w:val="008D53A7"/>
    <w:rsid w:val="008D5EE0"/>
    <w:rsid w:val="008D6216"/>
    <w:rsid w:val="008D6628"/>
    <w:rsid w:val="008D68EC"/>
    <w:rsid w:val="008D6A05"/>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5BC0"/>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122"/>
    <w:rsid w:val="008F23C1"/>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B4C"/>
    <w:rsid w:val="008F6E8E"/>
    <w:rsid w:val="008F710B"/>
    <w:rsid w:val="008F71F3"/>
    <w:rsid w:val="008F72EB"/>
    <w:rsid w:val="008F74E4"/>
    <w:rsid w:val="008F772E"/>
    <w:rsid w:val="008F7757"/>
    <w:rsid w:val="008F7CA1"/>
    <w:rsid w:val="008F7DE5"/>
    <w:rsid w:val="009000CD"/>
    <w:rsid w:val="009006F5"/>
    <w:rsid w:val="009009AC"/>
    <w:rsid w:val="00900D39"/>
    <w:rsid w:val="00900ECB"/>
    <w:rsid w:val="00900F24"/>
    <w:rsid w:val="009013D2"/>
    <w:rsid w:val="00901571"/>
    <w:rsid w:val="00901583"/>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441"/>
    <w:rsid w:val="0091274C"/>
    <w:rsid w:val="009131DD"/>
    <w:rsid w:val="009139E3"/>
    <w:rsid w:val="00913ACB"/>
    <w:rsid w:val="00913CB3"/>
    <w:rsid w:val="009142E8"/>
    <w:rsid w:val="009142EA"/>
    <w:rsid w:val="0091442D"/>
    <w:rsid w:val="00914457"/>
    <w:rsid w:val="00914519"/>
    <w:rsid w:val="00914AC2"/>
    <w:rsid w:val="00914B8C"/>
    <w:rsid w:val="00915251"/>
    <w:rsid w:val="00915320"/>
    <w:rsid w:val="0091572B"/>
    <w:rsid w:val="00915896"/>
    <w:rsid w:val="0091592B"/>
    <w:rsid w:val="009162A7"/>
    <w:rsid w:val="009167EA"/>
    <w:rsid w:val="00916DBD"/>
    <w:rsid w:val="00916FD9"/>
    <w:rsid w:val="009172DB"/>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5B13"/>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44B"/>
    <w:rsid w:val="00946715"/>
    <w:rsid w:val="009469AF"/>
    <w:rsid w:val="00947180"/>
    <w:rsid w:val="009473A7"/>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1C7"/>
    <w:rsid w:val="00963CDF"/>
    <w:rsid w:val="009640F2"/>
    <w:rsid w:val="009643A7"/>
    <w:rsid w:val="009648F0"/>
    <w:rsid w:val="00964B9B"/>
    <w:rsid w:val="00964BAA"/>
    <w:rsid w:val="009650C0"/>
    <w:rsid w:val="009656FB"/>
    <w:rsid w:val="00965A50"/>
    <w:rsid w:val="00965EF5"/>
    <w:rsid w:val="009666C0"/>
    <w:rsid w:val="009666F0"/>
    <w:rsid w:val="00966BFB"/>
    <w:rsid w:val="00966E4F"/>
    <w:rsid w:val="0096742E"/>
    <w:rsid w:val="0096749B"/>
    <w:rsid w:val="009679B3"/>
    <w:rsid w:val="00967C68"/>
    <w:rsid w:val="00970483"/>
    <w:rsid w:val="009707E2"/>
    <w:rsid w:val="009707F5"/>
    <w:rsid w:val="00970CB6"/>
    <w:rsid w:val="00970D31"/>
    <w:rsid w:val="0097133F"/>
    <w:rsid w:val="0097153F"/>
    <w:rsid w:val="009715C6"/>
    <w:rsid w:val="0097165D"/>
    <w:rsid w:val="009717F5"/>
    <w:rsid w:val="009729F4"/>
    <w:rsid w:val="00972AA7"/>
    <w:rsid w:val="00972C54"/>
    <w:rsid w:val="00972E72"/>
    <w:rsid w:val="009731D7"/>
    <w:rsid w:val="0097411A"/>
    <w:rsid w:val="009741E0"/>
    <w:rsid w:val="00974268"/>
    <w:rsid w:val="00974424"/>
    <w:rsid w:val="00974846"/>
    <w:rsid w:val="00974C94"/>
    <w:rsid w:val="00974EC4"/>
    <w:rsid w:val="0097512E"/>
    <w:rsid w:val="009755EA"/>
    <w:rsid w:val="00976797"/>
    <w:rsid w:val="009767C1"/>
    <w:rsid w:val="00976881"/>
    <w:rsid w:val="0097691B"/>
    <w:rsid w:val="00976B88"/>
    <w:rsid w:val="00977108"/>
    <w:rsid w:val="009771AE"/>
    <w:rsid w:val="009772EC"/>
    <w:rsid w:val="0097780B"/>
    <w:rsid w:val="009779FD"/>
    <w:rsid w:val="00980037"/>
    <w:rsid w:val="009801B9"/>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1DB"/>
    <w:rsid w:val="00984F1D"/>
    <w:rsid w:val="00985194"/>
    <w:rsid w:val="00985276"/>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B93"/>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0ACB"/>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E3A"/>
    <w:rsid w:val="009A78C6"/>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0CF"/>
    <w:rsid w:val="009D14E3"/>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A60"/>
    <w:rsid w:val="009D5D38"/>
    <w:rsid w:val="009D5F54"/>
    <w:rsid w:val="009D5FF4"/>
    <w:rsid w:val="009D6224"/>
    <w:rsid w:val="009D62E4"/>
    <w:rsid w:val="009D66FC"/>
    <w:rsid w:val="009D6A11"/>
    <w:rsid w:val="009D707C"/>
    <w:rsid w:val="009D758A"/>
    <w:rsid w:val="009D75D4"/>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752"/>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059"/>
    <w:rsid w:val="00A01F46"/>
    <w:rsid w:val="00A01FBA"/>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579"/>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007"/>
    <w:rsid w:val="00A133CE"/>
    <w:rsid w:val="00A13429"/>
    <w:rsid w:val="00A13836"/>
    <w:rsid w:val="00A13916"/>
    <w:rsid w:val="00A13CFB"/>
    <w:rsid w:val="00A13E65"/>
    <w:rsid w:val="00A13F82"/>
    <w:rsid w:val="00A141B2"/>
    <w:rsid w:val="00A143E8"/>
    <w:rsid w:val="00A14407"/>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507"/>
    <w:rsid w:val="00A26E92"/>
    <w:rsid w:val="00A26EDC"/>
    <w:rsid w:val="00A27C79"/>
    <w:rsid w:val="00A27CB4"/>
    <w:rsid w:val="00A3066E"/>
    <w:rsid w:val="00A30B86"/>
    <w:rsid w:val="00A311A1"/>
    <w:rsid w:val="00A31AC4"/>
    <w:rsid w:val="00A32524"/>
    <w:rsid w:val="00A32839"/>
    <w:rsid w:val="00A3328A"/>
    <w:rsid w:val="00A3336F"/>
    <w:rsid w:val="00A3360B"/>
    <w:rsid w:val="00A33A71"/>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405B9"/>
    <w:rsid w:val="00A40D91"/>
    <w:rsid w:val="00A40E3F"/>
    <w:rsid w:val="00A4104A"/>
    <w:rsid w:val="00A415BA"/>
    <w:rsid w:val="00A416FC"/>
    <w:rsid w:val="00A41A4F"/>
    <w:rsid w:val="00A41EAC"/>
    <w:rsid w:val="00A4252A"/>
    <w:rsid w:val="00A42591"/>
    <w:rsid w:val="00A42886"/>
    <w:rsid w:val="00A42A33"/>
    <w:rsid w:val="00A42CF7"/>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D5E"/>
    <w:rsid w:val="00A61F51"/>
    <w:rsid w:val="00A622E4"/>
    <w:rsid w:val="00A62352"/>
    <w:rsid w:val="00A62369"/>
    <w:rsid w:val="00A6242B"/>
    <w:rsid w:val="00A62812"/>
    <w:rsid w:val="00A62984"/>
    <w:rsid w:val="00A62C5B"/>
    <w:rsid w:val="00A62EBC"/>
    <w:rsid w:val="00A63097"/>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D92"/>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2DB4"/>
    <w:rsid w:val="00A739EB"/>
    <w:rsid w:val="00A73EA1"/>
    <w:rsid w:val="00A74001"/>
    <w:rsid w:val="00A74579"/>
    <w:rsid w:val="00A74A4A"/>
    <w:rsid w:val="00A74F60"/>
    <w:rsid w:val="00A754CE"/>
    <w:rsid w:val="00A75AD6"/>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4582"/>
    <w:rsid w:val="00A84F7A"/>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2BF"/>
    <w:rsid w:val="00A9255F"/>
    <w:rsid w:val="00A926DA"/>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8CC"/>
    <w:rsid w:val="00AA0B18"/>
    <w:rsid w:val="00AA0BA8"/>
    <w:rsid w:val="00AA10FB"/>
    <w:rsid w:val="00AA1360"/>
    <w:rsid w:val="00AA1528"/>
    <w:rsid w:val="00AA16A7"/>
    <w:rsid w:val="00AA16C0"/>
    <w:rsid w:val="00AA196C"/>
    <w:rsid w:val="00AA1CDF"/>
    <w:rsid w:val="00AA1F04"/>
    <w:rsid w:val="00AA28D7"/>
    <w:rsid w:val="00AA31C5"/>
    <w:rsid w:val="00AA338B"/>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52D4"/>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7"/>
    <w:rsid w:val="00AD271B"/>
    <w:rsid w:val="00AD2DAA"/>
    <w:rsid w:val="00AD3075"/>
    <w:rsid w:val="00AD365E"/>
    <w:rsid w:val="00AD4127"/>
    <w:rsid w:val="00AD4EFD"/>
    <w:rsid w:val="00AD4FCB"/>
    <w:rsid w:val="00AD51F9"/>
    <w:rsid w:val="00AD5ECD"/>
    <w:rsid w:val="00AD5FF6"/>
    <w:rsid w:val="00AD62D5"/>
    <w:rsid w:val="00AD66BF"/>
    <w:rsid w:val="00AD6763"/>
    <w:rsid w:val="00AD6866"/>
    <w:rsid w:val="00AD695B"/>
    <w:rsid w:val="00AD6AD1"/>
    <w:rsid w:val="00AD6BDD"/>
    <w:rsid w:val="00AD7219"/>
    <w:rsid w:val="00AD7915"/>
    <w:rsid w:val="00AD7CA1"/>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295D"/>
    <w:rsid w:val="00AE34D6"/>
    <w:rsid w:val="00AE3D8F"/>
    <w:rsid w:val="00AE3F9B"/>
    <w:rsid w:val="00AE43D3"/>
    <w:rsid w:val="00AE4668"/>
    <w:rsid w:val="00AE477F"/>
    <w:rsid w:val="00AE4A3F"/>
    <w:rsid w:val="00AE4A7D"/>
    <w:rsid w:val="00AE53E0"/>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496"/>
    <w:rsid w:val="00AF2B3F"/>
    <w:rsid w:val="00AF345B"/>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13D"/>
    <w:rsid w:val="00B011D4"/>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68C8"/>
    <w:rsid w:val="00B07DFF"/>
    <w:rsid w:val="00B102A3"/>
    <w:rsid w:val="00B102F9"/>
    <w:rsid w:val="00B10417"/>
    <w:rsid w:val="00B105DA"/>
    <w:rsid w:val="00B109EC"/>
    <w:rsid w:val="00B10B49"/>
    <w:rsid w:val="00B10CB6"/>
    <w:rsid w:val="00B10F09"/>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8B4"/>
    <w:rsid w:val="00B2390C"/>
    <w:rsid w:val="00B23AFE"/>
    <w:rsid w:val="00B23DC8"/>
    <w:rsid w:val="00B23FF8"/>
    <w:rsid w:val="00B24F4A"/>
    <w:rsid w:val="00B24F80"/>
    <w:rsid w:val="00B24F83"/>
    <w:rsid w:val="00B2531D"/>
    <w:rsid w:val="00B25747"/>
    <w:rsid w:val="00B259B9"/>
    <w:rsid w:val="00B25C5E"/>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5E2"/>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2DF"/>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569"/>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2E4"/>
    <w:rsid w:val="00B618D5"/>
    <w:rsid w:val="00B61BB2"/>
    <w:rsid w:val="00B62077"/>
    <w:rsid w:val="00B623D1"/>
    <w:rsid w:val="00B62BBF"/>
    <w:rsid w:val="00B62F87"/>
    <w:rsid w:val="00B63250"/>
    <w:rsid w:val="00B6329B"/>
    <w:rsid w:val="00B633AD"/>
    <w:rsid w:val="00B633D9"/>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9FA"/>
    <w:rsid w:val="00B80D6D"/>
    <w:rsid w:val="00B80F35"/>
    <w:rsid w:val="00B81125"/>
    <w:rsid w:val="00B812F4"/>
    <w:rsid w:val="00B81938"/>
    <w:rsid w:val="00B81FB5"/>
    <w:rsid w:val="00B82562"/>
    <w:rsid w:val="00B82E3D"/>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97936"/>
    <w:rsid w:val="00B97FF2"/>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D1C"/>
    <w:rsid w:val="00BA4E06"/>
    <w:rsid w:val="00BA4E4E"/>
    <w:rsid w:val="00BA56C3"/>
    <w:rsid w:val="00BA58A2"/>
    <w:rsid w:val="00BA5A92"/>
    <w:rsid w:val="00BA5CED"/>
    <w:rsid w:val="00BA5DC4"/>
    <w:rsid w:val="00BA5E08"/>
    <w:rsid w:val="00BA63EE"/>
    <w:rsid w:val="00BA686E"/>
    <w:rsid w:val="00BA6F4E"/>
    <w:rsid w:val="00BA70ED"/>
    <w:rsid w:val="00BA719D"/>
    <w:rsid w:val="00BA720B"/>
    <w:rsid w:val="00BA721A"/>
    <w:rsid w:val="00BB0EA7"/>
    <w:rsid w:val="00BB1628"/>
    <w:rsid w:val="00BB188F"/>
    <w:rsid w:val="00BB1917"/>
    <w:rsid w:val="00BB232D"/>
    <w:rsid w:val="00BB2D01"/>
    <w:rsid w:val="00BB3169"/>
    <w:rsid w:val="00BB36DE"/>
    <w:rsid w:val="00BB3920"/>
    <w:rsid w:val="00BB3BB3"/>
    <w:rsid w:val="00BB3C69"/>
    <w:rsid w:val="00BB3EF4"/>
    <w:rsid w:val="00BB4892"/>
    <w:rsid w:val="00BB4C97"/>
    <w:rsid w:val="00BB51F4"/>
    <w:rsid w:val="00BB523E"/>
    <w:rsid w:val="00BB55F0"/>
    <w:rsid w:val="00BB582C"/>
    <w:rsid w:val="00BB5C51"/>
    <w:rsid w:val="00BB5F1E"/>
    <w:rsid w:val="00BB6726"/>
    <w:rsid w:val="00BB6A8F"/>
    <w:rsid w:val="00BB6C51"/>
    <w:rsid w:val="00BB6D66"/>
    <w:rsid w:val="00BB7443"/>
    <w:rsid w:val="00BB756A"/>
    <w:rsid w:val="00BB769F"/>
    <w:rsid w:val="00BB7700"/>
    <w:rsid w:val="00BB78B6"/>
    <w:rsid w:val="00BB7EE7"/>
    <w:rsid w:val="00BB7F33"/>
    <w:rsid w:val="00BB7F77"/>
    <w:rsid w:val="00BC0137"/>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C7602"/>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520"/>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17D"/>
    <w:rsid w:val="00BF5767"/>
    <w:rsid w:val="00BF5B53"/>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770"/>
    <w:rsid w:val="00C06E51"/>
    <w:rsid w:val="00C06F46"/>
    <w:rsid w:val="00C074BD"/>
    <w:rsid w:val="00C102E1"/>
    <w:rsid w:val="00C103B8"/>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6F4"/>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1A28"/>
    <w:rsid w:val="00C31EAA"/>
    <w:rsid w:val="00C3274A"/>
    <w:rsid w:val="00C329D3"/>
    <w:rsid w:val="00C32D32"/>
    <w:rsid w:val="00C32ED7"/>
    <w:rsid w:val="00C32F9A"/>
    <w:rsid w:val="00C3313B"/>
    <w:rsid w:val="00C33141"/>
    <w:rsid w:val="00C337F7"/>
    <w:rsid w:val="00C3421F"/>
    <w:rsid w:val="00C343DA"/>
    <w:rsid w:val="00C349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1E71"/>
    <w:rsid w:val="00C5207D"/>
    <w:rsid w:val="00C524D2"/>
    <w:rsid w:val="00C5289B"/>
    <w:rsid w:val="00C529EF"/>
    <w:rsid w:val="00C52B66"/>
    <w:rsid w:val="00C52BF9"/>
    <w:rsid w:val="00C53021"/>
    <w:rsid w:val="00C53346"/>
    <w:rsid w:val="00C53BBE"/>
    <w:rsid w:val="00C53C00"/>
    <w:rsid w:val="00C53D81"/>
    <w:rsid w:val="00C53EC6"/>
    <w:rsid w:val="00C543D2"/>
    <w:rsid w:val="00C5482B"/>
    <w:rsid w:val="00C54A16"/>
    <w:rsid w:val="00C54B90"/>
    <w:rsid w:val="00C54F8F"/>
    <w:rsid w:val="00C55E20"/>
    <w:rsid w:val="00C55E26"/>
    <w:rsid w:val="00C561C3"/>
    <w:rsid w:val="00C565D5"/>
    <w:rsid w:val="00C56854"/>
    <w:rsid w:val="00C5698D"/>
    <w:rsid w:val="00C56B2C"/>
    <w:rsid w:val="00C56B9A"/>
    <w:rsid w:val="00C577C5"/>
    <w:rsid w:val="00C60375"/>
    <w:rsid w:val="00C60CBB"/>
    <w:rsid w:val="00C615DB"/>
    <w:rsid w:val="00C6164C"/>
    <w:rsid w:val="00C61B96"/>
    <w:rsid w:val="00C61D5B"/>
    <w:rsid w:val="00C62489"/>
    <w:rsid w:val="00C62B8B"/>
    <w:rsid w:val="00C632BF"/>
    <w:rsid w:val="00C64009"/>
    <w:rsid w:val="00C642DC"/>
    <w:rsid w:val="00C643D3"/>
    <w:rsid w:val="00C64513"/>
    <w:rsid w:val="00C64944"/>
    <w:rsid w:val="00C6587F"/>
    <w:rsid w:val="00C65899"/>
    <w:rsid w:val="00C65E6E"/>
    <w:rsid w:val="00C6617C"/>
    <w:rsid w:val="00C66316"/>
    <w:rsid w:val="00C66A0A"/>
    <w:rsid w:val="00C66A80"/>
    <w:rsid w:val="00C67573"/>
    <w:rsid w:val="00C67929"/>
    <w:rsid w:val="00C679B6"/>
    <w:rsid w:val="00C67B3D"/>
    <w:rsid w:val="00C7049A"/>
    <w:rsid w:val="00C704E0"/>
    <w:rsid w:val="00C705C5"/>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A42"/>
    <w:rsid w:val="00C75EF9"/>
    <w:rsid w:val="00C75F16"/>
    <w:rsid w:val="00C76263"/>
    <w:rsid w:val="00C76660"/>
    <w:rsid w:val="00C7676E"/>
    <w:rsid w:val="00C774B2"/>
    <w:rsid w:val="00C7784E"/>
    <w:rsid w:val="00C77952"/>
    <w:rsid w:val="00C77F76"/>
    <w:rsid w:val="00C800D4"/>
    <w:rsid w:val="00C80409"/>
    <w:rsid w:val="00C809C6"/>
    <w:rsid w:val="00C80BBD"/>
    <w:rsid w:val="00C80CE9"/>
    <w:rsid w:val="00C81E3B"/>
    <w:rsid w:val="00C82042"/>
    <w:rsid w:val="00C8225F"/>
    <w:rsid w:val="00C82325"/>
    <w:rsid w:val="00C82B22"/>
    <w:rsid w:val="00C82BCD"/>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334"/>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881"/>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0AC"/>
    <w:rsid w:val="00CB741F"/>
    <w:rsid w:val="00CB7504"/>
    <w:rsid w:val="00CB7506"/>
    <w:rsid w:val="00CB7EA7"/>
    <w:rsid w:val="00CC0189"/>
    <w:rsid w:val="00CC049B"/>
    <w:rsid w:val="00CC052B"/>
    <w:rsid w:val="00CC05DE"/>
    <w:rsid w:val="00CC088A"/>
    <w:rsid w:val="00CC0EA5"/>
    <w:rsid w:val="00CC1314"/>
    <w:rsid w:val="00CC13E6"/>
    <w:rsid w:val="00CC1560"/>
    <w:rsid w:val="00CC1876"/>
    <w:rsid w:val="00CC1B71"/>
    <w:rsid w:val="00CC1D9E"/>
    <w:rsid w:val="00CC209D"/>
    <w:rsid w:val="00CC249E"/>
    <w:rsid w:val="00CC2653"/>
    <w:rsid w:val="00CC2923"/>
    <w:rsid w:val="00CC2C40"/>
    <w:rsid w:val="00CC3023"/>
    <w:rsid w:val="00CC34C1"/>
    <w:rsid w:val="00CC398A"/>
    <w:rsid w:val="00CC3A6E"/>
    <w:rsid w:val="00CC4208"/>
    <w:rsid w:val="00CC43D7"/>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6EE"/>
    <w:rsid w:val="00CD5B73"/>
    <w:rsid w:val="00CD67DC"/>
    <w:rsid w:val="00CD6CF3"/>
    <w:rsid w:val="00CD6E8C"/>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0E5"/>
    <w:rsid w:val="00CE57A3"/>
    <w:rsid w:val="00CE5F33"/>
    <w:rsid w:val="00CE602E"/>
    <w:rsid w:val="00CE6045"/>
    <w:rsid w:val="00CE6531"/>
    <w:rsid w:val="00CE68F2"/>
    <w:rsid w:val="00CE71E3"/>
    <w:rsid w:val="00CE724C"/>
    <w:rsid w:val="00CE743D"/>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BFE"/>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20E3"/>
    <w:rsid w:val="00D021DB"/>
    <w:rsid w:val="00D026EE"/>
    <w:rsid w:val="00D030B0"/>
    <w:rsid w:val="00D03308"/>
    <w:rsid w:val="00D0433E"/>
    <w:rsid w:val="00D0493B"/>
    <w:rsid w:val="00D05400"/>
    <w:rsid w:val="00D05536"/>
    <w:rsid w:val="00D05721"/>
    <w:rsid w:val="00D062D9"/>
    <w:rsid w:val="00D063EC"/>
    <w:rsid w:val="00D06658"/>
    <w:rsid w:val="00D06828"/>
    <w:rsid w:val="00D073B8"/>
    <w:rsid w:val="00D07457"/>
    <w:rsid w:val="00D07A4E"/>
    <w:rsid w:val="00D07EDC"/>
    <w:rsid w:val="00D07EE8"/>
    <w:rsid w:val="00D104EA"/>
    <w:rsid w:val="00D10647"/>
    <w:rsid w:val="00D108BE"/>
    <w:rsid w:val="00D10F2D"/>
    <w:rsid w:val="00D1116E"/>
    <w:rsid w:val="00D111E7"/>
    <w:rsid w:val="00D113D8"/>
    <w:rsid w:val="00D11561"/>
    <w:rsid w:val="00D115B4"/>
    <w:rsid w:val="00D117A1"/>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F45"/>
    <w:rsid w:val="00D171E4"/>
    <w:rsid w:val="00D176DE"/>
    <w:rsid w:val="00D17AD5"/>
    <w:rsid w:val="00D17E1F"/>
    <w:rsid w:val="00D20A86"/>
    <w:rsid w:val="00D20AC2"/>
    <w:rsid w:val="00D20EE3"/>
    <w:rsid w:val="00D21151"/>
    <w:rsid w:val="00D21B43"/>
    <w:rsid w:val="00D21D8A"/>
    <w:rsid w:val="00D220DF"/>
    <w:rsid w:val="00D226D2"/>
    <w:rsid w:val="00D22D0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01"/>
    <w:rsid w:val="00D332FA"/>
    <w:rsid w:val="00D3355E"/>
    <w:rsid w:val="00D33846"/>
    <w:rsid w:val="00D338C0"/>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506"/>
    <w:rsid w:val="00D3764C"/>
    <w:rsid w:val="00D3782D"/>
    <w:rsid w:val="00D378A2"/>
    <w:rsid w:val="00D37D17"/>
    <w:rsid w:val="00D37D24"/>
    <w:rsid w:val="00D37FE9"/>
    <w:rsid w:val="00D40C7C"/>
    <w:rsid w:val="00D41260"/>
    <w:rsid w:val="00D41AB1"/>
    <w:rsid w:val="00D41C4F"/>
    <w:rsid w:val="00D42569"/>
    <w:rsid w:val="00D42A84"/>
    <w:rsid w:val="00D430C6"/>
    <w:rsid w:val="00D438BF"/>
    <w:rsid w:val="00D4398D"/>
    <w:rsid w:val="00D43C55"/>
    <w:rsid w:val="00D43E85"/>
    <w:rsid w:val="00D440CD"/>
    <w:rsid w:val="00D44504"/>
    <w:rsid w:val="00D44612"/>
    <w:rsid w:val="00D44EBA"/>
    <w:rsid w:val="00D451C5"/>
    <w:rsid w:val="00D45F98"/>
    <w:rsid w:val="00D460CF"/>
    <w:rsid w:val="00D4612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0E4"/>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7E6"/>
    <w:rsid w:val="00D57A34"/>
    <w:rsid w:val="00D57D7A"/>
    <w:rsid w:val="00D57F75"/>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7102"/>
    <w:rsid w:val="00D67243"/>
    <w:rsid w:val="00D674FA"/>
    <w:rsid w:val="00D675AA"/>
    <w:rsid w:val="00D67AA1"/>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9D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994"/>
    <w:rsid w:val="00D82AE1"/>
    <w:rsid w:val="00D82B80"/>
    <w:rsid w:val="00D82C8F"/>
    <w:rsid w:val="00D82C9B"/>
    <w:rsid w:val="00D83043"/>
    <w:rsid w:val="00D8313F"/>
    <w:rsid w:val="00D83A3F"/>
    <w:rsid w:val="00D83AAE"/>
    <w:rsid w:val="00D83B35"/>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E0C"/>
    <w:rsid w:val="00DA0F95"/>
    <w:rsid w:val="00DA1AAB"/>
    <w:rsid w:val="00DA25F0"/>
    <w:rsid w:val="00DA26C7"/>
    <w:rsid w:val="00DA26ED"/>
    <w:rsid w:val="00DA277C"/>
    <w:rsid w:val="00DA2842"/>
    <w:rsid w:val="00DA2B1F"/>
    <w:rsid w:val="00DA330E"/>
    <w:rsid w:val="00DA339F"/>
    <w:rsid w:val="00DA34E5"/>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584"/>
    <w:rsid w:val="00DB4956"/>
    <w:rsid w:val="00DB4DF5"/>
    <w:rsid w:val="00DB524B"/>
    <w:rsid w:val="00DB5367"/>
    <w:rsid w:val="00DB5AD5"/>
    <w:rsid w:val="00DB5C6D"/>
    <w:rsid w:val="00DB5CBE"/>
    <w:rsid w:val="00DB62EE"/>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0FE"/>
    <w:rsid w:val="00DC2D3B"/>
    <w:rsid w:val="00DC2D8D"/>
    <w:rsid w:val="00DC382E"/>
    <w:rsid w:val="00DC41A5"/>
    <w:rsid w:val="00DC431D"/>
    <w:rsid w:val="00DC4445"/>
    <w:rsid w:val="00DC444E"/>
    <w:rsid w:val="00DC47E6"/>
    <w:rsid w:val="00DC4A59"/>
    <w:rsid w:val="00DC4F73"/>
    <w:rsid w:val="00DC51C0"/>
    <w:rsid w:val="00DC67FD"/>
    <w:rsid w:val="00DC6AD0"/>
    <w:rsid w:val="00DC6D7A"/>
    <w:rsid w:val="00DC6E8C"/>
    <w:rsid w:val="00DC75D3"/>
    <w:rsid w:val="00DC77F3"/>
    <w:rsid w:val="00DC78BF"/>
    <w:rsid w:val="00DC7EF9"/>
    <w:rsid w:val="00DD0927"/>
    <w:rsid w:val="00DD0C8E"/>
    <w:rsid w:val="00DD106A"/>
    <w:rsid w:val="00DD1543"/>
    <w:rsid w:val="00DD19F8"/>
    <w:rsid w:val="00DD1B3E"/>
    <w:rsid w:val="00DD1B63"/>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B9D"/>
    <w:rsid w:val="00DD7F2F"/>
    <w:rsid w:val="00DE00B8"/>
    <w:rsid w:val="00DE0245"/>
    <w:rsid w:val="00DE068F"/>
    <w:rsid w:val="00DE0A31"/>
    <w:rsid w:val="00DE1245"/>
    <w:rsid w:val="00DE15B9"/>
    <w:rsid w:val="00DE1746"/>
    <w:rsid w:val="00DE1A63"/>
    <w:rsid w:val="00DE1BB2"/>
    <w:rsid w:val="00DE1C07"/>
    <w:rsid w:val="00DE21BF"/>
    <w:rsid w:val="00DE22D2"/>
    <w:rsid w:val="00DE2A22"/>
    <w:rsid w:val="00DE2E14"/>
    <w:rsid w:val="00DE2F14"/>
    <w:rsid w:val="00DE37E5"/>
    <w:rsid w:val="00DE396B"/>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B11"/>
    <w:rsid w:val="00E06D04"/>
    <w:rsid w:val="00E0741D"/>
    <w:rsid w:val="00E074A8"/>
    <w:rsid w:val="00E0754C"/>
    <w:rsid w:val="00E07BB9"/>
    <w:rsid w:val="00E1039D"/>
    <w:rsid w:val="00E105AA"/>
    <w:rsid w:val="00E1072F"/>
    <w:rsid w:val="00E10BD3"/>
    <w:rsid w:val="00E10FD4"/>
    <w:rsid w:val="00E1114A"/>
    <w:rsid w:val="00E1131D"/>
    <w:rsid w:val="00E1148F"/>
    <w:rsid w:val="00E116F4"/>
    <w:rsid w:val="00E11A71"/>
    <w:rsid w:val="00E11FFC"/>
    <w:rsid w:val="00E1255E"/>
    <w:rsid w:val="00E12640"/>
    <w:rsid w:val="00E1288F"/>
    <w:rsid w:val="00E12AE3"/>
    <w:rsid w:val="00E12B9D"/>
    <w:rsid w:val="00E12D2C"/>
    <w:rsid w:val="00E12D78"/>
    <w:rsid w:val="00E12F64"/>
    <w:rsid w:val="00E13189"/>
    <w:rsid w:val="00E132EB"/>
    <w:rsid w:val="00E1333C"/>
    <w:rsid w:val="00E1381F"/>
    <w:rsid w:val="00E13858"/>
    <w:rsid w:val="00E143FB"/>
    <w:rsid w:val="00E145FF"/>
    <w:rsid w:val="00E14749"/>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46B"/>
    <w:rsid w:val="00E23768"/>
    <w:rsid w:val="00E23A40"/>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DFD"/>
    <w:rsid w:val="00E31E52"/>
    <w:rsid w:val="00E31F95"/>
    <w:rsid w:val="00E3214B"/>
    <w:rsid w:val="00E32394"/>
    <w:rsid w:val="00E329B8"/>
    <w:rsid w:val="00E32B08"/>
    <w:rsid w:val="00E32BE1"/>
    <w:rsid w:val="00E32CBD"/>
    <w:rsid w:val="00E3388B"/>
    <w:rsid w:val="00E339C3"/>
    <w:rsid w:val="00E33CBB"/>
    <w:rsid w:val="00E33CC9"/>
    <w:rsid w:val="00E34E44"/>
    <w:rsid w:val="00E3560A"/>
    <w:rsid w:val="00E35736"/>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730"/>
    <w:rsid w:val="00E41AE8"/>
    <w:rsid w:val="00E41CC4"/>
    <w:rsid w:val="00E42B8E"/>
    <w:rsid w:val="00E42F97"/>
    <w:rsid w:val="00E43744"/>
    <w:rsid w:val="00E4374B"/>
    <w:rsid w:val="00E43DD3"/>
    <w:rsid w:val="00E43FA3"/>
    <w:rsid w:val="00E446EF"/>
    <w:rsid w:val="00E44D3A"/>
    <w:rsid w:val="00E45288"/>
    <w:rsid w:val="00E45C40"/>
    <w:rsid w:val="00E45DF1"/>
    <w:rsid w:val="00E461AC"/>
    <w:rsid w:val="00E462BE"/>
    <w:rsid w:val="00E462ED"/>
    <w:rsid w:val="00E469C9"/>
    <w:rsid w:val="00E469D3"/>
    <w:rsid w:val="00E4720F"/>
    <w:rsid w:val="00E474E2"/>
    <w:rsid w:val="00E4788A"/>
    <w:rsid w:val="00E479B8"/>
    <w:rsid w:val="00E47D2F"/>
    <w:rsid w:val="00E47D94"/>
    <w:rsid w:val="00E500A8"/>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C45"/>
    <w:rsid w:val="00E66FB6"/>
    <w:rsid w:val="00E671E3"/>
    <w:rsid w:val="00E6747A"/>
    <w:rsid w:val="00E7100D"/>
    <w:rsid w:val="00E713D9"/>
    <w:rsid w:val="00E71916"/>
    <w:rsid w:val="00E71BD9"/>
    <w:rsid w:val="00E71C5C"/>
    <w:rsid w:val="00E71C6A"/>
    <w:rsid w:val="00E71E28"/>
    <w:rsid w:val="00E724E2"/>
    <w:rsid w:val="00E72B3A"/>
    <w:rsid w:val="00E72CA0"/>
    <w:rsid w:val="00E72FAC"/>
    <w:rsid w:val="00E73279"/>
    <w:rsid w:val="00E7385C"/>
    <w:rsid w:val="00E73EFC"/>
    <w:rsid w:val="00E741DA"/>
    <w:rsid w:val="00E74662"/>
    <w:rsid w:val="00E747CE"/>
    <w:rsid w:val="00E74B51"/>
    <w:rsid w:val="00E75707"/>
    <w:rsid w:val="00E759C9"/>
    <w:rsid w:val="00E76711"/>
    <w:rsid w:val="00E769A8"/>
    <w:rsid w:val="00E76CAC"/>
    <w:rsid w:val="00E76FEE"/>
    <w:rsid w:val="00E77099"/>
    <w:rsid w:val="00E778FB"/>
    <w:rsid w:val="00E77ECF"/>
    <w:rsid w:val="00E77FD5"/>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083"/>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6DB"/>
    <w:rsid w:val="00E94B2B"/>
    <w:rsid w:val="00E94E01"/>
    <w:rsid w:val="00E95550"/>
    <w:rsid w:val="00E957D6"/>
    <w:rsid w:val="00E95BA7"/>
    <w:rsid w:val="00E95BD6"/>
    <w:rsid w:val="00E95C2D"/>
    <w:rsid w:val="00E95CB6"/>
    <w:rsid w:val="00E95CFA"/>
    <w:rsid w:val="00E95E2E"/>
    <w:rsid w:val="00E9600D"/>
    <w:rsid w:val="00E96096"/>
    <w:rsid w:val="00E96178"/>
    <w:rsid w:val="00E9697A"/>
    <w:rsid w:val="00E96B06"/>
    <w:rsid w:val="00E96C1A"/>
    <w:rsid w:val="00E96ED3"/>
    <w:rsid w:val="00E96F44"/>
    <w:rsid w:val="00E978AF"/>
    <w:rsid w:val="00E97C22"/>
    <w:rsid w:val="00E97CA5"/>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C3B"/>
    <w:rsid w:val="00EA5D6C"/>
    <w:rsid w:val="00EA5FA8"/>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6C8D"/>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4F3D"/>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16A"/>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083"/>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80E"/>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07E2E"/>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632C"/>
    <w:rsid w:val="00F16DF8"/>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2F0"/>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BEF"/>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4F97"/>
    <w:rsid w:val="00F35175"/>
    <w:rsid w:val="00F35F7A"/>
    <w:rsid w:val="00F3635D"/>
    <w:rsid w:val="00F3642B"/>
    <w:rsid w:val="00F36539"/>
    <w:rsid w:val="00F3688A"/>
    <w:rsid w:val="00F36FBD"/>
    <w:rsid w:val="00F375A0"/>
    <w:rsid w:val="00F37803"/>
    <w:rsid w:val="00F37BDF"/>
    <w:rsid w:val="00F37DF3"/>
    <w:rsid w:val="00F40108"/>
    <w:rsid w:val="00F403D5"/>
    <w:rsid w:val="00F40CA1"/>
    <w:rsid w:val="00F40CAD"/>
    <w:rsid w:val="00F40F79"/>
    <w:rsid w:val="00F41975"/>
    <w:rsid w:val="00F42017"/>
    <w:rsid w:val="00F4250A"/>
    <w:rsid w:val="00F42B99"/>
    <w:rsid w:val="00F43599"/>
    <w:rsid w:val="00F43757"/>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42D"/>
    <w:rsid w:val="00F5078C"/>
    <w:rsid w:val="00F50D27"/>
    <w:rsid w:val="00F50E6D"/>
    <w:rsid w:val="00F51028"/>
    <w:rsid w:val="00F5141B"/>
    <w:rsid w:val="00F51853"/>
    <w:rsid w:val="00F519AB"/>
    <w:rsid w:val="00F51BDE"/>
    <w:rsid w:val="00F51E8F"/>
    <w:rsid w:val="00F52107"/>
    <w:rsid w:val="00F525D6"/>
    <w:rsid w:val="00F52729"/>
    <w:rsid w:val="00F5276F"/>
    <w:rsid w:val="00F52989"/>
    <w:rsid w:val="00F52B01"/>
    <w:rsid w:val="00F530F0"/>
    <w:rsid w:val="00F53140"/>
    <w:rsid w:val="00F53340"/>
    <w:rsid w:val="00F53594"/>
    <w:rsid w:val="00F535C5"/>
    <w:rsid w:val="00F53655"/>
    <w:rsid w:val="00F54029"/>
    <w:rsid w:val="00F54335"/>
    <w:rsid w:val="00F5438B"/>
    <w:rsid w:val="00F54526"/>
    <w:rsid w:val="00F548C2"/>
    <w:rsid w:val="00F54B2B"/>
    <w:rsid w:val="00F55026"/>
    <w:rsid w:val="00F5556B"/>
    <w:rsid w:val="00F55846"/>
    <w:rsid w:val="00F55911"/>
    <w:rsid w:val="00F55C25"/>
    <w:rsid w:val="00F55C84"/>
    <w:rsid w:val="00F55CEF"/>
    <w:rsid w:val="00F55DEC"/>
    <w:rsid w:val="00F55DEE"/>
    <w:rsid w:val="00F560B3"/>
    <w:rsid w:val="00F566C7"/>
    <w:rsid w:val="00F5691B"/>
    <w:rsid w:val="00F56C36"/>
    <w:rsid w:val="00F56EC8"/>
    <w:rsid w:val="00F56F8F"/>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254"/>
    <w:rsid w:val="00F646D8"/>
    <w:rsid w:val="00F6485E"/>
    <w:rsid w:val="00F64C44"/>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9C"/>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6E0"/>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E6E"/>
    <w:rsid w:val="00F92F2C"/>
    <w:rsid w:val="00F938E0"/>
    <w:rsid w:val="00F93ACD"/>
    <w:rsid w:val="00F93C46"/>
    <w:rsid w:val="00F93CFA"/>
    <w:rsid w:val="00F94058"/>
    <w:rsid w:val="00F9418F"/>
    <w:rsid w:val="00F941C0"/>
    <w:rsid w:val="00F948D3"/>
    <w:rsid w:val="00F949F9"/>
    <w:rsid w:val="00F94AD1"/>
    <w:rsid w:val="00F94BF0"/>
    <w:rsid w:val="00F94FA7"/>
    <w:rsid w:val="00F9511A"/>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8C2"/>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3F7"/>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33"/>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651"/>
    <w:rsid w:val="00FB6D34"/>
    <w:rsid w:val="00FB7201"/>
    <w:rsid w:val="00FB7206"/>
    <w:rsid w:val="00FB723F"/>
    <w:rsid w:val="00FB75E7"/>
    <w:rsid w:val="00FB78CC"/>
    <w:rsid w:val="00FB793C"/>
    <w:rsid w:val="00FB7C07"/>
    <w:rsid w:val="00FB7C52"/>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DE"/>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3CF8"/>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CC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561E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A51EE4"/>
    <w:pPr>
      <w:autoSpaceDE w:val="0"/>
      <w:autoSpaceDN w:val="0"/>
      <w:adjustRightInd w:val="0"/>
      <w:spacing w:before="120" w:after="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A51EE4"/>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vui/auth/login" TargetMode="External"/><Relationship Id="rId21" Type="http://schemas.openxmlformats.org/officeDocument/2006/relationships/image" Target="media/image21.png"/><Relationship Id="rId42" Type="http://schemas.openxmlformats.org/officeDocument/2006/relationships/image" Target="media/image37.jpeg"/><Relationship Id="rId47" Type="http://schemas.openxmlformats.org/officeDocument/2006/relationships/image" Target="media/image42.jpeg"/><Relationship Id="rId63" Type="http://schemas.openxmlformats.org/officeDocument/2006/relationships/image" Target="media/image53.jpeg"/><Relationship Id="rId68" Type="http://schemas.openxmlformats.org/officeDocument/2006/relationships/image" Target="media/image56.png"/><Relationship Id="rId84" Type="http://schemas.openxmlformats.org/officeDocument/2006/relationships/image" Target="media/image68.png"/><Relationship Id="rId89" Type="http://schemas.openxmlformats.org/officeDocument/2006/relationships/image" Target="media/image68.jpeg"/><Relationship Id="rId2" Type="http://schemas.openxmlformats.org/officeDocument/2006/relationships/numbering" Target="numbering.xml"/><Relationship Id="rId16" Type="http://schemas.openxmlformats.org/officeDocument/2006/relationships/image" Target="media/image16.png"/><Relationship Id="rId29" Type="http://schemas.openxmlformats.org/officeDocument/2006/relationships/image" Target="media/image26.png"/><Relationship Id="rId107" Type="http://schemas.openxmlformats.org/officeDocument/2006/relationships/image" Target="media/image88.jpg"/><Relationship Id="rId11" Type="http://schemas.openxmlformats.org/officeDocument/2006/relationships/image" Target="media/image12.jpg"/><Relationship Id="rId24" Type="http://schemas.openxmlformats.org/officeDocument/2006/relationships/image" Target="media/image24.png"/><Relationship Id="rId32" Type="http://schemas.openxmlformats.org/officeDocument/2006/relationships/image" Target="media/image29.png"/><Relationship Id="rId37" Type="http://schemas.openxmlformats.org/officeDocument/2006/relationships/image" Target="media/image34.png"/><Relationship Id="rId40" Type="http://schemas.openxmlformats.org/officeDocument/2006/relationships/image" Target="media/image35.png"/><Relationship Id="rId45" Type="http://schemas.openxmlformats.org/officeDocument/2006/relationships/image" Target="media/image40.jpeg"/><Relationship Id="rId53" Type="http://schemas.openxmlformats.org/officeDocument/2006/relationships/image" Target="media/image47.jpeg"/><Relationship Id="rId58" Type="http://schemas.openxmlformats.org/officeDocument/2006/relationships/hyperlink" Target="https://www.edrawsoft.com/umldiagramtemplate.php" TargetMode="External"/><Relationship Id="rId66" Type="http://schemas.openxmlformats.org/officeDocument/2006/relationships/hyperlink" Target="https://pterneas.com/2014/03/13/kinect-for-windows-version-2-body-tracking/" TargetMode="External"/><Relationship Id="rId74" Type="http://schemas.openxmlformats.org/officeDocument/2006/relationships/hyperlink" Target="https://viblo.asia/p/co-ban-ve-engine-vat-ly-trong-unity-3OEqGj1PM9bL" TargetMode="External"/><Relationship Id="rId79" Type="http://schemas.openxmlformats.org/officeDocument/2006/relationships/image" Target="media/image63.png"/><Relationship Id="rId87" Type="http://schemas.openxmlformats.org/officeDocument/2006/relationships/image" Target="media/image70.jpg"/><Relationship Id="rId102" Type="http://schemas.openxmlformats.org/officeDocument/2006/relationships/image" Target="media/image83.jpg"/><Relationship Id="rId5" Type="http://schemas.openxmlformats.org/officeDocument/2006/relationships/webSettings" Target="webSettings.xml"/><Relationship Id="rId61" Type="http://schemas.openxmlformats.org/officeDocument/2006/relationships/image" Target="media/image52.jpeg"/><Relationship Id="rId82" Type="http://schemas.openxmlformats.org/officeDocument/2006/relationships/image" Target="media/image66.png"/><Relationship Id="rId90" Type="http://schemas.openxmlformats.org/officeDocument/2006/relationships/image" Target="media/image69.jpeg"/><Relationship Id="rId95" Type="http://schemas.openxmlformats.org/officeDocument/2006/relationships/image" Target="media/image76.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image" Target="media/image25.png"/><Relationship Id="rId30" Type="http://schemas.openxmlformats.org/officeDocument/2006/relationships/image" Target="media/image27.png"/><Relationship Id="rId35" Type="http://schemas.openxmlformats.org/officeDocument/2006/relationships/image" Target="media/image32.png"/><Relationship Id="rId43" Type="http://schemas.openxmlformats.org/officeDocument/2006/relationships/image" Target="media/image38.jpeg"/><Relationship Id="rId48" Type="http://schemas.openxmlformats.org/officeDocument/2006/relationships/image" Target="media/image43.jpeg"/><Relationship Id="rId56" Type="http://schemas.openxmlformats.org/officeDocument/2006/relationships/image" Target="media/image50.jpeg"/><Relationship Id="rId64" Type="http://schemas.openxmlformats.org/officeDocument/2006/relationships/hyperlink" Target="https://brekel.com/kinect-2-details-specifications-observations/" TargetMode="External"/><Relationship Id="rId69" Type="http://schemas.openxmlformats.org/officeDocument/2006/relationships/image" Target="media/image57.png"/><Relationship Id="rId77" Type="http://schemas.openxmlformats.org/officeDocument/2006/relationships/image" Target="media/image61.png"/><Relationship Id="rId100" Type="http://schemas.openxmlformats.org/officeDocument/2006/relationships/image" Target="media/image81.png"/><Relationship Id="rId105" Type="http://schemas.openxmlformats.org/officeDocument/2006/relationships/image" Target="media/image86.jpg"/><Relationship Id="rId8" Type="http://schemas.openxmlformats.org/officeDocument/2006/relationships/footer" Target="footer1.xml"/><Relationship Id="rId51" Type="http://schemas.openxmlformats.org/officeDocument/2006/relationships/image" Target="media/image45.jpeg"/><Relationship Id="rId72" Type="http://schemas.openxmlformats.org/officeDocument/2006/relationships/hyperlink" Target="https://docs.unity3d.com/Manual/Materials.html" TargetMode="External"/><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4.png"/><Relationship Id="rId98" Type="http://schemas.openxmlformats.org/officeDocument/2006/relationships/image" Target="media/image79.pn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7.png"/><Relationship Id="rId25" Type="http://schemas.openxmlformats.org/officeDocument/2006/relationships/hyperlink" Target="https://developer.vuforia.com/vui/auth/register" TargetMode="External"/><Relationship Id="rId33" Type="http://schemas.openxmlformats.org/officeDocument/2006/relationships/image" Target="media/image30.png"/><Relationship Id="rId38" Type="http://schemas.openxmlformats.org/officeDocument/2006/relationships/image" Target="media/image290.png"/><Relationship Id="rId46" Type="http://schemas.openxmlformats.org/officeDocument/2006/relationships/image" Target="media/image41.jpeg"/><Relationship Id="rId59" Type="http://schemas.openxmlformats.org/officeDocument/2006/relationships/image" Target="media/image48.png"/><Relationship Id="rId67" Type="http://schemas.openxmlformats.org/officeDocument/2006/relationships/image" Target="media/image55.jpeg"/><Relationship Id="rId103" Type="http://schemas.openxmlformats.org/officeDocument/2006/relationships/image" Target="media/image84.png"/><Relationship Id="rId108" Type="http://schemas.openxmlformats.org/officeDocument/2006/relationships/fontTable" Target="fontTable.xml"/><Relationship Id="rId20" Type="http://schemas.openxmlformats.org/officeDocument/2006/relationships/image" Target="media/image20.png"/><Relationship Id="rId41" Type="http://schemas.openxmlformats.org/officeDocument/2006/relationships/image" Target="media/image36.jpeg"/><Relationship Id="rId54" Type="http://schemas.openxmlformats.org/officeDocument/2006/relationships/image" Target="media/image48.jpeg"/><Relationship Id="rId62" Type="http://schemas.openxmlformats.org/officeDocument/2006/relationships/hyperlink" Target="https://www.mindtreatstudios.com/the-art-of-speech/" TargetMode="External"/><Relationship Id="rId70" Type="http://schemas.openxmlformats.org/officeDocument/2006/relationships/hyperlink" Target="https://unity3d.com/learn/tutorials/topics/graphics/gentle-introduction-shaders" TargetMode="External"/><Relationship Id="rId75" Type="http://schemas.openxmlformats.org/officeDocument/2006/relationships/image" Target="media/image60.png"/><Relationship Id="rId83" Type="http://schemas.openxmlformats.org/officeDocument/2006/relationships/image" Target="media/image67.png"/><Relationship Id="rId88" Type="http://schemas.openxmlformats.org/officeDocument/2006/relationships/image" Target="media/image71.jpg"/><Relationship Id="rId91" Type="http://schemas.openxmlformats.org/officeDocument/2006/relationships/image" Target="media/image72.jpg"/><Relationship Id="rId96" Type="http://schemas.openxmlformats.org/officeDocument/2006/relationships/image" Target="media/image7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3.png"/><Relationship Id="rId28" Type="http://schemas.openxmlformats.org/officeDocument/2006/relationships/hyperlink" Target="https://developer.vuforia.com/downloads/sdk" TargetMode="External"/><Relationship Id="rId36" Type="http://schemas.openxmlformats.org/officeDocument/2006/relationships/image" Target="media/image33.png"/><Relationship Id="rId49" Type="http://schemas.openxmlformats.org/officeDocument/2006/relationships/hyperlink" Target="https://www.edrawsoft.com/umldiagramtemplate.php" TargetMode="External"/><Relationship Id="rId57" Type="http://schemas.openxmlformats.org/officeDocument/2006/relationships/image" Target="media/image51.jpeg"/><Relationship Id="rId106" Type="http://schemas.openxmlformats.org/officeDocument/2006/relationships/image" Target="media/image87.jpg"/><Relationship Id="rId10" Type="http://schemas.openxmlformats.org/officeDocument/2006/relationships/image" Target="media/image11.png"/><Relationship Id="rId31" Type="http://schemas.openxmlformats.org/officeDocument/2006/relationships/image" Target="media/image28.png"/><Relationship Id="rId44" Type="http://schemas.openxmlformats.org/officeDocument/2006/relationships/image" Target="media/image39.jpeg"/><Relationship Id="rId52" Type="http://schemas.openxmlformats.org/officeDocument/2006/relationships/image" Target="media/image46.jpeg"/><Relationship Id="rId60" Type="http://schemas.openxmlformats.org/officeDocument/2006/relationships/hyperlink" Target="https://www.slideshare.net/MarcoDAlessandro/nui-e-biometrics-in-windows-10" TargetMode="External"/><Relationship Id="rId65" Type="http://schemas.openxmlformats.org/officeDocument/2006/relationships/image" Target="media/image54.jpeg"/><Relationship Id="rId73" Type="http://schemas.openxmlformats.org/officeDocument/2006/relationships/image" Target="media/image59.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hyperlink" Target="https://docs.unity3d.com/Manual/Lighting.html" TargetMode="External"/><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jpg"/><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jpeg"/><Relationship Id="rId18" Type="http://schemas.openxmlformats.org/officeDocument/2006/relationships/image" Target="media/image18.png"/><Relationship Id="rId39" Type="http://schemas.openxmlformats.org/officeDocument/2006/relationships/image" Target="media/image300.png"/><Relationship Id="rId109" Type="http://schemas.openxmlformats.org/officeDocument/2006/relationships/theme" Target="theme/theme1.xml"/><Relationship Id="rId34" Type="http://schemas.openxmlformats.org/officeDocument/2006/relationships/image" Target="media/image31.png"/><Relationship Id="rId50" Type="http://schemas.openxmlformats.org/officeDocument/2006/relationships/image" Target="media/image44.jpeg"/><Relationship Id="rId55" Type="http://schemas.openxmlformats.org/officeDocument/2006/relationships/image" Target="media/image49.jpeg"/><Relationship Id="rId76" Type="http://schemas.openxmlformats.org/officeDocument/2006/relationships/hyperlink" Target="http://www.clonefactor.com/wordpress/unity3d-show-room/raycast-gizmos-visualizer/" TargetMode="External"/><Relationship Id="rId97" Type="http://schemas.openxmlformats.org/officeDocument/2006/relationships/image" Target="media/image78.png"/><Relationship Id="rId104" Type="http://schemas.openxmlformats.org/officeDocument/2006/relationships/image" Target="media/image85.jp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3.jpe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3503C977-F3A5-43E3-87DD-6ED567F06C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6</Pages>
  <Words>20069</Words>
  <Characters>114396</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4197</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28T05:18: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